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w:t>
      </w:r>
      <w:proofErr w:type="gramStart"/>
      <w:r>
        <w:t>Good</w:t>
      </w:r>
      <w:proofErr w:type="gramEnd"/>
      <w:r>
        <w:t xml:space="preserve"> to be False: </w:t>
      </w:r>
      <w:proofErr w:type="spellStart"/>
      <w:r w:rsidR="00AE3764">
        <w:t>Nons</w:t>
      </w:r>
      <w:r>
        <w:t>ignificant</w:t>
      </w:r>
      <w:proofErr w:type="spellEnd"/>
      <w:r>
        <w:t xml:space="preserve">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 xml:space="preserve">Chris H.J. </w:t>
      </w:r>
      <w:proofErr w:type="spellStart"/>
      <w:r w:rsidRPr="005874BC">
        <w:t>Hartgerink</w:t>
      </w:r>
      <w:r w:rsidRPr="005874BC">
        <w:rPr>
          <w:vertAlign w:val="superscript"/>
        </w:rPr>
        <w:t>1</w:t>
      </w:r>
      <w:commentRangeEnd w:id="0"/>
      <w:proofErr w:type="spellEnd"/>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46ADED3" w:rsidR="001C29F2" w:rsidRDefault="001C29F2" w:rsidP="001C29F2">
      <w:r>
        <w:t xml:space="preserve">WORD COUNT: </w:t>
      </w:r>
      <w:r w:rsidR="00B51144">
        <w:t>6074</w:t>
      </w:r>
    </w:p>
    <w:p w14:paraId="2C987DA5" w14:textId="77777777" w:rsidR="001C29F2" w:rsidRDefault="001C29F2" w:rsidP="001C29F2">
      <w:pPr>
        <w:jc w:val="center"/>
      </w:pPr>
      <w:r>
        <w:t>Au</w:t>
      </w:r>
      <w:bookmarkStart w:id="1" w:name="_GoBack"/>
      <w:bookmarkEnd w:id="1"/>
      <w:r>
        <w:t xml:space="preserve">thor note </w:t>
      </w:r>
    </w:p>
    <w:p w14:paraId="7118FAE8" w14:textId="37E9DA71" w:rsidR="001C29F2" w:rsidRDefault="001C29F2" w:rsidP="001C29F2">
      <w:r>
        <w:t xml:space="preserve">This paper is version controlled and all research files are publicly available at </w:t>
      </w:r>
      <w:hyperlink r:id="rId10" w:history="1">
        <w:r w:rsidRPr="00002BC2">
          <w:rPr>
            <w:rStyle w:val="Hyperlink"/>
          </w:rPr>
          <w:t>https://</w:t>
        </w:r>
        <w:proofErr w:type="spellStart"/>
        <w:r w:rsidRPr="00002BC2">
          <w:rPr>
            <w:rStyle w:val="Hyperlink"/>
          </w:rPr>
          <w:t>osf.io</w:t>
        </w:r>
        <w:proofErr w:type="spellEnd"/>
        <w:r w:rsidRPr="00002BC2">
          <w:rPr>
            <w:rStyle w:val="Hyperlink"/>
          </w:rPr>
          <w:t>/</w:t>
        </w:r>
        <w:proofErr w:type="spellStart"/>
        <w:r w:rsidRPr="00002BC2">
          <w:rPr>
            <w:rStyle w:val="Hyperlink"/>
          </w:rPr>
          <w:t>qpfnw</w:t>
        </w:r>
        <w:proofErr w:type="spellEnd"/>
        <w:r w:rsidRPr="00002BC2">
          <w:rPr>
            <w:rStyle w:val="Hyperlink"/>
          </w:rPr>
          <w:t>/</w:t>
        </w:r>
      </w:hyperlink>
      <w:r>
        <w:t xml:space="preserve">. </w:t>
      </w:r>
      <w:r w:rsidR="00916DB5">
        <w:t>Main a</w:t>
      </w:r>
      <w:r>
        <w:t>nalysis code was pre-registered.</w:t>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387866DB" w:rsidR="001C29F2" w:rsidRPr="00545670" w:rsidRDefault="00545670" w:rsidP="001C29F2">
      <w:r>
        <w:t>Significant psychological r</w:t>
      </w:r>
      <w:r w:rsidR="00557361">
        <w:t xml:space="preserve">esearch results have often been considered “too good to be true” and possibly false positive in recent years, but we consider </w:t>
      </w:r>
      <w:r>
        <w:t xml:space="preserve">that some </w:t>
      </w:r>
      <w:proofErr w:type="spellStart"/>
      <w:r>
        <w:t>nonsignificant</w:t>
      </w:r>
      <w:proofErr w:type="spellEnd"/>
      <w:r>
        <w:t xml:space="preserve"> results are just “too good to be false” and possibly false negative. To this end 54,519 </w:t>
      </w:r>
      <w:proofErr w:type="spellStart"/>
      <w:r>
        <w:t>nonsignificant</w:t>
      </w:r>
      <w:proofErr w:type="spellEnd"/>
      <w:r>
        <w:t xml:space="preserve"> test results across eight flagship psychological journals from 1985-2013 were investigated for false negatives. All journals, except the Journal of Applied Psychology, showed ordinal evidence for false negatives. After simulating the power of the Fisher method, the tes</w:t>
      </w:r>
      <w:r w:rsidR="00A704ED">
        <w:t>t was applied and based on the</w:t>
      </w:r>
      <w:r>
        <w:t xml:space="preserve"> results the false negative effect was estimated at </w:t>
      </w:r>
      <w:r>
        <w:rPr>
          <w:i/>
        </w:rPr>
        <w:t xml:space="preserve">r </w:t>
      </w:r>
      <w:r>
        <w:t xml:space="preserve">= .27 and the false negative rate at 28-32%. The estimated effect decreased over time, whereas the false negative rate slightly increased from 1985-2001, after which it slightly decreased. Inspecting changes across time indicated that </w:t>
      </w:r>
      <w:r w:rsidR="00A704ED">
        <w:t>differences in results across years is not driven by changes in sample size</w:t>
      </w:r>
      <w:r>
        <w:t xml:space="preserve"> (median </w:t>
      </w:r>
      <w:r>
        <w:rPr>
          <w:i/>
        </w:rPr>
        <w:t>N</w:t>
      </w:r>
      <w:r>
        <w:t xml:space="preserve"> = 62).</w:t>
      </w:r>
      <w:r w:rsidR="00A704ED">
        <w:t xml:space="preserve"> These results warrant concern for false negatives.</w:t>
      </w:r>
    </w:p>
    <w:p w14:paraId="090087A6" w14:textId="379FD03C" w:rsidR="001C29F2" w:rsidRPr="00D00734" w:rsidRDefault="001C29F2" w:rsidP="001C29F2">
      <w:r>
        <w:tab/>
      </w:r>
      <w:r>
        <w:rPr>
          <w:i/>
        </w:rPr>
        <w:t xml:space="preserve">Keywords: </w:t>
      </w:r>
      <w:proofErr w:type="spellStart"/>
      <w:r w:rsidR="00A704ED">
        <w:t>nonsignificant</w:t>
      </w:r>
      <w:proofErr w:type="spellEnd"/>
      <w:r>
        <w: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w:t>
      </w:r>
      <w:proofErr w:type="spellStart"/>
      <w:r>
        <w:rPr>
          <w:b/>
        </w:rPr>
        <w:t>Nonsignificant</w:t>
      </w:r>
      <w:proofErr w:type="spellEnd"/>
      <w:r>
        <w:rPr>
          <w:b/>
        </w:rPr>
        <w:t xml:space="preserve"> Results Revisited</w:t>
      </w:r>
    </w:p>
    <w:p w14:paraId="0E221531" w14:textId="6F4CE521" w:rsidR="001C29F2" w:rsidRDefault="009B0E4C" w:rsidP="00792D06">
      <w:pPr>
        <w:ind w:firstLine="567"/>
      </w:pPr>
      <w:r>
        <w:fldChar w:fldCharType="begin" w:fldLock="1"/>
      </w:r>
      <w:r w:rsidR="00000406">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3B0B76">
        <w:t xml:space="preserve"> to be considered scientific</w:t>
      </w:r>
      <w:r w:rsidR="00707972">
        <w:t>.</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CF246E">
        <w:t>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w:t>
      </w:r>
      <w:r w:rsidR="002B1956">
        <w:t>,</w:t>
      </w:r>
      <w:r w:rsidR="00611AD3">
        <w:t xml:space="preserve"> in lieu of its probabilistic nature</w:t>
      </w:r>
      <w:r w:rsidR="00B529E2">
        <w:t>,</w:t>
      </w:r>
      <w:r w:rsidR="00611AD3">
        <w:t xml:space="preserve"> the bifurcated accept-reject decision </w:t>
      </w:r>
      <w:r w:rsidR="003B0B76">
        <w:t xml:space="preserve">becomes subject to </w:t>
      </w:r>
      <w:r w:rsidR="00B529E2">
        <w:t xml:space="preserve">decision </w:t>
      </w:r>
      <w:r w:rsidR="003B0B76">
        <w:t>errors</w:t>
      </w:r>
      <w:r w:rsidR="00CF246E">
        <w:t xml:space="preserve"> due to </w:t>
      </w:r>
      <w:r w:rsidR="00FA139E">
        <w:t xml:space="preserve">chance fluctuations. </w:t>
      </w:r>
      <w:r w:rsidR="003B0B76">
        <w:t xml:space="preserve">We review current </w:t>
      </w:r>
      <w:r w:rsidR="002B1956">
        <w:t xml:space="preserve">evidence for </w:t>
      </w:r>
      <w:r w:rsidR="00B529E2">
        <w:t xml:space="preserve">decision </w:t>
      </w:r>
      <w:r w:rsidR="003B0B76">
        <w:t xml:space="preserve">errors and investigate </w:t>
      </w:r>
      <w:r w:rsidR="002B1956">
        <w:t>decision errors further</w:t>
      </w:r>
      <w:r w:rsidR="003B0B76">
        <w:t>.</w:t>
      </w:r>
      <w:r w:rsidR="003B0B76" w:rsidDel="003B0B76">
        <w:t xml:space="preserve"> </w:t>
      </w:r>
    </w:p>
    <w:p w14:paraId="064CA454" w14:textId="5EE5AB28" w:rsidR="009F3A2F" w:rsidRDefault="009A7612" w:rsidP="00916DB5">
      <w:pPr>
        <w:ind w:firstLine="567"/>
      </w:pPr>
      <w:r>
        <w:t xml:space="preserve"> </w:t>
      </w:r>
      <w:r w:rsidR="001C29F2">
        <w:t>Null Hypothesis Significance Test</w:t>
      </w:r>
      <w:r>
        <w:t>ing</w:t>
      </w:r>
      <w:r w:rsidR="001C29F2">
        <w:t xml:space="preserve"> </w:t>
      </w:r>
      <w:r w:rsidR="00500170">
        <w:t xml:space="preserve">is the most prevalent statistical paradigm </w:t>
      </w:r>
      <w:r w:rsidR="001C29F2">
        <w:t>(</w:t>
      </w:r>
      <w:proofErr w:type="spellStart"/>
      <w:r w:rsidR="001C29F2">
        <w:t>NHST</w:t>
      </w:r>
      <w:proofErr w:type="spellEnd"/>
      <w:r w:rsidR="00D82190">
        <w:t xml:space="preserve">; </w:t>
      </w:r>
      <w:r w:rsidR="00D82190">
        <w:fldChar w:fldCharType="begin" w:fldLock="1"/>
      </w:r>
      <w:r w:rsidR="00000406">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rsidR="00500170">
        <w:t xml:space="preserve"> and decision errors are recognized as an inherent theoretical property</w:t>
      </w:r>
      <w:r w:rsidR="005A48B1">
        <w:t xml:space="preserve">. In </w:t>
      </w:r>
      <w:proofErr w:type="spellStart"/>
      <w:r w:rsidR="005A48B1">
        <w:t>NHST</w:t>
      </w:r>
      <w:proofErr w:type="spellEnd"/>
      <w:r>
        <w:t xml:space="preserve"> </w:t>
      </w:r>
      <w:r w:rsidR="001C29F2">
        <w:t>a</w:t>
      </w:r>
      <w:r w:rsidR="00CF246E">
        <w:t xml:space="preserve">n ordinal point </w:t>
      </w:r>
      <w:r w:rsidR="001C29F2">
        <w:t>hypothesis is tested</w:t>
      </w:r>
      <w:r w:rsidR="006B0067">
        <w:t xml:space="preserve"> (i.e., </w:t>
      </w:r>
      <w:proofErr w:type="spellStart"/>
      <w:r w:rsidR="006B0067">
        <w:rPr>
          <w:i/>
        </w:rPr>
        <w:t>H</w:t>
      </w:r>
      <w:r w:rsidR="006B0067">
        <w:rPr>
          <w:i/>
          <w:vertAlign w:val="subscript"/>
        </w:rPr>
        <w:t>0</w:t>
      </w:r>
      <w:proofErr w:type="spellEnd"/>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 xml:space="preserve">. </w:t>
      </w:r>
      <w:r w:rsidR="006B0067">
        <w:t xml:space="preserve">If deemed false, an alternative, mutually exclusive hypothesis is accepted to provide a better depiction of reality (i.e., </w:t>
      </w:r>
      <w:proofErr w:type="spellStart"/>
      <w:r w:rsidR="006B0067" w:rsidRPr="006B0067">
        <w:rPr>
          <w:i/>
        </w:rPr>
        <w:t>H</w:t>
      </w:r>
      <w:r w:rsidR="006B0067">
        <w:rPr>
          <w:i/>
          <w:vertAlign w:val="subscript"/>
        </w:rPr>
        <w:t>1</w:t>
      </w:r>
      <w:proofErr w:type="spellEnd"/>
      <w:r w:rsidR="006B0067">
        <w:t>).</w:t>
      </w:r>
      <w:r w:rsidR="006B0067" w:rsidRPr="006B0067">
        <w:t xml:space="preserve"> </w:t>
      </w:r>
      <w:r w:rsidR="00D168FC">
        <w:t>Bifurcated d</w:t>
      </w:r>
      <w:r w:rsidR="00C71367" w:rsidRPr="006B0067">
        <w:t>ecisions</w:t>
      </w:r>
      <w:r w:rsidR="00C71367">
        <w:t xml:space="preserve"> in </w:t>
      </w:r>
      <w:proofErr w:type="spellStart"/>
      <w:r w:rsidR="00C71367">
        <w:t>NHST</w:t>
      </w:r>
      <w:proofErr w:type="spellEnd"/>
      <w:r w:rsidR="00C71367">
        <w:t xml:space="preserve">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proofErr w:type="gramStart"/>
      <w:r>
        <w:rPr>
          <w:i/>
        </w:rPr>
        <w:t>P</w:t>
      </w:r>
      <w:r w:rsidRPr="009A7612">
        <w:t>[</w:t>
      </w:r>
      <w:proofErr w:type="spellStart"/>
      <w:proofErr w:type="gramEnd"/>
      <w:r>
        <w:rPr>
          <w:i/>
        </w:rPr>
        <w:t>D|H</w:t>
      </w:r>
      <w:r>
        <w:rPr>
          <w:i/>
          <w:vertAlign w:val="subscript"/>
        </w:rPr>
        <w:t>0</w:t>
      </w:r>
      <w:proofErr w:type="spellEnd"/>
      <w:r w:rsidRPr="009A7612">
        <w:t>])</w:t>
      </w:r>
      <w:r>
        <w:t>.</w:t>
      </w:r>
      <w:r w:rsidR="00C71367">
        <w:t xml:space="preserve"> If the sample data is improbable beyond a certain decision criterion (i.e., α), this is regarded as </w:t>
      </w:r>
      <w:r w:rsidR="0063488E">
        <w:t>sufficient proof</w:t>
      </w:r>
      <w:r w:rsidR="00C71367">
        <w:t xml:space="preserve">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4C93B844" w14:textId="57843F19" w:rsidR="001C29F2" w:rsidRDefault="00AA0142" w:rsidP="00792D06">
      <w:pPr>
        <w:ind w:firstLine="567"/>
      </w:pPr>
      <w:r>
        <w:lastRenderedPageBreak/>
        <w:t>After deciding whether a result is significant or not, error rates tend to be forgotten</w:t>
      </w:r>
      <w:r w:rsidR="00B529E2">
        <w:t xml:space="preserve"> in assessing the results of a study</w:t>
      </w:r>
      <w:r>
        <w:t xml:space="preserve">. </w:t>
      </w:r>
      <w:r w:rsidR="00B529E2">
        <w:t xml:space="preserve">In other words, </w:t>
      </w:r>
      <w:r w:rsidR="00EF47F6">
        <w:t>a form of error-blindness occurs with respect to chance findings. T</w:t>
      </w:r>
      <w:r w:rsidR="00EB3EEF">
        <w:t xml:space="preserve">he </w:t>
      </w:r>
      <w:proofErr w:type="spellStart"/>
      <w:r w:rsidR="00EB3EEF">
        <w:t>NHST</w:t>
      </w:r>
      <w:proofErr w:type="spellEnd"/>
      <w:r w:rsidR="00EB3EEF">
        <w:t xml:space="preserve"> paradigm becomes problematic only in light of th</w:t>
      </w:r>
      <w:r>
        <w:t>is forgetfulness.</w:t>
      </w:r>
      <w:r w:rsidR="00D17546">
        <w:t xml:space="preserve"> </w:t>
      </w:r>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 xml:space="preserve">whether a </w:t>
      </w:r>
      <w:r>
        <w:t xml:space="preserve">decision </w:t>
      </w:r>
      <w:r w:rsidR="00A74AA7">
        <w:t>is correct</w:t>
      </w:r>
      <w:r w:rsidR="005A108F">
        <w:t xml:space="preserve"> or false. Unconscious psychological fallacies</w:t>
      </w:r>
      <w:r w:rsidR="00917C2F">
        <w:t>,</w:t>
      </w:r>
      <w:r w:rsidR="005A108F">
        <w:t xml:space="preserve"> such as the belief in the law of small numbers </w:t>
      </w:r>
      <w:r w:rsidR="005A108F">
        <w:fldChar w:fldCharType="begin" w:fldLock="1"/>
      </w:r>
      <w:r w:rsidR="00000406">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000406">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000406">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t>,</w:t>
      </w:r>
      <w:r w:rsidR="0063488E">
        <w:t xml:space="preserve"> increasing</w:t>
      </w:r>
      <w:r>
        <w:t xml:space="preserve"> such forgetfulnes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000406">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rsidR="00EB3EEF">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000406">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rsidR="00EB3EEF">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0B38D6B2"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000406">
        <w:instrText>ADDIN CSL_CITATION { "citationItems" : [ { "id" : "ITEM-1", "itemData" : { "DOI" : "10.3758/s13423-012-0227-9", "author" : [ { "dropping-particle" : "", "family" : "Francis", "given" : "Gregory", "non-dropping-particle" : "", "parse-names" : false, "suffix" : "" } ], "container-title" : "Psychonomic Bulletin &amp; Review", "id" : "ITEM-1", "issued" : { "date-parts" : [ [ "2012" ] ] }, "page" : "151-156", "title" : "Too good to be true : Publication bias in two prominent studies from experimental psychology", "type" : "article-journal", "volume" : "19" }, "uris" : [ "http://www.mendeley.com/documents/?uuid=68d5d4d0-798f-4ae1-a066-413fb08307ce" ] }, { "id" : "ITEM-2", "itemData" : { "DOI" : "10.3758/s13423-012-0322-y", "author" : [ { "dropping-particle" : "", "family" : "Francis", "given" : "Gregory", "non-dropping-particle" : "", "parse-names" : false, "suffix" : "" } ], "container-title" : "Psychonomic Bulletin &amp; Review", "id" : "ITEM-2", "issued" : { "date-parts" : [ [ "2012" ] ] }, "page" : "975-991", "title" : "Publication bias and the failure of replication in experimental psychology", "type" : "article-journal", "volume" : "19"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manualFormatting" : "(e.g., Francis, 2012a, 2012b, 2014)", "previouslyFormattedCitation" : "(Francis, 2012a, 2012b, 2014)" }, "properties" : { "noteIndex" : 0 }, "schema" : "https://github.com/citation-style-language/schema/raw/master/csl-citation.json" }</w:instrText>
      </w:r>
      <w:r>
        <w:fldChar w:fldCharType="separate"/>
      </w:r>
      <w:r w:rsidRPr="006F6310">
        <w:rPr>
          <w:noProof/>
        </w:rPr>
        <w:t>(</w:t>
      </w:r>
      <w:r w:rsidR="002A222F">
        <w:rPr>
          <w:noProof/>
        </w:rPr>
        <w:t xml:space="preserve">e.g., </w:t>
      </w:r>
      <w:r w:rsidRPr="006F6310">
        <w:rPr>
          <w:noProof/>
        </w:rPr>
        <w:t>Francis, 2012a, 2012b, 2014)</w:t>
      </w:r>
      <w:r>
        <w:fldChar w:fldCharType="end"/>
      </w:r>
      <w:r w:rsidR="002B2400">
        <w:t xml:space="preserve">. </w:t>
      </w:r>
      <w:r w:rsidR="002A222F">
        <w:t>(</w:t>
      </w:r>
      <w:r w:rsidR="002B2400">
        <w:t>Un</w:t>
      </w:r>
      <w:proofErr w:type="gramStart"/>
      <w:r w:rsidR="002A222F">
        <w:t>)</w:t>
      </w:r>
      <w:r w:rsidR="002B2400">
        <w:t>successful</w:t>
      </w:r>
      <w:proofErr w:type="gramEnd"/>
      <w:r w:rsidR="002B2400">
        <w:t xml:space="preserve"> replications </w:t>
      </w:r>
      <w:r w:rsidR="00EF47F6">
        <w:t>have</w:t>
      </w:r>
      <w:r>
        <w:t xml:space="preserve"> </w:t>
      </w:r>
      <w:r w:rsidR="00EF47F6">
        <w:t>made</w:t>
      </w:r>
      <w:r>
        <w:t xml:space="preserve"> the </w:t>
      </w:r>
      <w:r w:rsidR="00EF47F6">
        <w:t>notion</w:t>
      </w:r>
      <w:r>
        <w:t xml:space="preserve"> of false positives </w:t>
      </w:r>
      <w:r w:rsidR="00EF47F6">
        <w:t>more salient</w:t>
      </w:r>
      <w:r>
        <w:t xml:space="preserve">, increasing </w:t>
      </w:r>
      <w:r w:rsidR="002A222F">
        <w:t>awareness</w:t>
      </w:r>
      <w:r w:rsidR="00EF47F6">
        <w:t xml:space="preserve"> about</w:t>
      </w:r>
      <w:r w:rsidR="002A222F">
        <w:t xml:space="preserve"> the possibility of false positives</w:t>
      </w:r>
      <w:r>
        <w:t xml:space="preserve">. </w:t>
      </w:r>
      <w:r w:rsidR="0076092C">
        <w:t xml:space="preserve">For example, </w:t>
      </w:r>
      <w:r w:rsidR="00BD45C9">
        <w:t xml:space="preserve">the Many Labs Replication Project indicated that 2 out of 11 effects replicated were false positives </w:t>
      </w:r>
      <w:r w:rsidR="00BD45C9">
        <w:fldChar w:fldCharType="begin" w:fldLock="1"/>
      </w:r>
      <w:r w:rsidR="00000406">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BD45C9">
        <w:fldChar w:fldCharType="separate"/>
      </w:r>
      <w:r w:rsidR="00BD45C9" w:rsidRPr="002A222F">
        <w:rPr>
          <w:noProof/>
        </w:rPr>
        <w:t>(Klein et al., 2014)</w:t>
      </w:r>
      <w:r w:rsidR="00BD45C9">
        <w:fldChar w:fldCharType="end"/>
      </w:r>
      <w:r w:rsidR="005A48B1">
        <w:t>. Additionally,</w:t>
      </w:r>
      <w:r w:rsidR="00BD45C9">
        <w:t xml:space="preserve">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000406">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rsidR="003E4FC8">
        <w:t xml:space="preserve">Even though such replication attempts have been received critically </w:t>
      </w:r>
      <w:r w:rsidR="003E4FC8">
        <w:fldChar w:fldCharType="begin" w:fldLock="1"/>
      </w:r>
      <w:r w:rsidR="00000406">
        <w:instrText>ADDIN CSL_CITATION { "citationItems" : [ { "id" : "ITEM-1", "itemData" : { "DOI" : "10.1126/science.344.6186.788", "ISSN" : "0036-8075", "author" : [ { "dropping-particle" : "", "family" : "Bohannon", "given" : "J.", "non-dropping-particle" : "", "parse-names" : false, "suffix" : "" } ], "container-title" : "Science", "id" : "ITEM-1", "issue" : "6186", "issued" : { "date-parts" : [ [ "2014", "5", "22" ] ] }, "page" : "788-789", "title" : "Replication effort provokes praise--and 'bullying' charges", "type" : "article-journal", "volume" : "344" }, "uris" : [ "http://www.mendeley.com/documents/?uuid=e0285375-8b31-4fb9-91b9-e72673687546" ] } ], "mendeley" : { "previouslyFormattedCitation" : "(Bohannon, 2014)" }, "properties" : { "noteIndex" : 0 }, "schema" : "https://github.com/citation-style-language/schema/raw/master/csl-citation.json" }</w:instrText>
      </w:r>
      <w:r w:rsidR="003E4FC8">
        <w:fldChar w:fldCharType="separate"/>
      </w:r>
      <w:r w:rsidR="003E4FC8" w:rsidRPr="003E4FC8">
        <w:rPr>
          <w:noProof/>
        </w:rPr>
        <w:t>(Bohannon, 2014)</w:t>
      </w:r>
      <w:r w:rsidR="003E4FC8">
        <w:fldChar w:fldCharType="end"/>
      </w:r>
      <w:r w:rsidR="003E4FC8">
        <w:t>, they</w:t>
      </w:r>
      <w:r w:rsidR="00EF47F6">
        <w:t xml:space="preserve"> do provide some indication of possible false positive findings</w:t>
      </w:r>
      <w:r w:rsidR="003E4FC8">
        <w:t xml:space="preserve">. </w:t>
      </w:r>
      <w:r w:rsidR="005A48B1">
        <w:t>Moreover</w:t>
      </w:r>
      <w:r>
        <w:t xml:space="preserve">, </w:t>
      </w:r>
      <w:r w:rsidR="00400B9E">
        <w:t xml:space="preserve">widespread questionable </w:t>
      </w:r>
      <w:r w:rsidR="0076092C">
        <w:t xml:space="preserve">research practices </w:t>
      </w:r>
      <w:r w:rsidR="00400B9E">
        <w:fldChar w:fldCharType="begin" w:fldLock="1"/>
      </w:r>
      <w:r w:rsidR="00000406">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lastRenderedPageBreak/>
        <w:t xml:space="preserve">finding a </w:t>
      </w:r>
      <w:r w:rsidR="0076092C">
        <w:t>false posit</w:t>
      </w:r>
      <w:r w:rsidR="00400B9E">
        <w:t>ive result</w:t>
      </w:r>
      <w:r w:rsidR="0076092C">
        <w:t xml:space="preserve"> </w:t>
      </w:r>
      <w:r w:rsidR="0076092C">
        <w:fldChar w:fldCharType="begin" w:fldLock="1"/>
      </w:r>
      <w:r w:rsidR="00000406">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too good to be true</w:t>
      </w:r>
      <w:r w:rsidR="00400B9E">
        <w:t xml:space="preserve">” </w:t>
      </w:r>
      <w:r w:rsidR="001854C5">
        <w:t>(</w:t>
      </w:r>
      <w:r w:rsidR="001854C5">
        <w:fldChar w:fldCharType="begin" w:fldLock="1"/>
      </w:r>
      <w:r w:rsidR="00000406">
        <w:instrText>ADDIN CSL_CITATION { "citationItems" : [ { "id" : "ITEM-1", "itemData" : { "DOI" : "10.3758/s13423-012-0227-9", "author" : [ { "dropping-particle" : "", "family" : "Francis", "given" : "Gregory", "non-dropping-particle" : "", "parse-names" : false, "suffix" : "" } ], "container-title" : "Psychonomic Bulletin &amp; Review", "id" : "ITEM-1", "issued" : { "date-parts" : [ [ "2012" ] ] }, "page" : "151-156", "title" : "Too good to be true : Publication bias in two prominent studies from experimental psychology", "type" : "article-journal", "volume" : "19"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000406">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id" : "ITEM-1", "issued" : { "date-parts" : [ [ "2014", "5", "21" ] ] }, "page" : "107-18", "title" : "Research practices that can prevent an inflation of false-positive rates.", "type" : "article-journal", "volume" : "18"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4)" }, "properties" : { "noteIndex" : 0 }, "schema" : "https://github.com/citation-style-language/schema/raw/master/csl-citation.json" }</w:instrText>
      </w:r>
      <w:r w:rsidR="00400B9E">
        <w:fldChar w:fldCharType="separate"/>
      </w:r>
      <w:r w:rsidR="00414BD1" w:rsidRPr="00414BD1">
        <w:rPr>
          <w:noProof/>
        </w:rPr>
        <w:t>(Asendorpf et al., 2013; Murayama, Pekrun, &amp; Fiedler, 2014)</w:t>
      </w:r>
      <w:r w:rsidR="00400B9E">
        <w:fldChar w:fldCharType="end"/>
      </w:r>
      <w:r w:rsidR="001854C5">
        <w:t xml:space="preserve">. </w:t>
      </w:r>
      <w:r w:rsidR="00400B9E">
        <w:t>These reforms and methods have indicated that the field of psychology is becoming</w:t>
      </w:r>
      <w:r w:rsidR="0063488E">
        <w:t xml:space="preserve"> more aware of, thus</w:t>
      </w:r>
      <w:r w:rsidR="00400B9E">
        <w:t xml:space="preserve"> less blind to</w:t>
      </w:r>
      <w:r w:rsidR="0063488E">
        <w:t>,</w:t>
      </w:r>
      <w:r w:rsidR="00400B9E">
        <w:t xml:space="preserve"> false positive errors </w:t>
      </w:r>
      <w:r w:rsidR="006878DF">
        <w:t>at</w:t>
      </w:r>
      <w:r w:rsidR="00400B9E">
        <w:t xml:space="preserve"> the paper level. </w:t>
      </w:r>
    </w:p>
    <w:p w14:paraId="5A10DCC5" w14:textId="469F176A" w:rsidR="001C29F2" w:rsidRDefault="00400B9E" w:rsidP="00792D06">
      <w:pPr>
        <w:ind w:firstLine="567"/>
      </w:pPr>
      <w:r>
        <w:t>F</w:t>
      </w:r>
      <w:r w:rsidR="001854C5">
        <w:t xml:space="preserve">alse positive rates also </w:t>
      </w:r>
      <w:r w:rsidR="003E4FC8">
        <w:t xml:space="preserve">require inspection </w:t>
      </w:r>
      <w:r w:rsidR="001854C5">
        <w:t>at a field level</w:t>
      </w:r>
      <w:r>
        <w:t xml:space="preserve"> </w:t>
      </w:r>
      <w:r w:rsidR="003E4FC8">
        <w:t xml:space="preserve">for an </w:t>
      </w:r>
      <w:r>
        <w:t>overview of the situation</w:t>
      </w:r>
      <w:r w:rsidR="006878DF">
        <w:t xml:space="preserve"> in the psychological sciences</w:t>
      </w:r>
      <w:r w:rsidR="001854C5">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000406">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475ED0">
        <w:t xml:space="preserve">Based on </w:t>
      </w:r>
      <w:r w:rsidR="007D11A7">
        <w:t>these power level</w:t>
      </w:r>
      <w:r w:rsidR="00475ED0">
        <w:t>s</w:t>
      </w:r>
      <w:r w:rsidR="007D11A7">
        <w:t xml:space="preserve"> an estimate of the false positive rate can be made</w:t>
      </w:r>
      <w:r w:rsidR="00475ED0">
        <w:t xml:space="preserve">, given the number of significant findings (i.e., 95-97%; </w:t>
      </w:r>
      <w:r w:rsidR="00475ED0">
        <w:fldChar w:fldCharType="begin" w:fldLock="1"/>
      </w:r>
      <w:r w:rsidR="00000406">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manualFormatting" : "Sterling, Rosenbaum, &amp; Weinkam, 1995; Sterling, 1959)", "previouslyFormattedCitation" : "(Sterling, Rosenbaum, &amp; Weinkam, 1995; Sterling, 1959)" }, "properties" : { "noteIndex" : 0 }, "schema" : "https://github.com/citation-style-language/schema/raw/master/csl-citation.json" }</w:instrText>
      </w:r>
      <w:r w:rsidR="00475ED0">
        <w:fldChar w:fldCharType="separate"/>
      </w:r>
      <w:r w:rsidR="00475ED0" w:rsidRPr="00475ED0">
        <w:rPr>
          <w:noProof/>
        </w:rPr>
        <w:t>Sterling, Rosenbaum, &amp; Weinkam, 1995; Sterling, 1959)</w:t>
      </w:r>
      <w:r w:rsidR="00475ED0">
        <w:fldChar w:fldCharType="end"/>
      </w:r>
      <w:r w:rsidR="007D11A7">
        <w:t xml:space="preserve">.  </w:t>
      </w:r>
      <w:r w:rsidR="00FF25ED">
        <w:t xml:space="preserve">Assuming </w:t>
      </w:r>
      <w:r w:rsidR="00A67199">
        <w:t>that</w:t>
      </w:r>
      <w:r w:rsidR="00E82EAC">
        <w:t>, before conducting a study,</w:t>
      </w:r>
      <w:r w:rsidR="00A67199">
        <w:t xml:space="preserve"> the </w:t>
      </w:r>
      <w:r w:rsidR="00E82EAC">
        <w:t xml:space="preserve">alternative hypothesis is either three times less likely than the null (i.e., </w:t>
      </w:r>
      <w:r w:rsidR="00E82EAC" w:rsidRPr="00A122BC">
        <w:rPr>
          <w:i/>
        </w:rPr>
        <w:t>R</w:t>
      </w:r>
      <w:r w:rsidR="00E82EAC">
        <w:rPr>
          <w:i/>
        </w:rPr>
        <w:t xml:space="preserve"> = </w:t>
      </w:r>
      <w:r w:rsidR="00E82EAC">
        <w:t xml:space="preserve">.25) </w:t>
      </w:r>
      <w:r w:rsidR="00FF25ED" w:rsidRPr="00A122BC">
        <w:t>or</w:t>
      </w:r>
      <w:r w:rsidR="00FF25ED">
        <w:t xml:space="preserve"> just as likely as the </w:t>
      </w:r>
      <w:r w:rsidR="00E82EAC">
        <w:t>null</w:t>
      </w:r>
      <w:r w:rsidR="00FF25ED">
        <w:t xml:space="preserve"> </w:t>
      </w:r>
      <w:r w:rsidR="00A67199">
        <w:t xml:space="preserve">(i.e., </w:t>
      </w:r>
      <w:r w:rsidR="00A67199">
        <w:rPr>
          <w:i/>
        </w:rPr>
        <w:t xml:space="preserve">R </w:t>
      </w:r>
      <w:r w:rsidR="00A67199">
        <w:t xml:space="preserve">= .5; </w:t>
      </w:r>
      <w:r w:rsidR="00A67199">
        <w:fldChar w:fldCharType="begin" w:fldLock="1"/>
      </w:r>
      <w:r w:rsidR="00000406">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w:t>
      </w:r>
      <w:r w:rsidR="00E82EAC">
        <w:t xml:space="preserve"> </w:t>
      </w:r>
      <w:r w:rsidR="006B3E02">
        <w:t xml:space="preserve">a conservative estimate of </w:t>
      </w:r>
      <w:r w:rsidR="00B30C90">
        <w:t xml:space="preserve">the false positive rate </w:t>
      </w:r>
      <w:r w:rsidR="00E82EAC">
        <w:t xml:space="preserve">can be calculated, assuming </w:t>
      </w:r>
      <w:r w:rsidR="007D11A7">
        <w:t>alpha is .05</w:t>
      </w:r>
      <w:r w:rsidR="003E4FC8">
        <w:t>.</w:t>
      </w:r>
      <w:r w:rsidR="00B91FF4">
        <w:rPr>
          <w:rStyle w:val="FootnoteReference"/>
        </w:rPr>
        <w:footnoteReference w:id="2"/>
      </w:r>
      <w:r w:rsidR="00E82EAC">
        <w:t xml:space="preserve"> This estimate is calculated as the inverse of the positive</w:t>
      </w:r>
      <w:r w:rsidR="00B91FF4">
        <w:t xml:space="preserve"> predictive value (</w:t>
      </w:r>
      <w:proofErr w:type="spellStart"/>
      <w:r w:rsidR="00B91FF4">
        <w:t>PPV</w:t>
      </w:r>
      <w:proofErr w:type="spellEnd"/>
      <w:r w:rsidR="00B91FF4">
        <w:t>),</w:t>
      </w:r>
      <w:r w:rsidR="00E82EAC">
        <w:t xml:space="preserve"> </w:t>
      </w:r>
      <w:r w:rsidR="00627B10">
        <w:t xml:space="preserve">defined as </w:t>
      </w:r>
      <w:r w:rsidR="00E82EAC">
        <w:t xml:space="preserve">1 – </w:t>
      </w:r>
      <w:r w:rsidR="00471342">
        <w:t>[</w:t>
      </w:r>
      <w:r w:rsidR="00E82EAC">
        <w:t>(</w:t>
      </w:r>
      <w:r w:rsidR="00471342">
        <w:t>1 – β</w:t>
      </w:r>
      <w:proofErr w:type="gramStart"/>
      <w:r w:rsidR="00471342">
        <w:t>)</w:t>
      </w:r>
      <w:r w:rsidR="00471342">
        <w:rPr>
          <w:i/>
        </w:rPr>
        <w:t>R</w:t>
      </w:r>
      <w:proofErr w:type="gramEnd"/>
      <w:r w:rsidR="00471342">
        <w:rPr>
          <w:i/>
        </w:rPr>
        <w:t xml:space="preserve"> </w:t>
      </w:r>
      <w:r w:rsidR="00471342">
        <w:t>/ (</w:t>
      </w:r>
      <w:r w:rsidR="00B91FF4" w:rsidRPr="00B91FF4">
        <w:t>1</w:t>
      </w:r>
      <w:r w:rsidR="00471342">
        <w:rPr>
          <w:i/>
        </w:rPr>
        <w:t xml:space="preserve"> - </w:t>
      </w:r>
      <w:r w:rsidR="00471342" w:rsidRPr="000B19DD">
        <w:t>β</w:t>
      </w:r>
      <w:r w:rsidR="00471342">
        <w:rPr>
          <w:i/>
        </w:rPr>
        <w:t>R</w:t>
      </w:r>
      <w:r w:rsidR="00471342" w:rsidRPr="000B19DD">
        <w:t xml:space="preserve"> </w:t>
      </w:r>
      <w:r w:rsidR="00471342">
        <w:rPr>
          <w:i/>
        </w:rPr>
        <w:t xml:space="preserve">+ </w:t>
      </w:r>
      <w:r w:rsidR="00471342" w:rsidRPr="000B19DD">
        <w:t>α</w:t>
      </w:r>
      <w:r w:rsidR="00B91FF4">
        <w:t xml:space="preserve">(1 – </w:t>
      </w:r>
      <w:r w:rsidR="00B91FF4">
        <w:rPr>
          <w:i/>
        </w:rPr>
        <w:t>R</w:t>
      </w:r>
      <w:r w:rsidR="00B91FF4">
        <w:t>)</w:t>
      </w:r>
      <w:r w:rsidR="00471342">
        <w:t>)]</w:t>
      </w:r>
      <w:r w:rsidR="00627B10">
        <w:t>.</w:t>
      </w:r>
      <w:r w:rsidR="00B91FF4">
        <w:t xml:space="preserve"> </w:t>
      </w:r>
      <w:r w:rsidR="00627B10">
        <w:t>G</w:t>
      </w:r>
      <w:r w:rsidR="00B91FF4">
        <w:t xml:space="preserve">iven an </w:t>
      </w:r>
      <w:r w:rsidR="00B91FF4">
        <w:rPr>
          <w:i/>
        </w:rPr>
        <w:t>R</w:t>
      </w:r>
      <w:r w:rsidR="00B91FF4">
        <w:t xml:space="preserve"> of .25 and 1-β of .35, or .5 and .5, respectively</w:t>
      </w:r>
      <w:r w:rsidR="00627B10">
        <w:t>,</w:t>
      </w:r>
      <w:r w:rsidR="003E4FC8">
        <w:t xml:space="preserve"> </w:t>
      </w:r>
      <w:r w:rsidR="00627B10">
        <w:t>t</w:t>
      </w:r>
      <w:r w:rsidR="00B91FF4">
        <w:t xml:space="preserve">he resulting </w:t>
      </w:r>
      <w:r w:rsidR="00E82EAC">
        <w:t>estimate</w:t>
      </w:r>
      <w:r w:rsidR="00B30C90">
        <w:t xml:space="preserve"> range</w:t>
      </w:r>
      <w:r w:rsidR="0083584D">
        <w:t>s</w:t>
      </w:r>
      <w:r w:rsidR="00B30C90">
        <w:t xml:space="preserve"> between </w:t>
      </w:r>
      <w:r w:rsidR="003E4FC8">
        <w:t>9-30</w:t>
      </w:r>
      <w:r w:rsidR="00B30C90">
        <w:t>%</w:t>
      </w:r>
      <w:r w:rsidR="00D07842">
        <w:t>.</w:t>
      </w:r>
      <w:r w:rsidR="00F87183">
        <w:t xml:space="preserve"> </w:t>
      </w:r>
    </w:p>
    <w:p w14:paraId="3BFCC6C7" w14:textId="554797C3" w:rsidR="00FC0318" w:rsidRDefault="00BA1C43" w:rsidP="00792D06">
      <w:pPr>
        <w:ind w:firstLine="567"/>
      </w:pPr>
      <w:r>
        <w:t xml:space="preserve">Detecting false positives in the literature is more straightforward than detecting false negatives, </w:t>
      </w:r>
      <w:r w:rsidR="0063488E">
        <w:t xml:space="preserve">resulting in persisting </w:t>
      </w:r>
      <w:r>
        <w:t>error-blindness with respect to false negatives.</w:t>
      </w:r>
      <w:r w:rsidR="001C024D">
        <w:t xml:space="preserve"> </w:t>
      </w:r>
      <w:r>
        <w:t>This difference is primarily due to n</w:t>
      </w:r>
      <w:r w:rsidR="00AA4D25">
        <w:t xml:space="preserve">egative results </w:t>
      </w:r>
      <w:r>
        <w:t xml:space="preserve">being </w:t>
      </w:r>
      <w:r w:rsidR="00AA4D25">
        <w:t xml:space="preserve">more readily interpreted as being </w:t>
      </w:r>
      <w:r w:rsidR="005A48B1">
        <w:t>flawed</w:t>
      </w:r>
      <w:r w:rsidR="00AA4D25">
        <w:t xml:space="preserve"> or </w:t>
      </w:r>
      <w:r w:rsidR="005A48B1">
        <w:t xml:space="preserve">conducted </w:t>
      </w:r>
      <w:r w:rsidR="00AA4D25">
        <w:t>by an incompetent researcher (i.e., ad hominem fallacy)</w:t>
      </w:r>
      <w:r w:rsidR="005A48B1">
        <w:t>. N</w:t>
      </w:r>
      <w:r w:rsidR="002A222F">
        <w:t xml:space="preserve">egative results </w:t>
      </w:r>
      <w:r w:rsidR="00AA4D25">
        <w:t>also</w:t>
      </w:r>
      <w:r w:rsidR="001C024D">
        <w:t xml:space="preserve"> have a lower probability of getting published</w:t>
      </w:r>
      <w:r w:rsidR="005A48B1">
        <w:t>.</w:t>
      </w:r>
      <w:r w:rsidR="00AB16A0">
        <w:t xml:space="preserve"> </w:t>
      </w:r>
      <w:r w:rsidR="00FE4537">
        <w:t>Th</w:t>
      </w:r>
      <w:r w:rsidR="005A48B1">
        <w:t>ese phenomena are</w:t>
      </w:r>
      <w:r w:rsidR="002A222F">
        <w:t xml:space="preserve"> </w:t>
      </w:r>
      <w:r w:rsidR="00AB16A0">
        <w:t xml:space="preserve">explained by </w:t>
      </w:r>
      <w:r w:rsidR="001C024D">
        <w:t xml:space="preserve">a bias </w:t>
      </w:r>
      <w:r w:rsidR="001C024D">
        <w:lastRenderedPageBreak/>
        <w:t xml:space="preserve">against null results </w:t>
      </w:r>
      <w:r w:rsidR="001C024D">
        <w:fldChar w:fldCharType="begin" w:fldLock="1"/>
      </w:r>
      <w:r w:rsidR="00000406">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w:t>
      </w:r>
      <w:r w:rsidR="002A222F">
        <w:t xml:space="preserve">negative </w:t>
      </w:r>
      <w:r w:rsidR="00AA4D25">
        <w:t xml:space="preserve">results, makes detecting a specific type of null results – the false negatives – especially difficult. Correction can only take place </w:t>
      </w:r>
      <w:r w:rsidR="00247011">
        <w:t xml:space="preserve">after </w:t>
      </w:r>
      <w:r w:rsidR="00AA4D25">
        <w:t xml:space="preserve">detection has occurred, hence, correction of false negatives is </w:t>
      </w:r>
      <w:r w:rsidR="00247011">
        <w:t xml:space="preserve">also difficult </w:t>
      </w:r>
      <w:r w:rsidR="0006223C">
        <w:fldChar w:fldCharType="begin" w:fldLock="1"/>
      </w:r>
      <w:r w:rsidR="00000406">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000406">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2A893759" w:rsidR="001C29F2" w:rsidRDefault="007C0E4B" w:rsidP="00792D06">
      <w:pPr>
        <w:ind w:firstLine="567"/>
      </w:pPr>
      <w:r>
        <w:t xml:space="preserve">The false negative rate can also be estimated at the field level for the psychological sciences. </w:t>
      </w:r>
      <w:r w:rsidR="00627B10">
        <w:t>This estimate is the inverse of the negative predictive value (</w:t>
      </w:r>
      <w:proofErr w:type="spellStart"/>
      <w:r w:rsidR="00627B10">
        <w:t>NPV</w:t>
      </w:r>
      <w:proofErr w:type="spellEnd"/>
      <w:r w:rsidR="00627B10">
        <w:t>), defined as 1 – [β</w:t>
      </w:r>
      <w:r w:rsidR="00627B10">
        <w:rPr>
          <w:i/>
        </w:rPr>
        <w:t xml:space="preserve">R </w:t>
      </w:r>
      <w:r w:rsidR="00627B10">
        <w:t>/ (</w:t>
      </w:r>
      <w:r w:rsidR="00627B10" w:rsidRPr="000B19DD">
        <w:t>β</w:t>
      </w:r>
      <w:r w:rsidR="00627B10">
        <w:rPr>
          <w:i/>
        </w:rPr>
        <w:t>R</w:t>
      </w:r>
      <w:r w:rsidR="00627B10" w:rsidRPr="000B19DD">
        <w:t xml:space="preserve"> </w:t>
      </w:r>
      <w:r w:rsidR="00627B10">
        <w:rPr>
          <w:i/>
        </w:rPr>
        <w:t xml:space="preserve">+ </w:t>
      </w:r>
      <w:r w:rsidR="00627B10">
        <w:t xml:space="preserve">(1 – </w:t>
      </w:r>
      <w:r w:rsidR="00627B10" w:rsidRPr="000B19DD">
        <w:t>α</w:t>
      </w:r>
      <w:proofErr w:type="gramStart"/>
      <w:r w:rsidR="00627B10">
        <w:t>)(</w:t>
      </w:r>
      <w:proofErr w:type="gramEnd"/>
      <w:r w:rsidR="00627B10">
        <w:t xml:space="preserve">1 – </w:t>
      </w:r>
      <w:r w:rsidR="00627B10">
        <w:rPr>
          <w:i/>
        </w:rPr>
        <w:t>R</w:t>
      </w:r>
      <w:r w:rsidR="00627B10">
        <w:t xml:space="preserve">))]. Given an </w:t>
      </w:r>
      <w:r w:rsidR="00627B10">
        <w:rPr>
          <w:i/>
        </w:rPr>
        <w:t xml:space="preserve">R </w:t>
      </w:r>
      <w:r w:rsidR="00627B10">
        <w:t xml:space="preserve">of .25 and β of .5, or .5 and .65, respectively, the </w:t>
      </w:r>
      <w:commentRangeStart w:id="2"/>
      <w:r w:rsidR="00B91FF4">
        <w:t>estimated</w:t>
      </w:r>
      <w:r w:rsidR="00AA4D25">
        <w:t xml:space="preserve"> </w:t>
      </w:r>
      <w:r w:rsidR="00C50752">
        <w:t xml:space="preserve">false </w:t>
      </w:r>
      <w:r w:rsidR="00EA5539">
        <w:t>negative</w:t>
      </w:r>
      <w:r w:rsidR="00C50752">
        <w:t xml:space="preserve"> </w:t>
      </w:r>
      <w:r w:rsidR="00EA5539">
        <w:t xml:space="preserve">rate </w:t>
      </w:r>
      <w:r w:rsidR="00627B10">
        <w:t xml:space="preserve">ranges </w:t>
      </w:r>
      <w:r w:rsidR="00C50752">
        <w:t xml:space="preserve">between </w:t>
      </w:r>
      <w:r w:rsidR="00627B10">
        <w:t>14.9</w:t>
      </w:r>
      <w:r w:rsidR="00C50752">
        <w:t>-</w:t>
      </w:r>
      <w:r w:rsidR="00627B10">
        <w:t>40.6</w:t>
      </w:r>
      <w:r w:rsidR="00C50752">
        <w:t>%</w:t>
      </w:r>
      <w:r w:rsidR="001C024D">
        <w:t xml:space="preserve"> </w:t>
      </w:r>
      <w:r w:rsidR="00F26A1B">
        <w:t>for the field of psychological science</w:t>
      </w:r>
      <w:r w:rsidR="001C024D">
        <w:t xml:space="preserve">. </w:t>
      </w:r>
      <w:r w:rsidR="004423EC">
        <w:t>The β estimates are the inverse of the power estimates used previously. Th</w:t>
      </w:r>
      <w:r w:rsidR="0063488E">
        <w:t xml:space="preserve">is </w:t>
      </w:r>
      <w:r w:rsidR="004423EC">
        <w:t>indicate</w:t>
      </w:r>
      <w:r w:rsidR="0063488E">
        <w:t>s</w:t>
      </w:r>
      <w:r w:rsidR="00F26A1B">
        <w:t xml:space="preserve"> </w:t>
      </w:r>
      <w:r w:rsidR="009964DB">
        <w:t xml:space="preserve">that </w:t>
      </w:r>
      <w:r w:rsidR="007E507D">
        <w:t xml:space="preserve">the </w:t>
      </w:r>
      <w:r w:rsidR="009D6D93">
        <w:t xml:space="preserve">estimated </w:t>
      </w:r>
      <w:r w:rsidR="007E507D">
        <w:t>false negative</w:t>
      </w:r>
      <w:r w:rsidR="009D6D93">
        <w:t xml:space="preserve"> rate</w:t>
      </w:r>
      <w:r w:rsidR="00FC0318">
        <w:t>, at a field level,</w:t>
      </w:r>
      <w:r w:rsidR="007E507D">
        <w:t xml:space="preserve"> is </w:t>
      </w:r>
      <w:r w:rsidR="00410521">
        <w:t xml:space="preserve">larger </w:t>
      </w:r>
      <w:r w:rsidR="009D6D93">
        <w:t xml:space="preserve">than the estimated </w:t>
      </w:r>
      <w:r w:rsidR="00F87183">
        <w:t>false positive</w:t>
      </w:r>
      <w:r w:rsidR="009D6D93">
        <w:t xml:space="preserve"> rate</w:t>
      </w:r>
      <w:r>
        <w:t xml:space="preserve"> (i.e., </w:t>
      </w:r>
      <w:r w:rsidR="00627B10">
        <w:t>9</w:t>
      </w:r>
      <w:r>
        <w:t>-</w:t>
      </w:r>
      <w:r w:rsidR="00627B10">
        <w:t>30</w:t>
      </w:r>
      <w:r>
        <w:t>%)</w:t>
      </w:r>
      <w:r w:rsidR="007E507D">
        <w:t xml:space="preserve">. </w:t>
      </w:r>
      <w:r w:rsidR="009D6D93">
        <w:t xml:space="preserve">False negative rates can be contained by increasing power, </w:t>
      </w:r>
      <w:r w:rsidR="00B46F99">
        <w:t xml:space="preserve">as </w:t>
      </w:r>
      <w:r w:rsidR="0063488E">
        <w:t xml:space="preserve">the </w:t>
      </w:r>
      <w:r w:rsidR="00B46F99">
        <w:t xml:space="preserve">false negative rate is defined as the inverse of power. Examples </w:t>
      </w:r>
      <w:r w:rsidR="0063488E">
        <w:t xml:space="preserve">to this end </w:t>
      </w:r>
      <w:r w:rsidR="00B46F99">
        <w:t xml:space="preserve">are </w:t>
      </w:r>
      <w:r w:rsidR="0063488E">
        <w:t xml:space="preserve">a priori </w:t>
      </w:r>
      <w:r w:rsidR="00B46F99">
        <w:t xml:space="preserve">power analysis and meta-analysis </w:t>
      </w:r>
      <w:r w:rsidR="00B46F99">
        <w:fldChar w:fldCharType="begin" w:fldLock="1"/>
      </w:r>
      <w:r w:rsidR="00000406">
        <w:instrText>ADDIN CSL_CITATION { "citationItems" : [ { "id" : "ITEM-1", "itemData" : { "DOI" : "10.1177/0956797613504966", "ISSN" : "1467-9280", "PMID" : "24220629",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d" : { "date-parts" : [ [ "2014", "1", "12" ] ] }, "page" : "7-29", "title" : "The new statistics: why and how.", "type" : "article-journal", "volume" : "25" }, "uris" : [ "http://www.mendeley.com/documents/?uuid=e2e73f11-3aa6-4dac-a1fc-ddbc0cc75f45" ] } ], "mendeley" : { "previouslyFormattedCitation" : "(Cumming, 2014)" }, "properties" : { "noteIndex" : 0 }, "schema" : "https://github.com/citation-style-language/schema/raw/master/csl-citation.json" }</w:instrText>
      </w:r>
      <w:r w:rsidR="00B46F99">
        <w:fldChar w:fldCharType="separate"/>
      </w:r>
      <w:r w:rsidR="00414BD1" w:rsidRPr="00414BD1">
        <w:rPr>
          <w:noProof/>
        </w:rPr>
        <w:t>(Cumming, 2014)</w:t>
      </w:r>
      <w:r w:rsidR="00B46F99">
        <w:fldChar w:fldCharType="end"/>
      </w:r>
      <w:r w:rsidR="00B46F99">
        <w:t xml:space="preserve">. </w:t>
      </w:r>
      <w:r w:rsidR="004F2D9F">
        <w:t>However, p</w:t>
      </w:r>
      <w:r w:rsidR="00B46F99">
        <w:t xml:space="preserve">ower analysis is troubled by </w:t>
      </w:r>
      <w:r w:rsidR="004F2D9F">
        <w:t>misestimated</w:t>
      </w:r>
      <w:r w:rsidR="00B46F99">
        <w:t xml:space="preserve"> effect size</w:t>
      </w:r>
      <w:r w:rsidR="004F2D9F">
        <w:t>s</w:t>
      </w:r>
      <w:r w:rsidR="00AB16A0">
        <w:t xml:space="preserve"> and meta-analysis is troubled by publication bias. </w:t>
      </w:r>
      <w:r w:rsidR="00FF5808">
        <w:t xml:space="preserve">These two methods have a non-recursive feedback cycle, where inflated </w:t>
      </w:r>
      <w:commentRangeEnd w:id="2"/>
      <w:r w:rsidR="00FE4537">
        <w:rPr>
          <w:rStyle w:val="CommentReference"/>
        </w:rPr>
        <w:commentReference w:id="2"/>
      </w:r>
      <w:r w:rsidR="00FF5808">
        <w:t>effect sizes from meta-analyses</w:t>
      </w:r>
      <w:r w:rsidR="004F2D9F">
        <w:t>, due to publication bias,</w:t>
      </w:r>
      <w:r w:rsidR="00FF5808">
        <w:t xml:space="preserve"> yield erroneous power estimates, which consequently leads to </w:t>
      </w:r>
      <w:r w:rsidR="004F2D9F">
        <w:t xml:space="preserve">new </w:t>
      </w:r>
      <w:r w:rsidR="00FF5808">
        <w:t xml:space="preserve">biased publication procedures. Unbiased effect estimation is under development </w:t>
      </w:r>
      <w:r w:rsidR="00FF5808">
        <w:fldChar w:fldCharType="begin" w:fldLock="1"/>
      </w:r>
      <w:r w:rsidR="00000406">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xml:space="preserve">, but </w:t>
      </w:r>
      <w:r w:rsidR="00726170">
        <w:t xml:space="preserve">easy-to-use </w:t>
      </w:r>
      <w:r w:rsidR="00FF5808">
        <w:t>methods to inspect false negatives directly</w:t>
      </w:r>
      <w:r w:rsidR="009D6D93">
        <w:t>, on a paper level,</w:t>
      </w:r>
      <w:r w:rsidR="00FF5808">
        <w:t xml:space="preserve"> are still absent.</w:t>
      </w:r>
      <w:r w:rsidR="004423EC">
        <w:t xml:space="preserve"> </w:t>
      </w:r>
      <w:r w:rsidR="0063488E">
        <w:t xml:space="preserve">Below we expand on how the uniformity of </w:t>
      </w:r>
      <w:r w:rsidR="0063488E">
        <w:rPr>
          <w:i/>
        </w:rPr>
        <w:t>P</w:t>
      </w:r>
      <w:r w:rsidR="007A5E21">
        <w:t xml:space="preserve">-values under the null </w:t>
      </w:r>
      <w:r w:rsidR="007A5E21">
        <w:fldChar w:fldCharType="begin" w:fldLock="1"/>
      </w:r>
      <w:r w:rsidR="00000406">
        <w:instrText>ADDIN CSL_CITATION { "citationItems" : [ { "id" : "ITEM-1", "itemData" : { "author" : [ { "dropping-particle" : "", "family" : "Sackrowitz", "given" : "H", "non-dropping-particle" : "", "parse-names" : false, "suffix" : "" }, { "dropping-particle" : "", "family" : "Samuel-Cahn", "given" : "E", "non-dropping-particle" : "", "parse-names" : false, "suffix" : "" } ], "container-title" : "The American Statistician", "id" : "ITEM-1", "issued" : { "date-parts" : [ [ "1999" ] ] }, "page" : "326-331", "title" : "P values as random variables\u2014expected P values", "type" : "article-journal", "volume" : "53" }, "uris" : [ "http://www.mendeley.com/documents/?uuid=1a702c9e-649f-4222-af95-1f425ba98f26" ] }, { "id" : "ITEM-2",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2",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Sackrowitz &amp; Samuel-Cahn, 1999)" }, "properties" : { "noteIndex" : 0 }, "schema" : "https://github.com/citation-style-language/schema/raw/master/csl-citation.json" }</w:instrText>
      </w:r>
      <w:r w:rsidR="007A5E21">
        <w:fldChar w:fldCharType="separate"/>
      </w:r>
      <w:r w:rsidR="007A5E21" w:rsidRPr="007A5E21">
        <w:rPr>
          <w:noProof/>
        </w:rPr>
        <w:t>(Murdoch, Tsai, &amp; Adcock, 2008; Sackrowitz &amp; Samuel-Cahn, 1999)</w:t>
      </w:r>
      <w:r w:rsidR="007A5E21">
        <w:fldChar w:fldCharType="end"/>
      </w:r>
      <w:r w:rsidR="007A5E21">
        <w:t xml:space="preserve"> ca</w:t>
      </w:r>
      <w:r w:rsidR="0063488E">
        <w:t xml:space="preserve">n be used to inspect false negatives, accompanied by the Fisher method </w:t>
      </w:r>
      <w:r w:rsidR="0063488E">
        <w:fldChar w:fldCharType="begin" w:fldLock="1"/>
      </w:r>
      <w:r w:rsidR="00000406">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63488E">
        <w:fldChar w:fldCharType="separate"/>
      </w:r>
      <w:r w:rsidR="0063488E" w:rsidRPr="0063488E">
        <w:rPr>
          <w:noProof/>
        </w:rPr>
        <w:t>(Fisher, 1932)</w:t>
      </w:r>
      <w:r w:rsidR="0063488E">
        <w:fldChar w:fldCharType="end"/>
      </w:r>
      <w:r w:rsidR="0063488E">
        <w:t>, an easy-to-use method to inspect for possible false negatives at the paper level.</w:t>
      </w:r>
    </w:p>
    <w:p w14:paraId="2B06331F" w14:textId="526E2D29" w:rsidR="00570BB7" w:rsidRDefault="00570BB7" w:rsidP="00792D06">
      <w:pPr>
        <w:ind w:firstLine="567"/>
        <w:jc w:val="center"/>
        <w:rPr>
          <w:b/>
        </w:rPr>
      </w:pPr>
      <w:commentRangeStart w:id="3"/>
      <w:commentRangeStart w:id="4"/>
      <w:r>
        <w:rPr>
          <w:b/>
        </w:rPr>
        <w:lastRenderedPageBreak/>
        <w:t>Theoretical</w:t>
      </w:r>
      <w:commentRangeEnd w:id="3"/>
      <w:r w:rsidR="007F5479">
        <w:rPr>
          <w:rStyle w:val="CommentReference"/>
        </w:rPr>
        <w:commentReference w:id="3"/>
      </w:r>
      <w:commentRangeEnd w:id="4"/>
      <w:r w:rsidR="005444D4">
        <w:rPr>
          <w:rStyle w:val="CommentReference"/>
        </w:rPr>
        <w:commentReference w:id="4"/>
      </w:r>
      <w:r>
        <w:rPr>
          <w:b/>
        </w:rPr>
        <w:t xml:space="preserve"> framework</w:t>
      </w:r>
    </w:p>
    <w:p w14:paraId="0E1A96C2" w14:textId="4B59A7FE" w:rsidR="00B0520A" w:rsidRDefault="00F06206" w:rsidP="00792D06">
      <w:pPr>
        <w:ind w:firstLine="567"/>
      </w:pPr>
      <w:r>
        <w:rPr>
          <w:i/>
        </w:rPr>
        <w:t>P</w:t>
      </w:r>
      <w:r>
        <w:t xml:space="preserve">-values are uniformly distributed </w:t>
      </w:r>
      <w:r w:rsidR="00A122BC">
        <w:t xml:space="preserve">when the null hypothesis is </w:t>
      </w:r>
      <w:r w:rsidR="00585E97">
        <w:t>correct</w:t>
      </w:r>
      <w:r w:rsidR="00A122BC">
        <w:t xml:space="preserve"> and </w:t>
      </w:r>
      <w:r w:rsidR="00585E97">
        <w:t xml:space="preserve">the </w:t>
      </w:r>
      <w:r w:rsidR="00A122BC">
        <w:t xml:space="preserve">assumptions of </w:t>
      </w:r>
      <w:r w:rsidR="00585E97">
        <w:t xml:space="preserve">the </w:t>
      </w:r>
      <w:r w:rsidR="00A122BC">
        <w:t>model are met</w:t>
      </w:r>
      <w:r>
        <w:t xml:space="preserve">. </w:t>
      </w:r>
      <w:r w:rsidR="000E745B">
        <w:t>In case</w:t>
      </w:r>
      <w:r w:rsidR="00882F68">
        <w:t xml:space="preserve"> the null is </w:t>
      </w:r>
      <w:r w:rsidR="000E745B">
        <w:t>false</w:t>
      </w:r>
      <w:r w:rsidR="00585E97">
        <w:t xml:space="preserve"> or these assumptions are violated</w:t>
      </w:r>
      <w:r w:rsidR="00882F68">
        <w:t xml:space="preserve">, the </w:t>
      </w:r>
      <w:r w:rsidR="00882F68">
        <w:rPr>
          <w:i/>
        </w:rPr>
        <w:t>P</w:t>
      </w:r>
      <w:r w:rsidR="00882F68">
        <w:t xml:space="preserve">-value distribution </w:t>
      </w:r>
      <w:r w:rsidR="000E745B">
        <w:t xml:space="preserve">is </w:t>
      </w:r>
      <w:r w:rsidR="00882F68">
        <w:t>skewed</w:t>
      </w:r>
      <w:r w:rsidR="005444D4">
        <w:t xml:space="preserve">. </w:t>
      </w:r>
      <w:r w:rsidR="00585E97">
        <w:t>In other words</w:t>
      </w:r>
      <w:r w:rsidR="00A122BC">
        <w:t>, d</w:t>
      </w:r>
      <w:r w:rsidR="00C23CD3">
        <w:t xml:space="preserve">eviation from uniformity </w:t>
      </w:r>
      <w:r w:rsidR="00A122BC">
        <w:t xml:space="preserve">indicates </w:t>
      </w:r>
      <w:r w:rsidR="00585E97">
        <w:t xml:space="preserve">either that </w:t>
      </w:r>
      <w:r w:rsidR="00A122BC">
        <w:t>the assumed null is not applicable</w:t>
      </w:r>
      <w:r w:rsidR="00585E97">
        <w:t xml:space="preserve"> in the sample data</w:t>
      </w:r>
      <w:r w:rsidR="00A122BC">
        <w:t xml:space="preserve">, or that model assumptions have been violated. This property of uniformity </w:t>
      </w:r>
      <w:r w:rsidR="00882F68">
        <w:t>has been proposed to estimate effect sizes</w:t>
      </w:r>
      <w:r w:rsidR="00A122BC">
        <w:t xml:space="preserve"> </w:t>
      </w:r>
      <w:r w:rsidR="00882F68">
        <w:t xml:space="preserve">or </w:t>
      </w:r>
      <w:proofErr w:type="spellStart"/>
      <w:r w:rsidR="00882F68">
        <w:t>QRPs</w:t>
      </w:r>
      <w:proofErr w:type="spellEnd"/>
      <w:r w:rsidR="00882F68">
        <w:t xml:space="preserve"> in significant </w:t>
      </w:r>
      <w:r w:rsidR="00882F68">
        <w:rPr>
          <w:i/>
        </w:rPr>
        <w:t>P</w:t>
      </w:r>
      <w:r w:rsidR="00882F68">
        <w:t xml:space="preserve">-values </w:t>
      </w:r>
      <w:r w:rsidR="00882F68">
        <w:fldChar w:fldCharType="begin" w:fldLock="1"/>
      </w:r>
      <w:r w:rsidR="00000406">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A122BC">
        <w:t xml:space="preserve">. The Fisher method </w:t>
      </w:r>
      <w:r w:rsidR="00A122BC">
        <w:fldChar w:fldCharType="begin" w:fldLock="1"/>
      </w:r>
      <w:r w:rsidR="00000406">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A122BC">
        <w:fldChar w:fldCharType="separate"/>
      </w:r>
      <w:r w:rsidR="00A122BC" w:rsidRPr="00A122BC">
        <w:rPr>
          <w:noProof/>
        </w:rPr>
        <w:t>(Fisher, 1932)</w:t>
      </w:r>
      <w:r w:rsidR="00A122BC">
        <w:fldChar w:fldCharType="end"/>
      </w:r>
      <w:r w:rsidR="00A122BC">
        <w:t xml:space="preserve"> tests deviation from uniformity</w:t>
      </w:r>
      <w:r w:rsidR="00585E97">
        <w:t xml:space="preserve"> and has been used as a</w:t>
      </w:r>
      <w:r w:rsidR="00726170">
        <w:t>n</w:t>
      </w:r>
      <w:r w:rsidR="00585E97">
        <w:t xml:space="preserve"> </w:t>
      </w:r>
      <w:r w:rsidR="00726170">
        <w:t xml:space="preserve">ordinal </w:t>
      </w:r>
      <w:r w:rsidR="007A5E21">
        <w:t>meta-analytic technique</w:t>
      </w:r>
      <w:r w:rsidR="00585E97">
        <w:t xml:space="preserve"> to test for the presence of an effect across a set of studies</w:t>
      </w:r>
      <w:r w:rsidR="007A5E21">
        <w:t xml:space="preserve"> </w:t>
      </w:r>
      <w:r w:rsidR="007A5E21">
        <w:fldChar w:fldCharType="begin" w:fldLock="1"/>
      </w:r>
      <w:r w:rsidR="00000406">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previouslyFormattedCitation" : "(Hong &amp; Breitling, 2008)" }, "properties" : { "noteIndex" : 0 }, "schema" : "https://github.com/citation-style-language/schema/raw/master/csl-citation.json" }</w:instrText>
      </w:r>
      <w:r w:rsidR="007A5E21">
        <w:fldChar w:fldCharType="separate"/>
      </w:r>
      <w:r w:rsidR="007A5E21" w:rsidRPr="00585E97">
        <w:rPr>
          <w:noProof/>
        </w:rPr>
        <w:t>(Hong &amp; Breitling, 2008)</w:t>
      </w:r>
      <w:r w:rsidR="007A5E21">
        <w:fldChar w:fldCharType="end"/>
      </w:r>
      <w:r w:rsidR="00A122BC">
        <w:t>.</w:t>
      </w:r>
      <w:r w:rsidR="00585E97">
        <w:t xml:space="preserve"> </w:t>
      </w:r>
      <w:r w:rsidR="00C23CD3">
        <w:t>W</w:t>
      </w:r>
      <w:r w:rsidR="0006223C">
        <w:t xml:space="preserve">e </w:t>
      </w:r>
      <w:r w:rsidR="00585E97">
        <w:t xml:space="preserve">use the property of uniformity to estimate a null-effect distribution and propose that the Fisher method </w:t>
      </w:r>
      <w:r w:rsidR="00882F68">
        <w:t xml:space="preserve">can be used to inspect </w:t>
      </w:r>
      <w:r w:rsidR="0006223C">
        <w:t xml:space="preserve">for </w:t>
      </w:r>
      <w:r w:rsidR="00882F68">
        <w:t xml:space="preserve">false negatives </w:t>
      </w:r>
      <w:r w:rsidR="0006223C">
        <w:t xml:space="preserve">across </w:t>
      </w:r>
      <w:proofErr w:type="spellStart"/>
      <w:r w:rsidR="00882F68">
        <w:t>nonsignificant</w:t>
      </w:r>
      <w:proofErr w:type="spellEnd"/>
      <w:r w:rsidR="00882F68">
        <w:t xml:space="preserve"> </w:t>
      </w:r>
      <w:r w:rsidR="00882F68">
        <w:rPr>
          <w:i/>
        </w:rPr>
        <w:t>P</w:t>
      </w:r>
      <w:r w:rsidR="00882F68">
        <w:t>-values.</w:t>
      </w:r>
    </w:p>
    <w:p w14:paraId="3EF0A4EE" w14:textId="02C9F9A1" w:rsidR="0066642F" w:rsidRDefault="00726170" w:rsidP="00792D06">
      <w:pPr>
        <w:ind w:firstLine="567"/>
      </w:pPr>
      <w:r>
        <w:t xml:space="preserve">Uniformity is a distributional property of </w:t>
      </w:r>
      <w:r>
        <w:rPr>
          <w:i/>
        </w:rPr>
        <w:t>P</w:t>
      </w:r>
      <w:r>
        <w:t>-values, but a</w:t>
      </w:r>
      <w:r w:rsidR="00585E97" w:rsidRPr="00726170">
        <w:t>n</w:t>
      </w:r>
      <w:r w:rsidR="00585E97">
        <w:t xml:space="preserve"> individual </w:t>
      </w:r>
      <w:r w:rsidR="00585E97">
        <w:rPr>
          <w:i/>
        </w:rPr>
        <w:t>P-</w:t>
      </w:r>
      <w:r w:rsidR="00585E97">
        <w:t xml:space="preserve">value is a function of the sample size, the null hypothesis, and the </w:t>
      </w:r>
      <w:r w:rsidR="00114AE2">
        <w:t xml:space="preserve">observed </w:t>
      </w:r>
      <w:r w:rsidR="00585E97">
        <w:t xml:space="preserve">effect size. This indicates that there is a direct relation between </w:t>
      </w:r>
      <w:r w:rsidR="00585E97">
        <w:rPr>
          <w:i/>
        </w:rPr>
        <w:t>P</w:t>
      </w:r>
      <w:r w:rsidR="00585E97">
        <w:t>-values and effect sizes</w:t>
      </w:r>
      <w:r w:rsidR="00AC32DD">
        <w:t>, a property that can be used to compute the expected null distribution for effect sizes</w:t>
      </w:r>
      <w:r w:rsidR="00585E97">
        <w:t xml:space="preserve">. For example, if the result of a </w:t>
      </w:r>
      <w:r w:rsidR="00585E97">
        <w:rPr>
          <w:i/>
        </w:rPr>
        <w:t>t</w:t>
      </w:r>
      <w:r w:rsidR="00585E97">
        <w:t xml:space="preserve">-test is </w:t>
      </w:r>
      <w:proofErr w:type="gramStart"/>
      <w:r w:rsidR="00585E97">
        <w:rPr>
          <w:i/>
        </w:rPr>
        <w:t>t</w:t>
      </w:r>
      <w:r w:rsidR="00585E97">
        <w:t>(</w:t>
      </w:r>
      <w:proofErr w:type="gramEnd"/>
      <w:r w:rsidR="00585E97">
        <w:t>85) = 2.15, p = .017</w:t>
      </w:r>
      <w:r w:rsidR="00AC32DD">
        <w:t xml:space="preserve">, the accompanying standardized effect size </w:t>
      </w:r>
      <w:r w:rsidR="00AC32DD">
        <w:rPr>
          <w:i/>
        </w:rPr>
        <w:t xml:space="preserve">d </w:t>
      </w:r>
      <w:r w:rsidR="00AC32DD">
        <w:t>equals 0.46.</w:t>
      </w:r>
      <w:r>
        <w:rPr>
          <w:rStyle w:val="FootnoteReference"/>
        </w:rPr>
        <w:footnoteReference w:id="3"/>
      </w:r>
      <w:r w:rsidR="00AC32DD">
        <w:t xml:space="preserve"> Assuming the</w:t>
      </w:r>
      <w:r>
        <w:t xml:space="preserve"> null hypothesis is correct,</w:t>
      </w:r>
      <w:r w:rsidR="00AC32DD">
        <w:t xml:space="preserve"> </w:t>
      </w:r>
      <w:r w:rsidR="00AC32DD">
        <w:rPr>
          <w:i/>
        </w:rPr>
        <w:t>P-</w:t>
      </w:r>
      <w:r w:rsidR="00AC32DD">
        <w:t xml:space="preserve">values are uniformly distributed. Retaining only </w:t>
      </w:r>
      <w:proofErr w:type="gramStart"/>
      <w:r w:rsidR="00AC32DD" w:rsidRPr="006B1431">
        <w:rPr>
          <w:i/>
        </w:rPr>
        <w:t>t</w:t>
      </w:r>
      <w:r w:rsidR="00AC32DD">
        <w:t>(</w:t>
      </w:r>
      <w:proofErr w:type="gramEnd"/>
      <w:r w:rsidR="00AC32DD">
        <w:t xml:space="preserve">85) and assigning random drawn, uniform </w:t>
      </w:r>
      <w:r w:rsidR="00AC32DD">
        <w:rPr>
          <w:i/>
        </w:rPr>
        <w:t>P</w:t>
      </w:r>
      <w:r w:rsidR="00AC32DD">
        <w:t xml:space="preserve">-values, the accompanying test statistic and effect size can be computed. When conducted across a set of test results, comparing the observed- versus the expected null distribution is a way of testing for the presence of an effect. </w:t>
      </w:r>
    </w:p>
    <w:p w14:paraId="468E8165" w14:textId="7779EEF6" w:rsidR="00236040" w:rsidRDefault="00236040" w:rsidP="00792D06">
      <w:pPr>
        <w:ind w:firstLine="567"/>
      </w:pPr>
      <w:r>
        <w:t xml:space="preserve">Uniformity of </w:t>
      </w:r>
      <w:r>
        <w:rPr>
          <w:i/>
        </w:rPr>
        <w:t>P</w:t>
      </w:r>
      <w:r>
        <w:t xml:space="preserve">-values </w:t>
      </w:r>
      <w:r w:rsidR="000022C5">
        <w:t xml:space="preserve">themselves </w:t>
      </w:r>
      <w:r w:rsidR="0066642F">
        <w:t xml:space="preserve">can be </w:t>
      </w:r>
      <w:r w:rsidR="007A5E21">
        <w:t xml:space="preserve">directly </w:t>
      </w:r>
      <w:r>
        <w:t xml:space="preserve">tested with the Fisher method </w:t>
      </w:r>
      <w:r w:rsidR="003610A5">
        <w:fldChar w:fldCharType="begin" w:fldLock="1"/>
      </w:r>
      <w:r w:rsidR="00000406">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t xml:space="preserve">, which only requires a set of </w:t>
      </w:r>
      <w:r>
        <w:rPr>
          <w:i/>
        </w:rPr>
        <w:t>P</w:t>
      </w:r>
      <w:r>
        <w:t>-values.</w:t>
      </w:r>
      <w:r w:rsidR="00CC39B8">
        <w:t xml:space="preserve"> </w:t>
      </w:r>
      <w:r>
        <w:t>This test is defined as</w:t>
      </w:r>
    </w:p>
    <w:p w14:paraId="6406CB4B" w14:textId="4F87CFC6" w:rsidR="00236040" w:rsidRDefault="00236040" w:rsidP="00792D06">
      <w:pPr>
        <w:jc w:val="center"/>
      </w:pPr>
      <w:r w:rsidRPr="00415E16">
        <w:rPr>
          <w:position w:val="-28"/>
        </w:rPr>
        <w:object w:dxaOrig="2040" w:dyaOrig="680" w14:anchorId="28030DCA">
          <v:shape id="_x0000_i1025" type="#_x0000_t75" style="width:99.75pt;height:36.75pt" o:ole="">
            <v:imagedata r:id="rId11" o:title=""/>
          </v:shape>
          <o:OLEObject Type="Embed" ProgID="Equation.3" ShapeID="_x0000_i1025" DrawAspect="Content" ObjectID="_1465552955" r:id="rId12"/>
        </w:object>
      </w:r>
    </w:p>
    <w:p w14:paraId="090F1A23" w14:textId="2B36BA42" w:rsidR="0052483B" w:rsidRDefault="00236040" w:rsidP="00792D06">
      <w:proofErr w:type="gramStart"/>
      <w:r>
        <w:t>where</w:t>
      </w:r>
      <w:proofErr w:type="gramEnd"/>
      <w:r>
        <w:t xml:space="preserv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t>P</w:t>
      </w:r>
      <w:r>
        <w:t xml:space="preserve">-values (i.e., </w:t>
      </w:r>
      <w:proofErr w:type="spellStart"/>
      <w:r>
        <w:t>2</w:t>
      </w:r>
      <w:r>
        <w:rPr>
          <w:i/>
        </w:rPr>
        <w:t>k</w:t>
      </w:r>
      <w:proofErr w:type="spellEnd"/>
      <w:r>
        <w:t>). Results of this test indicate the degre</w:t>
      </w:r>
      <w:r w:rsidR="000022C5">
        <w:t xml:space="preserve">e of deviation from uniformity; if significant there is evidence for deviation from the null. </w:t>
      </w:r>
      <w:r w:rsidR="007A5E21">
        <w:t xml:space="preserve">This either indicates that the null hypothesis is false or that the assumptions of the test are violated. </w:t>
      </w:r>
      <w:r w:rsidR="00E04CF3">
        <w:t xml:space="preserve">This technique was initially introduced as a meta-analytic technique, to synthesize results across studies and indicate whether an effect occurred across said set </w:t>
      </w:r>
      <w:r w:rsidR="00E04CF3">
        <w:fldChar w:fldCharType="begin" w:fldLock="1"/>
      </w:r>
      <w:r w:rsidR="00000406">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previouslyFormattedCitation" : "(Hedges &amp; Olkin, 1985)" }, "properties" : { "noteIndex" : 0 }, "schema" : "https://github.com/citation-style-language/schema/raw/master/csl-citation.json" }</w:instrText>
      </w:r>
      <w:r w:rsidR="00E04CF3">
        <w:fldChar w:fldCharType="separate"/>
      </w:r>
      <w:r w:rsidR="00E04CF3" w:rsidRPr="00E04CF3">
        <w:rPr>
          <w:noProof/>
        </w:rPr>
        <w:t>(Hedges &amp; Olkin, 1985)</w:t>
      </w:r>
      <w:r w:rsidR="00E04CF3">
        <w:fldChar w:fldCharType="end"/>
      </w:r>
      <w:r w:rsidR="00E04CF3">
        <w:t xml:space="preserve">. </w:t>
      </w:r>
      <w:r w:rsidR="0066642F">
        <w:t xml:space="preserve">When only </w:t>
      </w:r>
      <w:proofErr w:type="spellStart"/>
      <w:r w:rsidR="0066642F">
        <w:t>nonsignificant</w:t>
      </w:r>
      <w:proofErr w:type="spellEnd"/>
      <w:r w:rsidR="0066642F">
        <w:t xml:space="preserve"> results are inspected, the set of </w:t>
      </w:r>
      <w:proofErr w:type="spellStart"/>
      <w:r w:rsidR="0066642F">
        <w:t>nonsignificant</w:t>
      </w:r>
      <w:proofErr w:type="spellEnd"/>
      <w:r w:rsidR="0066642F">
        <w:t xml:space="preserve"> </w:t>
      </w:r>
      <w:r w:rsidR="0066642F" w:rsidRPr="006B1431">
        <w:rPr>
          <w:i/>
        </w:rPr>
        <w:t>P</w:t>
      </w:r>
      <w:r w:rsidR="0066642F">
        <w:t>-values need</w:t>
      </w:r>
      <w:r w:rsidR="0052483B">
        <w:t>s</w:t>
      </w:r>
      <w:r w:rsidR="0066642F">
        <w:t xml:space="preserve"> to be transformed back into the original [0; 1] state space,</w:t>
      </w:r>
      <w:r w:rsidR="0052483B">
        <w:t xml:space="preserve"> by computing adjusted </w:t>
      </w:r>
      <w:r w:rsidR="0052483B">
        <w:rPr>
          <w:i/>
        </w:rPr>
        <w:t>P</w:t>
      </w:r>
      <w:r w:rsidR="0052483B">
        <w:t>-values as</w:t>
      </w:r>
    </w:p>
    <w:p w14:paraId="6F66D8AA" w14:textId="041B6C5A" w:rsidR="0052483B" w:rsidRDefault="0052483B" w:rsidP="0052483B">
      <w:pPr>
        <w:jc w:val="center"/>
      </w:pPr>
      <w:r w:rsidRPr="001012EA">
        <w:rPr>
          <w:position w:val="-24"/>
        </w:rPr>
        <w:object w:dxaOrig="1280" w:dyaOrig="639" w14:anchorId="4597E632">
          <v:shape id="_x0000_i1026" type="#_x0000_t75" style="width:64.5pt;height:27.75pt" o:ole="">
            <v:imagedata r:id="rId13" o:title=""/>
          </v:shape>
          <o:OLEObject Type="Embed" ProgID="Equation.3" ShapeID="_x0000_i1026" DrawAspect="Content" ObjectID="_1465552956" r:id="rId14"/>
        </w:object>
      </w:r>
    </w:p>
    <w:p w14:paraId="081B20B5" w14:textId="02A93F34" w:rsidR="002C5F1F" w:rsidRDefault="0052483B" w:rsidP="00726170">
      <w:proofErr w:type="gramStart"/>
      <w:r>
        <w:t>where</w:t>
      </w:r>
      <w:proofErr w:type="gramEnd"/>
      <w:r>
        <w:t xml:space="preserve"> </w:t>
      </w:r>
      <w:r>
        <w:rPr>
          <w:i/>
        </w:rPr>
        <w:t>p</w:t>
      </w:r>
      <w:r w:rsidRPr="001012EA">
        <w:rPr>
          <w:i/>
          <w:vertAlign w:val="subscript"/>
        </w:rPr>
        <w:t>i</w:t>
      </w:r>
      <w:r>
        <w:rPr>
          <w:i/>
        </w:rPr>
        <w:t xml:space="preserve"> </w:t>
      </w:r>
      <w:r>
        <w:t xml:space="preserve">is the vector of </w:t>
      </w:r>
      <w:r w:rsidR="00726170">
        <w:t xml:space="preserve">untransformed </w:t>
      </w:r>
      <w:r>
        <w:rPr>
          <w:i/>
        </w:rPr>
        <w:t>P</w:t>
      </w:r>
      <w:r>
        <w:t xml:space="preserve">-values, </w:t>
      </w:r>
      <w:commentRangeStart w:id="5"/>
      <w:r>
        <w:t xml:space="preserve">and α is the selected significance threshold. </w:t>
      </w:r>
      <w:r w:rsidR="00236040">
        <w:t>Note alpha is the significance threshold for the original test</w:t>
      </w:r>
      <w:commentRangeEnd w:id="5"/>
      <w:r w:rsidR="005444D4">
        <w:rPr>
          <w:rStyle w:val="CommentReference"/>
        </w:rPr>
        <w:commentReference w:id="5"/>
      </w:r>
      <w:r w:rsidR="00236040">
        <w:t>, not for the Fisher method</w:t>
      </w:r>
      <w:r w:rsidR="005444D4">
        <w:t xml:space="preserve">. </w:t>
      </w:r>
      <w:r w:rsidR="000022C5">
        <w:t xml:space="preserve">This transformation is required to retain the properties of </w:t>
      </w:r>
      <w:r w:rsidR="007A5E21">
        <w:t>the Fisher method</w:t>
      </w:r>
      <w:r w:rsidR="000022C5">
        <w:t>.</w:t>
      </w:r>
    </w:p>
    <w:p w14:paraId="0ED3CCFC" w14:textId="575D5FAF" w:rsidR="00726170" w:rsidRDefault="00726170" w:rsidP="00F74A3D">
      <w:pPr>
        <w:ind w:firstLine="567"/>
      </w:pPr>
      <w:commentRangeStart w:id="6"/>
      <w:r>
        <w:t xml:space="preserve">The current paper investigates </w:t>
      </w:r>
      <w:commentRangeEnd w:id="6"/>
      <w:r>
        <w:rPr>
          <w:rStyle w:val="CommentReference"/>
        </w:rPr>
        <w:commentReference w:id="6"/>
      </w:r>
      <w:r>
        <w:t xml:space="preserve">false negatives on both the field- and paper level, where the main question revolves around whether and to what degree there is evidence for false negative results in the published psychological sciences. To this end, </w:t>
      </w:r>
      <w:proofErr w:type="spellStart"/>
      <w:r>
        <w:t>nonsignificant</w:t>
      </w:r>
      <w:proofErr w:type="spellEnd"/>
      <w:r>
        <w:t xml:space="preserve"> results from eight flagship psychological journals were investigated. A </w:t>
      </w:r>
      <w:r w:rsidR="00454322">
        <w:t>five</w:t>
      </w:r>
      <w:r>
        <w:t xml:space="preserve">-pronged approach applied to this investigation, moving from ordinal, field level indications </w:t>
      </w:r>
      <w:r w:rsidR="007A5E21">
        <w:t>of false negatives to estimated effects and</w:t>
      </w:r>
      <w:r>
        <w:t xml:space="preserve"> paper level indications of false negatives. </w:t>
      </w:r>
      <w:r w:rsidR="00454322">
        <w:t>W</w:t>
      </w:r>
      <w:r>
        <w:t xml:space="preserve">e first compare observed effect distributions to null distributions, where we expected the observed distributions to significantly deviate from the null distributions. This serves as an ordinal indicator of false negatives on a field level. Second, power simulations of the Fisher method were conducted. Third, we applied the Fisher method to the observed data and report descriptive </w:t>
      </w:r>
      <w:commentRangeStart w:id="7"/>
      <w:r>
        <w:t>results</w:t>
      </w:r>
      <w:commentRangeEnd w:id="7"/>
      <w:r>
        <w:rPr>
          <w:rStyle w:val="CommentReference"/>
        </w:rPr>
        <w:commentReference w:id="7"/>
      </w:r>
      <w:r>
        <w:t xml:space="preserve">. </w:t>
      </w:r>
      <w:r>
        <w:lastRenderedPageBreak/>
        <w:t>Fourth, the results from the Fisher method were used to estimate ad hoc effect sizes per journal</w:t>
      </w:r>
      <w:r w:rsidR="00454322">
        <w:t>, where we expected estimates to be non-zero</w:t>
      </w:r>
      <w:r>
        <w:t xml:space="preserve">. Fifth, the relation between the number of </w:t>
      </w:r>
      <w:proofErr w:type="spellStart"/>
      <w:r>
        <w:t>nonsignificant</w:t>
      </w:r>
      <w:proofErr w:type="spellEnd"/>
      <w:r>
        <w:t xml:space="preserve"> test results in a paper and the number of significant results from the Fisher method was inspected</w:t>
      </w:r>
      <w:r w:rsidR="00454322">
        <w:t>, where we expected a non-zero relation, indicative of false negatives</w:t>
      </w:r>
      <w:r>
        <w:t xml:space="preserve">. </w:t>
      </w:r>
      <w:r w:rsidR="00454322">
        <w:t>Additionally, j</w:t>
      </w:r>
      <w:r>
        <w:t xml:space="preserve">ournals can differ in the amount of </w:t>
      </w:r>
      <w:proofErr w:type="spellStart"/>
      <w:r>
        <w:t>nonsignificant</w:t>
      </w:r>
      <w:proofErr w:type="spellEnd"/>
      <w:r>
        <w:t xml:space="preserve"> results reported, which needs to be taken into account when comparing results across journals</w:t>
      </w:r>
      <w:r w:rsidR="00454322">
        <w:t xml:space="preserve"> if a relation is found</w:t>
      </w:r>
      <w:r>
        <w:t>.</w:t>
      </w:r>
      <w:commentRangeStart w:id="8"/>
      <w:r w:rsidDel="00C4453F">
        <w:t xml:space="preserve"> </w:t>
      </w:r>
      <w:commentRangeEnd w:id="8"/>
      <w:r w:rsidR="00E04CF3">
        <w:rPr>
          <w:rStyle w:val="CommentReference"/>
        </w:rPr>
        <w:commentReference w:id="8"/>
      </w:r>
    </w:p>
    <w:p w14:paraId="13C267C5" w14:textId="77777777" w:rsidR="001C29F2" w:rsidRDefault="001C29F2" w:rsidP="001C29F2">
      <w:pPr>
        <w:ind w:firstLine="567"/>
        <w:jc w:val="center"/>
        <w:rPr>
          <w:b/>
        </w:rPr>
      </w:pPr>
      <w:r>
        <w:rPr>
          <w:b/>
        </w:rPr>
        <w:t>Methods</w:t>
      </w:r>
    </w:p>
    <w:p w14:paraId="3EACF929" w14:textId="4AADE061" w:rsidR="00077892" w:rsidRDefault="00077892" w:rsidP="00077892">
      <w:pPr>
        <w:ind w:firstLine="567"/>
        <w:rPr>
          <w:b/>
        </w:rPr>
      </w:pPr>
      <w:r>
        <w:rPr>
          <w:b/>
        </w:rPr>
        <w:t>Procedure</w:t>
      </w:r>
    </w:p>
    <w:p w14:paraId="45A99E1C" w14:textId="66D452B8" w:rsidR="00E80880" w:rsidRDefault="007718C8" w:rsidP="00077892">
      <w:pPr>
        <w:ind w:firstLine="567"/>
        <w:rPr>
          <w:b/>
        </w:rPr>
      </w:pPr>
      <w:proofErr w:type="spellStart"/>
      <w:r>
        <w:t>APA</w:t>
      </w:r>
      <w:proofErr w:type="spellEnd"/>
      <w:r>
        <w:t xml:space="preserve"> style test statistics were </w:t>
      </w:r>
      <w:r w:rsidR="00E80880">
        <w:t>collected from 8 psychological journals</w:t>
      </w:r>
      <w:r>
        <w:t>.</w:t>
      </w:r>
      <w:r w:rsidR="00E80880">
        <w:t xml:space="preserve"> Table 2 depicts the journals</w:t>
      </w:r>
      <w:r>
        <w:t>, the timeframe,</w:t>
      </w:r>
      <w:r w:rsidR="00E80880">
        <w:t xml:space="preserve"> and the </w:t>
      </w:r>
      <w:r>
        <w:t xml:space="preserve">number </w:t>
      </w:r>
      <w:r w:rsidR="00E80880">
        <w:t xml:space="preserve">of articles. Articles were manually downloaded for all journals except </w:t>
      </w:r>
      <w:r>
        <w:t xml:space="preserve">those from </w:t>
      </w:r>
      <w:r w:rsidR="00E80880">
        <w:t>the Public Library of Science</w:t>
      </w:r>
      <w:r>
        <w:t xml:space="preserve"> (</w:t>
      </w:r>
      <w:proofErr w:type="spellStart"/>
      <w:r>
        <w:t>PLoS</w:t>
      </w:r>
      <w:proofErr w:type="spellEnd"/>
      <w:r>
        <w:t>)</w:t>
      </w:r>
      <w:r w:rsidR="00E80880">
        <w:t xml:space="preserve">, which was automated by use of </w:t>
      </w:r>
      <w:r>
        <w:t xml:space="preserve">the </w:t>
      </w:r>
      <w:proofErr w:type="spellStart"/>
      <w:r w:rsidR="00E80880">
        <w:t>rplos</w:t>
      </w:r>
      <w:proofErr w:type="spellEnd"/>
      <w:r w:rsidR="00E80880">
        <w:t xml:space="preserve"> </w:t>
      </w:r>
      <w:r>
        <w:t xml:space="preserve">package </w:t>
      </w:r>
      <w:r w:rsidR="00E80880">
        <w:fldChar w:fldCharType="begin" w:fldLock="1"/>
      </w:r>
      <w:r w:rsidR="00000406">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E80880">
        <w:fldChar w:fldCharType="separate"/>
      </w:r>
      <w:r w:rsidR="00E80880" w:rsidRPr="00E80880">
        <w:rPr>
          <w:noProof/>
        </w:rPr>
        <w:t>(Chamberlain, Boettiger, &amp; Ram, 2014)</w:t>
      </w:r>
      <w:r w:rsidR="00E80880">
        <w:fldChar w:fldCharType="end"/>
      </w:r>
      <w:r>
        <w:t xml:space="preserve"> to download all articles </w:t>
      </w:r>
      <w:r w:rsidR="00ED4152">
        <w:t xml:space="preserve">containing </w:t>
      </w:r>
      <w:r>
        <w:t xml:space="preserve">the subject </w:t>
      </w:r>
      <w:r w:rsidR="00ED4152">
        <w:t>psychol</w:t>
      </w:r>
      <w:r>
        <w:t>ogy</w:t>
      </w:r>
      <w:r w:rsidR="00E80880">
        <w:t>.</w:t>
      </w:r>
      <w:r>
        <w:t xml:space="preserve"> Subsequently, by use of </w:t>
      </w:r>
      <w:proofErr w:type="spellStart"/>
      <w:r>
        <w:t>statcheck</w:t>
      </w:r>
      <w:proofErr w:type="spellEnd"/>
      <w:r>
        <w:t xml:space="preserve"> </w:t>
      </w:r>
      <w:r>
        <w:fldChar w:fldCharType="begin" w:fldLock="1"/>
      </w:r>
      <w:r w:rsidR="00000406">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t xml:space="preserve"> within the R statistical package </w:t>
      </w:r>
      <w:r>
        <w:fldChar w:fldCharType="begin" w:fldLock="1"/>
      </w:r>
      <w:r w:rsidR="00000406">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fldChar w:fldCharType="separate"/>
      </w:r>
      <w:r w:rsidRPr="007718C8">
        <w:rPr>
          <w:noProof/>
        </w:rPr>
        <w:t>(R Core Team, 2013)</w:t>
      </w:r>
      <w:r>
        <w:fldChar w:fldCharType="end"/>
      </w:r>
      <w:r>
        <w:t xml:space="preserve">, all </w:t>
      </w:r>
      <w:proofErr w:type="spellStart"/>
      <w:r>
        <w:t>APA</w:t>
      </w:r>
      <w:proofErr w:type="spellEnd"/>
      <w:r>
        <w:t xml:space="preserve"> reported </w:t>
      </w:r>
      <w:r>
        <w:rPr>
          <w:i/>
        </w:rPr>
        <w:t>t</w:t>
      </w:r>
      <w:r>
        <w:t xml:space="preserve">, </w:t>
      </w:r>
      <w:r>
        <w:rPr>
          <w:i/>
        </w:rPr>
        <w:t xml:space="preserve">r, F, Z, </w:t>
      </w:r>
      <w:r>
        <w:t xml:space="preserve">and </w:t>
      </w:r>
      <w:proofErr w:type="spellStart"/>
      <w:r>
        <w:t>χ</w:t>
      </w:r>
      <w:r>
        <w:rPr>
          <w:vertAlign w:val="superscript"/>
        </w:rPr>
        <w:t>2</w:t>
      </w:r>
      <w:proofErr w:type="spellEnd"/>
      <w:r>
        <w:rPr>
          <w:vertAlign w:val="superscript"/>
        </w:rPr>
        <w:t xml:space="preserve"> </w:t>
      </w:r>
      <w:r>
        <w:t xml:space="preserve">test statistics were extracted. The </w:t>
      </w:r>
      <w:proofErr w:type="spellStart"/>
      <w:r>
        <w:t>statcheck</w:t>
      </w:r>
      <w:proofErr w:type="spellEnd"/>
      <w:r>
        <w:t xml:space="preserve">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For our purposes, only 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2A1FC4">
        <w:rPr>
          <w:i/>
        </w:rPr>
        <w:t xml:space="preserve"> r </w:t>
      </w:r>
      <w:r w:rsidR="002A1FC4">
        <w:t xml:space="preserve">test statistics and re-computed </w:t>
      </w:r>
      <w:r w:rsidR="002A1FC4">
        <w:rPr>
          <w:i/>
        </w:rPr>
        <w:t>P</w:t>
      </w:r>
      <w:r w:rsidR="002A1FC4">
        <w:t>-values were of interest</w:t>
      </w:r>
      <w:r w:rsidR="00A6503C">
        <w:t xml:space="preserve"> and therefore selected</w:t>
      </w:r>
      <w:r w:rsidR="002A1FC4">
        <w:t>.</w:t>
      </w:r>
    </w:p>
    <w:p w14:paraId="7C03E5F9" w14:textId="77777777" w:rsidR="006B2AFE" w:rsidRDefault="001C29F2" w:rsidP="001C29F2">
      <w:pPr>
        <w:ind w:firstLine="567"/>
        <w:rPr>
          <w:b/>
        </w:rPr>
      </w:pPr>
      <w:r w:rsidRPr="006B1431">
        <w:rPr>
          <w:b/>
        </w:rPr>
        <w:t xml:space="preserve">Effect </w:t>
      </w:r>
      <w:r w:rsidR="006B2AFE">
        <w:rPr>
          <w:b/>
        </w:rPr>
        <w:t>computation</w:t>
      </w:r>
    </w:p>
    <w:p w14:paraId="1530676A" w14:textId="065B23E0" w:rsidR="001C29F2" w:rsidRDefault="001C29F2" w:rsidP="006B2AFE">
      <w:pPr>
        <w:ind w:firstLine="567"/>
      </w:pPr>
      <w:r>
        <w:t xml:space="preserve">The selected </w:t>
      </w:r>
      <w:r>
        <w:rPr>
          <w:i/>
        </w:rPr>
        <w:t>t</w:t>
      </w:r>
      <w:r>
        <w:t xml:space="preserve">, </w:t>
      </w:r>
      <w:r>
        <w:rPr>
          <w:i/>
        </w:rPr>
        <w:t>F</w:t>
      </w:r>
      <w:r>
        <w:t xml:space="preserve">, and </w:t>
      </w:r>
      <w:proofErr w:type="spellStart"/>
      <w:r>
        <w:rPr>
          <w:i/>
        </w:rPr>
        <w:t>r</w:t>
      </w:r>
      <w:r w:rsidR="0014446A">
        <w:t>-</w:t>
      </w:r>
      <w:r>
        <w:t>values</w:t>
      </w:r>
      <w:proofErr w:type="spellEnd"/>
      <w:r>
        <w:t xml:space="preserve"> are readily computed into effect sizes</w:t>
      </w:r>
      <w:r w:rsidR="002A1FC4">
        <w:t xml:space="preserve"> of the same form.</w:t>
      </w:r>
      <w:r>
        <w:t xml:space="preserve"> </w:t>
      </w:r>
      <w:r w:rsidR="002A1FC4">
        <w:t xml:space="preserve">These effects make up </w:t>
      </w:r>
      <w:r>
        <w:t>the observed distributions. The effect size metric used throughout the analyses is explained variance</w:t>
      </w:r>
      <w:r w:rsidR="00463431">
        <w:t>, but will be reported in correlation values for plotting purposes</w:t>
      </w:r>
      <w:r>
        <w:t xml:space="preserve">. For the selected </w:t>
      </w:r>
      <w:proofErr w:type="spellStart"/>
      <w:r>
        <w:rPr>
          <w:i/>
        </w:rPr>
        <w:t>r</w:t>
      </w:r>
      <w:r w:rsidR="0014446A">
        <w:t>-</w:t>
      </w:r>
      <w:r>
        <w:t>values</w:t>
      </w:r>
      <w:proofErr w:type="spellEnd"/>
      <w:r>
        <w:t xml:space="preserve">, this only requires taking the square (i.e., </w:t>
      </w:r>
      <w:proofErr w:type="spellStart"/>
      <w:r>
        <w:rPr>
          <w:i/>
        </w:rPr>
        <w:t>r</w:t>
      </w:r>
      <w:r>
        <w:rPr>
          <w:vertAlign w:val="superscript"/>
        </w:rPr>
        <w:t>2</w:t>
      </w:r>
      <w:proofErr w:type="spellEnd"/>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r w:rsidR="005953FB">
        <w:t xml:space="preserve"> is</w:t>
      </w:r>
    </w:p>
    <w:p w14:paraId="7CFBF9F0" w14:textId="60F00EB9" w:rsidR="001C29F2" w:rsidRPr="009D6A56" w:rsidRDefault="00FE17E6" w:rsidP="008C104D">
      <w:pPr>
        <w:jc w:val="center"/>
      </w:pPr>
      <w:r w:rsidRPr="00FE17E6">
        <w:rPr>
          <w:position w:val="-68"/>
        </w:rPr>
        <w:object w:dxaOrig="1880" w:dyaOrig="1480" w14:anchorId="6679584A">
          <v:shape id="_x0000_i1027" type="#_x0000_t75" style="width:93.75pt;height:1in" o:ole="">
            <v:imagedata r:id="rId15" o:title=""/>
          </v:shape>
          <o:OLEObject Type="Embed" ProgID="Equation.3" ShapeID="_x0000_i1027" DrawAspect="Content" ObjectID="_1465552957" r:id="rId16"/>
        </w:object>
      </w:r>
    </w:p>
    <w:p w14:paraId="2FD7C8FD" w14:textId="77777777" w:rsidR="004242C7" w:rsidRDefault="001C29F2" w:rsidP="001C29F2">
      <w:proofErr w:type="gramStart"/>
      <w:r>
        <w:t>where</w:t>
      </w:r>
      <w:proofErr w:type="gramEnd"/>
      <w:r w:rsidR="00A64C8C">
        <w:t>,</w:t>
      </w:r>
      <w:r>
        <w:t xml:space="preserve"> for squared </w:t>
      </w:r>
      <w:r>
        <w:rPr>
          <w:i/>
        </w:rPr>
        <w:t>t</w:t>
      </w:r>
      <w:r w:rsidR="0014446A">
        <w:t>-</w:t>
      </w:r>
      <w:r>
        <w:t xml:space="preserve">values, </w:t>
      </w:r>
      <w:proofErr w:type="spellStart"/>
      <w:r>
        <w:rPr>
          <w:i/>
        </w:rPr>
        <w:t>d</w:t>
      </w:r>
      <w:r w:rsidRPr="00167784">
        <w:rPr>
          <w:i/>
        </w:rPr>
        <w:t>f</w:t>
      </w:r>
      <w:r w:rsidRPr="00167784">
        <w:rPr>
          <w:i/>
          <w:vertAlign w:val="subscript"/>
        </w:rPr>
        <w:t>1</w:t>
      </w:r>
      <w:proofErr w:type="spellEnd"/>
      <w:r>
        <w:t xml:space="preserve"> equals 1, and </w:t>
      </w:r>
      <w:proofErr w:type="spellStart"/>
      <w:r>
        <w:rPr>
          <w:i/>
        </w:rPr>
        <w:t>df</w:t>
      </w:r>
      <w:r>
        <w:rPr>
          <w:i/>
          <w:vertAlign w:val="subscript"/>
        </w:rPr>
        <w:t>2</w:t>
      </w:r>
      <w:proofErr w:type="spellEnd"/>
      <w:r>
        <w:t xml:space="preserve"> equals the original degrees of freedom from the </w:t>
      </w:r>
      <w:r>
        <w:rPr>
          <w:i/>
        </w:rPr>
        <w:t>t</w:t>
      </w:r>
      <w:r>
        <w:t>-test. Adjusted effect sizes</w:t>
      </w:r>
      <w:r w:rsidR="004242C7">
        <w:t xml:space="preserve"> were computed as</w:t>
      </w:r>
    </w:p>
    <w:p w14:paraId="7E72A072" w14:textId="5EF19C64" w:rsidR="008C593E" w:rsidRDefault="008C593E" w:rsidP="003A72BF">
      <w:pPr>
        <w:jc w:val="center"/>
      </w:pPr>
      <w:r w:rsidRPr="00FE17E6">
        <w:rPr>
          <w:position w:val="-68"/>
        </w:rPr>
        <w:object w:dxaOrig="2480" w:dyaOrig="1480" w14:anchorId="1684DF5A">
          <v:shape id="_x0000_i1028" type="#_x0000_t75" style="width:122.25pt;height:1in" o:ole="">
            <v:imagedata r:id="rId17" o:title=""/>
          </v:shape>
          <o:OLEObject Type="Embed" ProgID="Equation.3" ShapeID="_x0000_i1028" DrawAspect="Content" ObjectID="_1465552958" r:id="rId18"/>
        </w:object>
      </w:r>
    </w:p>
    <w:p w14:paraId="00C9BBC7" w14:textId="2E30ACF7" w:rsidR="008C593E" w:rsidRDefault="008C593E" w:rsidP="006B1431">
      <w:proofErr w:type="gramStart"/>
      <w:r>
        <w:t>and</w:t>
      </w:r>
      <w:proofErr w:type="gramEnd"/>
      <w:r>
        <w:t xml:space="preserve"> for </w:t>
      </w:r>
      <w:proofErr w:type="spellStart"/>
      <w:r>
        <w:rPr>
          <w:i/>
        </w:rPr>
        <w:t>r</w:t>
      </w:r>
      <w:r>
        <w:t>-values</w:t>
      </w:r>
      <w:proofErr w:type="spellEnd"/>
      <w:r>
        <w:t xml:space="preserve"> as</w:t>
      </w:r>
    </w:p>
    <w:p w14:paraId="16313F1B" w14:textId="7609A229" w:rsidR="008C593E" w:rsidRDefault="008C593E" w:rsidP="003A72BF">
      <w:pPr>
        <w:jc w:val="center"/>
      </w:pPr>
      <w:r w:rsidRPr="003A72BF">
        <w:rPr>
          <w:position w:val="-28"/>
        </w:rPr>
        <w:object w:dxaOrig="1660" w:dyaOrig="700" w14:anchorId="2CE0CEBA">
          <v:shape id="_x0000_i1029" type="#_x0000_t75" style="width:86.25pt;height:36.75pt" o:ole="">
            <v:imagedata r:id="rId19" o:title=""/>
          </v:shape>
          <o:OLEObject Type="Embed" ProgID="Equation.3" ShapeID="_x0000_i1029" DrawAspect="Content" ObjectID="_1465552959" r:id="rId20"/>
        </w:object>
      </w:r>
    </w:p>
    <w:p w14:paraId="69B06160" w14:textId="49C2E469" w:rsidR="001C29F2" w:rsidRPr="00167784" w:rsidRDefault="008C593E" w:rsidP="006B1431">
      <w:proofErr w:type="gramStart"/>
      <w:r>
        <w:t>where</w:t>
      </w:r>
      <w:proofErr w:type="gramEnd"/>
      <w:r>
        <w:t xml:space="preserve"> the adjustment corrects for bias due to sample size.</w:t>
      </w:r>
    </w:p>
    <w:p w14:paraId="118CAD77" w14:textId="0A580179"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w:t>
      </w:r>
      <w:r w:rsidR="00454322" w:rsidRPr="00490BA0">
        <w:t>The</w:t>
      </w:r>
      <w:r w:rsidR="00454322">
        <w:t xml:space="preserve"> Kolmogorov-Smirnov test is a non-parametric goodness-of-fit test for distributions, </w:t>
      </w:r>
      <w:commentRangeStart w:id="9"/>
      <w:commentRangeStart w:id="10"/>
      <w:r w:rsidR="00454322">
        <w:t xml:space="preserve">which is based on the maximum absolute deviation between the independent distributions being compared </w:t>
      </w:r>
      <w:r w:rsidR="00454322">
        <w:fldChar w:fldCharType="begin" w:fldLock="1"/>
      </w:r>
      <w:r w:rsidR="00000406">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454322">
        <w:fldChar w:fldCharType="separate"/>
      </w:r>
      <w:r w:rsidR="00454322" w:rsidRPr="00B83079">
        <w:rPr>
          <w:noProof/>
        </w:rPr>
        <w:t>(</w:t>
      </w:r>
      <w:r w:rsidR="00454322">
        <w:rPr>
          <w:noProof/>
        </w:rPr>
        <w:t xml:space="preserve">denoted </w:t>
      </w:r>
      <w:r w:rsidR="00454322" w:rsidRPr="006C2BC7">
        <w:rPr>
          <w:i/>
          <w:noProof/>
        </w:rPr>
        <w:t>D</w:t>
      </w:r>
      <w:r w:rsidR="00454322">
        <w:rPr>
          <w:noProof/>
        </w:rPr>
        <w:t xml:space="preserve">; </w:t>
      </w:r>
      <w:r w:rsidR="00454322" w:rsidRPr="00B83079">
        <w:rPr>
          <w:noProof/>
        </w:rPr>
        <w:t>Massey Jr., 1951)</w:t>
      </w:r>
      <w:r w:rsidR="00454322">
        <w:fldChar w:fldCharType="end"/>
      </w:r>
      <w:commentRangeEnd w:id="9"/>
      <w:r w:rsidR="00454322">
        <w:rPr>
          <w:rStyle w:val="CommentReference"/>
        </w:rPr>
        <w:commentReference w:id="9"/>
      </w:r>
      <w:commentRangeEnd w:id="10"/>
      <w:r w:rsidR="00454322">
        <w:rPr>
          <w:rStyle w:val="CommentReference"/>
        </w:rPr>
        <w:commentReference w:id="10"/>
      </w:r>
      <w:r w:rsidR="00454322">
        <w:t xml:space="preserve">. In this specific case, the fit of the observed effect size distributions (overall, and per journal) with the null effect distribution was inspected. </w:t>
      </w:r>
      <w:r w:rsidR="00490BA0">
        <w:t xml:space="preserve">The null distribution was simulated by randomly drawing the degrees of freedom of an observed test statistic and drawing a uniform, </w:t>
      </w:r>
      <w:proofErr w:type="spellStart"/>
      <w:r w:rsidR="00490BA0">
        <w:t>nonsignificant</w:t>
      </w:r>
      <w:proofErr w:type="spellEnd"/>
      <w:r w:rsidR="00490BA0">
        <w:t xml:space="preserve"> </w:t>
      </w:r>
      <w:r w:rsidR="00490BA0">
        <w:rPr>
          <w:i/>
        </w:rPr>
        <w:t>P</w:t>
      </w:r>
      <w:r w:rsidR="00490BA0">
        <w:t>-value. Based on these two, the accompanying test result and effect were re-computed.</w:t>
      </w:r>
      <w:r w:rsidR="00490BA0">
        <w:rPr>
          <w:i/>
        </w:rPr>
        <w:t xml:space="preserve"> </w:t>
      </w:r>
      <w:r w:rsidR="001C29F2">
        <w:t xml:space="preserve">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w:t>
      </w:r>
      <w:proofErr w:type="spellStart"/>
      <w:r w:rsidR="001F2B2E">
        <w:t>nonsignificant</w:t>
      </w:r>
      <w:proofErr w:type="spellEnd"/>
      <w:r w:rsidR="001F2B2E">
        <w:t xml:space="preserve">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4F208C14" w14:textId="77777777" w:rsidR="006B2AFE" w:rsidRDefault="004E6F6E" w:rsidP="00FE6F04">
      <w:pPr>
        <w:ind w:firstLine="567"/>
        <w:rPr>
          <w:b/>
        </w:rPr>
      </w:pPr>
      <w:r>
        <w:rPr>
          <w:b/>
        </w:rPr>
        <w:lastRenderedPageBreak/>
        <w:t>P</w:t>
      </w:r>
      <w:r w:rsidR="001C29F2">
        <w:rPr>
          <w:b/>
        </w:rPr>
        <w:t>ower simulations</w:t>
      </w:r>
    </w:p>
    <w:p w14:paraId="398D382B" w14:textId="3415FA5C" w:rsidR="001C29F2" w:rsidRDefault="00857241" w:rsidP="00FE6F04">
      <w:pPr>
        <w:ind w:firstLine="567"/>
        <w:rPr>
          <w:rFonts w:eastAsiaTheme="minorEastAsia"/>
        </w:rPr>
      </w:pPr>
      <w:r>
        <w:t xml:space="preserve">To simulate the power of </w:t>
      </w:r>
      <w:r w:rsidR="007B114F">
        <w:t>the Fisher method, simulations we</w:t>
      </w:r>
      <w:r>
        <w:t xml:space="preserve">re </w:t>
      </w:r>
      <w:r w:rsidR="00A26FBD">
        <w:t>conducted</w:t>
      </w:r>
      <w:r>
        <w:t xml:space="preserve"> across </w:t>
      </w:r>
      <w:r w:rsidR="007B114F">
        <w:t>t</w:t>
      </w:r>
      <w:r w:rsidR="002A1FC4">
        <w:t>hree factors: (1)</w:t>
      </w:r>
      <w:r>
        <w:t xml:space="preserve"> </w:t>
      </w:r>
      <w:r>
        <w:rPr>
          <w:i/>
        </w:rPr>
        <w:t xml:space="preserve">N, </w:t>
      </w:r>
      <w:r w:rsidR="002A1FC4">
        <w:t xml:space="preserve">(2) </w:t>
      </w:r>
      <w:r>
        <w:t xml:space="preserve">effect size, and </w:t>
      </w:r>
      <w:r w:rsidR="002A1FC4">
        <w:t xml:space="preserve">(3) </w:t>
      </w:r>
      <w:r>
        <w:t xml:space="preserve">the number of </w:t>
      </w:r>
      <w:r>
        <w:rPr>
          <w:i/>
        </w:rPr>
        <w:t>P</w:t>
      </w:r>
      <w:r>
        <w:t>-values. These factor</w:t>
      </w:r>
      <w:r w:rsidR="00A26FBD">
        <w:t>s</w:t>
      </w:r>
      <w:r>
        <w:t xml:space="preserve"> were used to simulate </w:t>
      </w:r>
      <w:r>
        <w:rPr>
          <w:i/>
        </w:rPr>
        <w:t>t</w:t>
      </w:r>
      <w:r>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values</w:t>
      </w:r>
      <w:r w:rsidR="005953FB">
        <w:t>.</w:t>
      </w:r>
      <w:r w:rsidR="00ED0FE4">
        <w:t xml:space="preserve"> </w:t>
      </w:r>
      <w:r w:rsidR="005953FB">
        <w:t xml:space="preserve">Consequently,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r w:rsidR="006B1431">
        <w:t xml:space="preserve"> </w:t>
      </w:r>
      <w:r w:rsidR="1F222A2A">
        <w:t xml:space="preserve">Levels for </w:t>
      </w:r>
      <w:r w:rsidR="1F222A2A" w:rsidRPr="1F222A2A">
        <w:rPr>
          <w:i/>
          <w:iCs/>
        </w:rPr>
        <w:t>N</w:t>
      </w:r>
      <w:r w:rsidR="1F222A2A">
        <w:t xml:space="preserve"> were set at </w:t>
      </w:r>
      <w:r w:rsidR="006B1431">
        <w:t>the 25</w:t>
      </w:r>
      <w:r w:rsidR="006B1431" w:rsidRPr="003A72BF">
        <w:rPr>
          <w:vertAlign w:val="superscript"/>
        </w:rPr>
        <w:t>th</w:t>
      </w:r>
      <w:r w:rsidR="006B1431">
        <w:t xml:space="preserve"> percentile</w:t>
      </w:r>
      <w:r w:rsidR="00C31DD8">
        <w:t xml:space="preserve"> (i.e., </w:t>
      </w:r>
      <w:r w:rsidR="00C31DD8">
        <w:rPr>
          <w:i/>
        </w:rPr>
        <w:t>N</w:t>
      </w:r>
      <w:r w:rsidR="00C31DD8">
        <w:t xml:space="preserve"> = 33)</w:t>
      </w:r>
      <w:r w:rsidR="1F222A2A">
        <w:t xml:space="preserve">, </w:t>
      </w:r>
      <w:r w:rsidR="006B1431">
        <w:t xml:space="preserve">the </w:t>
      </w:r>
      <w:r w:rsidR="1F222A2A">
        <w:t>50</w:t>
      </w:r>
      <w:r w:rsidR="006B1431" w:rsidRPr="003A72BF">
        <w:rPr>
          <w:vertAlign w:val="superscript"/>
        </w:rPr>
        <w:t>th</w:t>
      </w:r>
      <w:r w:rsidR="006B1431">
        <w:t xml:space="preserve"> percentile (i.e., median</w:t>
      </w:r>
      <w:r w:rsidR="00C31DD8">
        <w:t xml:space="preserve">; </w:t>
      </w:r>
      <w:r w:rsidR="00C31DD8">
        <w:rPr>
          <w:i/>
        </w:rPr>
        <w:t>N</w:t>
      </w:r>
      <w:r w:rsidR="00C31DD8">
        <w:t xml:space="preserve"> = 62</w:t>
      </w:r>
      <w:r w:rsidR="006B1431">
        <w:t>)</w:t>
      </w:r>
      <w:r w:rsidR="00495173">
        <w:t>,</w:t>
      </w:r>
      <w:r w:rsidR="006B1431">
        <w:t xml:space="preserve"> and the 75</w:t>
      </w:r>
      <w:r w:rsidR="006B1431" w:rsidRPr="003A72BF">
        <w:rPr>
          <w:vertAlign w:val="superscript"/>
        </w:rPr>
        <w:t>th</w:t>
      </w:r>
      <w:r w:rsidR="006B1431">
        <w:t xml:space="preserve"> percentile </w:t>
      </w:r>
      <w:r w:rsidR="00C31DD8">
        <w:t xml:space="preserve">(i.e., </w:t>
      </w:r>
      <w:r w:rsidR="00C31DD8">
        <w:rPr>
          <w:i/>
        </w:rPr>
        <w:t xml:space="preserve">N </w:t>
      </w:r>
      <w:r w:rsidR="00C31DD8">
        <w:t xml:space="preserve">= 119) </w:t>
      </w:r>
      <w:r w:rsidR="006B1431">
        <w:t xml:space="preserve">of the observed </w:t>
      </w:r>
      <w:proofErr w:type="spellStart"/>
      <w:r w:rsidR="006B1431">
        <w:rPr>
          <w:i/>
        </w:rPr>
        <w:t>df</w:t>
      </w:r>
      <w:r w:rsidR="006B1431">
        <w:rPr>
          <w:i/>
          <w:vertAlign w:val="subscript"/>
        </w:rPr>
        <w:t>2</w:t>
      </w:r>
      <w:proofErr w:type="spellEnd"/>
      <w:r w:rsidR="006B1431">
        <w:rPr>
          <w:i/>
        </w:rPr>
        <w:t xml:space="preserve"> </w:t>
      </w:r>
      <w:r w:rsidR="006B1431">
        <w:t xml:space="preserve">in the dataset </w:t>
      </w:r>
      <w:r w:rsidR="1F222A2A">
        <w:t xml:space="preserve">(total: </w:t>
      </w:r>
      <w:r w:rsidR="006B1431">
        <w:t xml:space="preserve">3 </w:t>
      </w:r>
      <w:r w:rsidR="1F222A2A">
        <w:t xml:space="preserve">levels). Effect sizes in the form of </w:t>
      </w:r>
      <w:r w:rsidR="006B1431">
        <w:t>correlations</w:t>
      </w:r>
      <w:r w:rsidR="1F222A2A">
        <w:t xml:space="preserve"> were specified at 0.00 through 0.</w:t>
      </w:r>
      <w:r w:rsidR="006B1431">
        <w:t>99</w:t>
      </w:r>
      <w:r w:rsidR="1F222A2A">
        <w:t xml:space="preserve">, </w:t>
      </w:r>
      <w:r w:rsidR="00752663">
        <w:t>in</w:t>
      </w:r>
      <w:r w:rsidR="1F222A2A">
        <w:t xml:space="preserve"> 0.0</w:t>
      </w:r>
      <w:r w:rsidR="00752663">
        <w:t>1</w:t>
      </w:r>
      <w:r w:rsidR="1F222A2A">
        <w:t xml:space="preserve"> steps (i.e., </w:t>
      </w:r>
      <w:r w:rsidR="006B1431">
        <w:t xml:space="preserve">0.00, </w:t>
      </w:r>
      <w:r w:rsidR="1F222A2A">
        <w:t>0.01, 0.0</w:t>
      </w:r>
      <w:r w:rsidR="00752663">
        <w:t>2</w:t>
      </w:r>
      <w:r w:rsidR="1F222A2A">
        <w:t>, 0.0</w:t>
      </w:r>
      <w:r w:rsidR="00752663">
        <w:t>3</w:t>
      </w:r>
      <w:proofErr w:type="gramStart"/>
      <w:r w:rsidR="1F222A2A">
        <w:t>, …,</w:t>
      </w:r>
      <w:proofErr w:type="gramEnd"/>
      <w:r w:rsidR="1F222A2A">
        <w:t xml:space="preserve"> 0.</w:t>
      </w:r>
      <w:r w:rsidR="006B1431">
        <w:t>99</w:t>
      </w:r>
      <w:r w:rsidR="1F222A2A">
        <w:t xml:space="preserve">; total: </w:t>
      </w:r>
      <w:r w:rsidR="00752663">
        <w:t>100</w:t>
      </w:r>
      <w:r w:rsidR="1F222A2A">
        <w:t xml:space="preserve"> levels). The number of </w:t>
      </w:r>
      <w:r w:rsidR="1F222A2A" w:rsidRPr="1F222A2A">
        <w:rPr>
          <w:i/>
          <w:iCs/>
        </w:rPr>
        <w:t>P</w:t>
      </w:r>
      <w:r w:rsidR="00752663">
        <w:t xml:space="preserve">-values was specified at </w:t>
      </w:r>
      <w:r w:rsidR="00454322">
        <w:t>1 through 10, in steps of 1, and 15 through 50, in steps of 5</w:t>
      </w:r>
      <w:r w:rsidR="1F222A2A">
        <w:t xml:space="preserve"> (total: </w:t>
      </w:r>
      <w:r w:rsidR="006B1431">
        <w:t xml:space="preserve">18 </w:t>
      </w:r>
      <w:r w:rsidR="1F222A2A">
        <w:t>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w:t>
      </w:r>
      <w:r w:rsidR="00454322">
        <w:rPr>
          <w:vertAlign w:val="subscript"/>
        </w:rPr>
        <w:t>fisher</w:t>
      </w:r>
      <w:r w:rsidR="1F222A2A">
        <w:t xml:space="preserve"> = .10) indicates sensitivity of the test for effect size zero, and power for all other effect sizes.</w:t>
      </w:r>
      <w:r w:rsidR="00752663">
        <w:t xml:space="preserve"> If the resulting power in one condition was 99.5% or higher, </w:t>
      </w:r>
      <w:r w:rsidR="00415C7D">
        <w:t xml:space="preserve">power for </w:t>
      </w:r>
      <w:r w:rsidR="00752663">
        <w:t xml:space="preserve">subsequent </w:t>
      </w:r>
      <w:r w:rsidR="00415C7D">
        <w:t>effect sizes</w:t>
      </w:r>
      <w:r w:rsidR="00752663">
        <w:t xml:space="preserve"> w</w:t>
      </w:r>
      <w:r w:rsidR="00415C7D">
        <w:t>as</w:t>
      </w:r>
      <w:r w:rsidR="00752663">
        <w:t xml:space="preserve"> automatically overridden to be 1</w:t>
      </w:r>
      <w:r w:rsidR="00415C7D">
        <w:t xml:space="preserve"> (given </w:t>
      </w:r>
      <w:r w:rsidR="00415C7D">
        <w:rPr>
          <w:i/>
        </w:rPr>
        <w:t>N</w:t>
      </w:r>
      <w:r w:rsidR="00415C7D">
        <w:t xml:space="preserve"> and number of results), because larger effect sizes result in higher </w:t>
      </w:r>
      <w:r w:rsidR="00752663">
        <w:t xml:space="preserve">power </w:t>
      </w:r>
      <w:r w:rsidR="009B0E4C">
        <w:fldChar w:fldCharType="begin" w:fldLock="1"/>
      </w:r>
      <w:r w:rsidR="00000406">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rsidR="00752663">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000406">
        <w:instrText>ADDIN CSL_CITATION { "citationItems" : [ { "id" : "ITEM-1", "itemData" : { "author" : [ { "dropping-particle" : "", "family" : "Lenth", "given" : "R.V.", "non-dropping-particle" : "", "parse-names" : false, "suffix" : "" } ], "container-title" : "Journal of the Royal Statistical Society", "id" : "ITEM-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62FBDA89" w:rsidR="001C29F2" w:rsidRDefault="001C29F2" w:rsidP="001C29F2">
      <w:pPr>
        <w:ind w:firstLine="708"/>
        <w:rPr>
          <w:rFonts w:eastAsiaTheme="minorEastAsia"/>
        </w:rPr>
      </w:pPr>
      <w:r w:rsidRPr="05CB7540">
        <w:rPr>
          <w:rFonts w:eastAsia="Times New Roman"/>
        </w:rPr>
        <w:t>For each</w:t>
      </w:r>
      <w:r w:rsidR="00FE6F04" w:rsidRPr="05CB7540">
        <w:rPr>
          <w:rFonts w:eastAsia="Times New Roman"/>
        </w:rPr>
        <w:t xml:space="preserve"> </w:t>
      </w:r>
      <w:r w:rsidR="00454322">
        <w:rPr>
          <w:rFonts w:eastAsia="Times New Roman"/>
        </w:rPr>
        <w:t>iteration</w:t>
      </w:r>
      <w:r w:rsidR="00FE6F04" w:rsidRPr="05CB7540">
        <w:rPr>
          <w:rFonts w:eastAsia="Times New Roman"/>
        </w:rPr>
        <w:t xml:space="preserve">,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000406">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1F403036"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30" type="#_x0000_t75" style="width:50.25pt;height:21.75pt" o:ole="">
            <v:imagedata r:id="rId21" o:title=""/>
          </v:shape>
          <o:OLEObject Type="Embed" ProgID="Equation.3" ShapeID="_x0000_i1030" DrawAspect="Content" ObjectID="_1465552960" r:id="rId22"/>
        </w:object>
      </w:r>
    </w:p>
    <w:p w14:paraId="50579A79" w14:textId="77777777" w:rsidR="001C29F2" w:rsidRDefault="05CB7540" w:rsidP="001C29F2">
      <w:pPr>
        <w:rPr>
          <w:rFonts w:eastAsiaTheme="minorEastAsia"/>
        </w:rPr>
      </w:pPr>
      <w:proofErr w:type="gramStart"/>
      <w:r w:rsidRPr="05CB7540">
        <w:rPr>
          <w:rFonts w:eastAsia="Times New Roman"/>
        </w:rPr>
        <w:t>where</w:t>
      </w:r>
      <w:proofErr w:type="gramEnd"/>
    </w:p>
    <w:p w14:paraId="4BCDE388" w14:textId="7FAAFF37" w:rsidR="001C29F2" w:rsidRPr="00E373E1" w:rsidRDefault="007F5479" w:rsidP="00745D90">
      <w:pPr>
        <w:jc w:val="center"/>
        <w:rPr>
          <w:rFonts w:eastAsiaTheme="minorEastAsia"/>
        </w:rPr>
      </w:pPr>
      <w:r>
        <w:rPr>
          <w:rFonts w:eastAsiaTheme="minorEastAsia"/>
          <w:noProof/>
          <w:position w:val="-26"/>
          <w:lang w:val="nl-NL" w:eastAsia="nl-NL"/>
        </w:rPr>
        <w:drawing>
          <wp:inline distT="0" distB="0" distL="0" distR="0" wp14:anchorId="7EEC1360" wp14:editId="137B63A9">
            <wp:extent cx="91440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349EAE80" w14:textId="57A9E6D2"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for a </w:t>
      </w:r>
      <w:proofErr w:type="spellStart"/>
      <w:r w:rsidRPr="05CB7540">
        <w:rPr>
          <w:rFonts w:eastAsia="Times New Roman"/>
        </w:rPr>
        <w:t>nonsignificant</w:t>
      </w:r>
      <w:proofErr w:type="spellEnd"/>
      <w:r w:rsidRPr="05CB7540">
        <w:rPr>
          <w:rFonts w:eastAsia="Times New Roman"/>
        </w:rPr>
        <w:t xml:space="preserve">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w:t>
      </w:r>
      <w:r w:rsidR="00454322">
        <w:rPr>
          <w:rFonts w:eastAsia="Times New Roman"/>
        </w:rPr>
        <w:t>Seventh</w:t>
      </w:r>
      <w:r w:rsidRPr="05CB7540">
        <w:rPr>
          <w:rFonts w:eastAsia="Times New Roman"/>
        </w:rPr>
        <w:t xml:space="preserve">, this </w:t>
      </w:r>
      <w:proofErr w:type="spellStart"/>
      <w:r w:rsidRPr="05CB7540">
        <w:rPr>
          <w:rFonts w:eastAsia="Times New Roman"/>
        </w:rPr>
        <w:t>nonsignificant</w:t>
      </w:r>
      <w:proofErr w:type="spellEnd"/>
      <w:r w:rsidRPr="05CB7540">
        <w:rPr>
          <w:rFonts w:eastAsia="Times New Roman"/>
        </w:rPr>
        <w:t xml:space="preserve"> </w:t>
      </w:r>
      <w:r w:rsidRPr="05CB7540">
        <w:rPr>
          <w:rFonts w:eastAsia="Times New Roman"/>
          <w:i/>
          <w:iCs/>
        </w:rPr>
        <w:t>P</w:t>
      </w:r>
      <w:r w:rsidRPr="05CB7540">
        <w:rPr>
          <w:rFonts w:eastAsia="Times New Roman"/>
        </w:rPr>
        <w:t xml:space="preserve">-value was transformed with Equation 3. </w:t>
      </w:r>
      <w:proofErr w:type="spellStart"/>
      <w:r w:rsidR="00454322">
        <w:rPr>
          <w:rFonts w:eastAsia="Times New Roman"/>
        </w:rPr>
        <w:t>Eigth</w:t>
      </w:r>
      <w:proofErr w:type="spellEnd"/>
      <w:r w:rsidRPr="05CB7540">
        <w:rPr>
          <w:rFonts w:eastAsia="Times New Roman"/>
        </w:rPr>
        <w:t xml:space="preserve">,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w:t>
      </w:r>
      <w:r w:rsidR="00454322">
        <w:rPr>
          <w:rFonts w:eastAsia="Times New Roman"/>
          <w:vertAlign w:val="subscript"/>
        </w:rPr>
        <w:t>fisher</w:t>
      </w:r>
      <w:r w:rsidRPr="05CB7540">
        <w:rPr>
          <w:rFonts w:eastAsia="Times New Roman"/>
        </w:rPr>
        <w:t xml:space="preserve"> = 0.10).</w:t>
      </w:r>
    </w:p>
    <w:p w14:paraId="4739B24E" w14:textId="77777777" w:rsidR="00776768" w:rsidRDefault="00776768" w:rsidP="00224394">
      <w:pPr>
        <w:ind w:firstLine="567"/>
        <w:rPr>
          <w:rFonts w:eastAsia="Times New Roman"/>
          <w:b/>
          <w:bCs/>
        </w:rPr>
      </w:pPr>
      <w:r>
        <w:rPr>
          <w:rFonts w:eastAsia="Times New Roman"/>
          <w:b/>
          <w:bCs/>
        </w:rPr>
        <w:t>Effect estimation</w:t>
      </w:r>
    </w:p>
    <w:p w14:paraId="0617E862" w14:textId="2A903CAE" w:rsidR="009A7CE4" w:rsidRDefault="05CB7540" w:rsidP="00224394">
      <w:pPr>
        <w:ind w:firstLine="567"/>
        <w:rPr>
          <w:rFonts w:eastAsia="Times New Roman"/>
        </w:rPr>
      </w:pPr>
      <w:r w:rsidRPr="05CB7540">
        <w:rPr>
          <w:rFonts w:eastAsia="Times New Roman"/>
        </w:rPr>
        <w:t>Th</w:t>
      </w:r>
      <w:r w:rsidR="00B90B74">
        <w:rPr>
          <w:rFonts w:eastAsia="Times New Roman"/>
        </w:rPr>
        <w:t>is</w:t>
      </w:r>
      <w:r w:rsidRPr="05CB7540">
        <w:rPr>
          <w:rFonts w:eastAsia="Times New Roman"/>
        </w:rPr>
        <w:t xml:space="preserve"> simulation procedure can be </w:t>
      </w:r>
      <w:r w:rsidR="00B971E0">
        <w:rPr>
          <w:rFonts w:eastAsia="Times New Roman"/>
        </w:rPr>
        <w:t>applied</w:t>
      </w:r>
      <w:r w:rsidRPr="05CB7540">
        <w:rPr>
          <w:rFonts w:eastAsia="Times New Roman"/>
        </w:rPr>
        <w:t xml:space="preserve"> </w:t>
      </w:r>
      <w:r w:rsidR="00B971E0">
        <w:rPr>
          <w:rFonts w:eastAsia="Times New Roman"/>
        </w:rPr>
        <w:t>to</w:t>
      </w:r>
      <w:r w:rsidRPr="05CB7540">
        <w:rPr>
          <w:rFonts w:eastAsia="Times New Roman"/>
        </w:rPr>
        <w:t xml:space="preserve"> observed results </w:t>
      </w:r>
      <w:r w:rsidR="00B971E0">
        <w:rPr>
          <w:rFonts w:eastAsia="Times New Roman"/>
        </w:rPr>
        <w:t>for ad hoc effect estimation</w:t>
      </w:r>
      <w:r w:rsidRPr="05CB7540">
        <w:rPr>
          <w:rFonts w:eastAsia="Times New Roman"/>
        </w:rPr>
        <w:t xml:space="preserve">. </w:t>
      </w:r>
      <w:r w:rsidR="009A7CE4">
        <w:rPr>
          <w:rFonts w:eastAsia="Times New Roman"/>
        </w:rPr>
        <w:t xml:space="preserve">Given a hypothetical population effect size, </w:t>
      </w:r>
      <w:r w:rsidR="00A122C4">
        <w:rPr>
          <w:rFonts w:eastAsia="Times New Roman"/>
        </w:rPr>
        <w:t xml:space="preserve">observed </w:t>
      </w:r>
      <w:r w:rsidR="009A7CE4">
        <w:rPr>
          <w:rFonts w:eastAsia="Times New Roman"/>
        </w:rPr>
        <w:t xml:space="preserve">power of the Fisher method can be </w:t>
      </w:r>
      <w:r w:rsidR="00381A91">
        <w:rPr>
          <w:rFonts w:eastAsia="Times New Roman"/>
        </w:rPr>
        <w:t>simulated</w:t>
      </w:r>
      <w:r w:rsidR="009A7CE4">
        <w:rPr>
          <w:rFonts w:eastAsia="Times New Roman"/>
        </w:rPr>
        <w:t xml:space="preserve"> across all the individual papers in the dataset.</w:t>
      </w:r>
      <w:r w:rsidRPr="05CB7540">
        <w:rPr>
          <w:rFonts w:eastAsia="Times New Roman"/>
        </w:rPr>
        <w:t xml:space="preserve"> </w:t>
      </w:r>
      <w:r w:rsidR="009173A3">
        <w:rPr>
          <w:rFonts w:eastAsia="Times New Roman"/>
        </w:rPr>
        <w:t>We simulated for all correlation values of zero through .99, by .01</w:t>
      </w:r>
      <w:r w:rsidR="001714A3">
        <w:rPr>
          <w:rFonts w:eastAsia="Times New Roman"/>
        </w:rPr>
        <w:t>, with each condition including 1000 iterations</w:t>
      </w:r>
      <w:r w:rsidR="009173A3">
        <w:rPr>
          <w:rFonts w:eastAsia="Times New Roman"/>
        </w:rPr>
        <w:t xml:space="preserve">. </w:t>
      </w:r>
      <w:r w:rsidRPr="05CB7540">
        <w:rPr>
          <w:rFonts w:eastAsia="Times New Roman"/>
        </w:rPr>
        <w:t xml:space="preserve">Summing the </w:t>
      </w:r>
      <w:r w:rsidR="009173A3">
        <w:rPr>
          <w:rFonts w:eastAsia="Times New Roman"/>
        </w:rPr>
        <w:t xml:space="preserve">resulting </w:t>
      </w:r>
      <w:r w:rsidRPr="05CB7540">
        <w:rPr>
          <w:rFonts w:eastAsia="Times New Roman"/>
        </w:rPr>
        <w:t xml:space="preserve">power values for each </w:t>
      </w:r>
      <w:r w:rsidR="009A7CE4">
        <w:rPr>
          <w:rFonts w:eastAsia="Times New Roman"/>
        </w:rPr>
        <w:t>paper</w:t>
      </w:r>
      <w:r w:rsidRPr="05CB7540">
        <w:rPr>
          <w:rFonts w:eastAsia="Times New Roman"/>
        </w:rPr>
        <w:t xml:space="preserve">, given an effect size, </w:t>
      </w:r>
      <w:r w:rsidR="009173A3">
        <w:rPr>
          <w:rFonts w:eastAsia="Times New Roman"/>
        </w:rPr>
        <w:t xml:space="preserve">yields </w:t>
      </w:r>
      <w:r w:rsidRPr="05CB7540">
        <w:rPr>
          <w:rFonts w:eastAsia="Times New Roman"/>
        </w:rPr>
        <w:t xml:space="preserve">the expected value of significant Fisher tests for that effect size. Subsequently, the observed number of significant Fisher tests can be compared with the expected number of significant Fisher tests for certain effect sizes. </w:t>
      </w:r>
      <w:r w:rsidR="009A7CE4">
        <w:rPr>
          <w:rFonts w:eastAsia="Times New Roman"/>
        </w:rPr>
        <w:t>The effect size that minimizes the discrepancy between the observed and expected proportion of significant Fisher method tests subsequently provides</w:t>
      </w:r>
      <w:r w:rsidR="009173A3">
        <w:rPr>
          <w:rFonts w:eastAsia="Times New Roman"/>
        </w:rPr>
        <w:t xml:space="preserve"> an ad hoc effect size estimate. This method was </w:t>
      </w:r>
      <w:r w:rsidR="001714A3">
        <w:rPr>
          <w:rFonts w:eastAsia="Times New Roman"/>
        </w:rPr>
        <w:t>used to provide ad hoc effect estimates for each journal</w:t>
      </w:r>
      <w:r w:rsidR="00972785">
        <w:rPr>
          <w:rFonts w:eastAsia="Times New Roman"/>
        </w:rPr>
        <w:t xml:space="preserve"> separately and an overall estimate</w:t>
      </w:r>
      <w:r w:rsidR="001714A3">
        <w:rPr>
          <w:rFonts w:eastAsia="Times New Roman"/>
        </w:rPr>
        <w:t>.</w:t>
      </w:r>
    </w:p>
    <w:p w14:paraId="6BC58A04" w14:textId="65DE9F7B" w:rsidR="00776768" w:rsidRDefault="00776768" w:rsidP="00224394">
      <w:pPr>
        <w:ind w:firstLine="567"/>
        <w:rPr>
          <w:rFonts w:eastAsia="Times New Roman"/>
          <w:b/>
        </w:rPr>
      </w:pPr>
      <w:r>
        <w:rPr>
          <w:rFonts w:eastAsia="Times New Roman"/>
          <w:b/>
        </w:rPr>
        <w:t>Observed power curve</w:t>
      </w:r>
    </w:p>
    <w:p w14:paraId="62F709B4" w14:textId="0B1CBD2E" w:rsidR="00B96F7A" w:rsidRDefault="00381A91" w:rsidP="00224394">
      <w:pPr>
        <w:ind w:firstLine="567"/>
        <w:rPr>
          <w:rFonts w:eastAsia="Times New Roman"/>
        </w:rPr>
      </w:pPr>
      <w:r>
        <w:rPr>
          <w:rFonts w:eastAsia="Times New Roman"/>
        </w:rPr>
        <w:lastRenderedPageBreak/>
        <w:t>These</w:t>
      </w:r>
      <w:r w:rsidR="00B90B74">
        <w:rPr>
          <w:rFonts w:eastAsia="Times New Roman"/>
        </w:rPr>
        <w:t xml:space="preserve"> ad hoc estimations are dependent on the number of results reported in the papers. </w:t>
      </w:r>
      <w:r w:rsidR="00455A48">
        <w:rPr>
          <w:rFonts w:eastAsia="Times New Roman"/>
        </w:rPr>
        <w:t xml:space="preserve">This was manipulated in the </w:t>
      </w:r>
      <w:r w:rsidR="00A122C4">
        <w:rPr>
          <w:rFonts w:eastAsia="Times New Roman"/>
        </w:rPr>
        <w:t xml:space="preserve">fully controlled </w:t>
      </w:r>
      <w:r w:rsidR="00455A48">
        <w:rPr>
          <w:rFonts w:eastAsia="Times New Roman"/>
        </w:rPr>
        <w:t>simulations</w:t>
      </w:r>
      <w:r w:rsidR="00A122C4">
        <w:rPr>
          <w:rFonts w:eastAsia="Times New Roman"/>
        </w:rPr>
        <w:t xml:space="preserve"> of the Fisher method</w:t>
      </w:r>
      <w:r w:rsidR="00B90B74">
        <w:rPr>
          <w:rFonts w:eastAsia="Times New Roman"/>
        </w:rPr>
        <w:t xml:space="preserve">, but journals </w:t>
      </w:r>
      <w:r w:rsidR="00455A48">
        <w:rPr>
          <w:rFonts w:eastAsia="Times New Roman"/>
        </w:rPr>
        <w:t>possibly</w:t>
      </w:r>
      <w:r w:rsidR="00B90B74">
        <w:rPr>
          <w:rFonts w:eastAsia="Times New Roman"/>
        </w:rPr>
        <w:t xml:space="preserve"> differ in the amount of results reported on average</w:t>
      </w:r>
      <w:r w:rsidR="00455A48">
        <w:rPr>
          <w:rFonts w:eastAsia="Times New Roman"/>
        </w:rPr>
        <w:t>, affecting the estimations</w:t>
      </w:r>
      <w:r w:rsidR="00B90B74">
        <w:rPr>
          <w:rFonts w:eastAsia="Times New Roman"/>
        </w:rPr>
        <w:t xml:space="preserve">. </w:t>
      </w:r>
      <w:r w:rsidR="009F6FD9">
        <w:rPr>
          <w:rFonts w:eastAsia="Times New Roman"/>
        </w:rPr>
        <w:t xml:space="preserve">To inspect the relation between the number of </w:t>
      </w:r>
      <w:proofErr w:type="spellStart"/>
      <w:r w:rsidR="009F6FD9">
        <w:rPr>
          <w:rFonts w:eastAsia="Times New Roman"/>
        </w:rPr>
        <w:t>nonsignificant</w:t>
      </w:r>
      <w:proofErr w:type="spellEnd"/>
      <w:r w:rsidR="009F6FD9">
        <w:rPr>
          <w:rFonts w:eastAsia="Times New Roman"/>
        </w:rPr>
        <w:t xml:space="preserve"> results (i.e., </w:t>
      </w:r>
      <w:r w:rsidR="009F6FD9">
        <w:rPr>
          <w:rFonts w:eastAsia="Times New Roman"/>
          <w:i/>
        </w:rPr>
        <w:t>k</w:t>
      </w:r>
      <w:r w:rsidR="009F6FD9" w:rsidRPr="009F6FD9">
        <w:rPr>
          <w:rFonts w:eastAsia="Times New Roman"/>
        </w:rPr>
        <w:t>)</w:t>
      </w:r>
      <w:r w:rsidR="009F6FD9">
        <w:rPr>
          <w:rFonts w:eastAsia="Times New Roman"/>
        </w:rPr>
        <w:t xml:space="preserve"> and the observed power of the Fisher method, a curve fitting </w:t>
      </w:r>
      <w:r w:rsidR="00B96F7A">
        <w:rPr>
          <w:rFonts w:eastAsia="Times New Roman"/>
        </w:rPr>
        <w:t>procedure was applied across observed results</w:t>
      </w:r>
      <w:r w:rsidR="009F6FD9">
        <w:rPr>
          <w:rFonts w:eastAsia="Times New Roman"/>
        </w:rPr>
        <w:t xml:space="preserve">. </w:t>
      </w:r>
      <w:r w:rsidR="00B96F7A">
        <w:rPr>
          <w:rFonts w:eastAsia="Times New Roman"/>
        </w:rPr>
        <w:t>The curve used was defined as</w:t>
      </w:r>
      <w:r w:rsidR="00144958">
        <w:rPr>
          <w:rFonts w:eastAsia="Times New Roman"/>
        </w:rPr>
        <w:t xml:space="preserve"> </w:t>
      </w:r>
    </w:p>
    <w:p w14:paraId="1C55BC20" w14:textId="77777777" w:rsidR="00144958" w:rsidRDefault="00EF40E2" w:rsidP="00144958">
      <w:pPr>
        <w:ind w:firstLine="567"/>
        <w:jc w:val="center"/>
        <w:rPr>
          <w:rFonts w:eastAsia="Times New Roman"/>
        </w:rPr>
      </w:pPr>
      <w:r w:rsidRPr="00EF40E2">
        <w:rPr>
          <w:rFonts w:eastAsia="Times New Roman"/>
          <w:position w:val="-30"/>
        </w:rPr>
        <w:object w:dxaOrig="1760" w:dyaOrig="720" w14:anchorId="16F2B294">
          <v:shape id="_x0000_i1031" type="#_x0000_t75" style="width:86.25pt;height:36.75pt" o:ole="">
            <v:imagedata r:id="rId24" o:title=""/>
          </v:shape>
          <o:OLEObject Type="Embed" ProgID="Equation.3" ShapeID="_x0000_i1031" DrawAspect="Content" ObjectID="_1465552961" r:id="rId25"/>
        </w:object>
      </w:r>
    </w:p>
    <w:p w14:paraId="64745981" w14:textId="66253533" w:rsidR="00B96F7A" w:rsidRPr="002236EB" w:rsidRDefault="00B96F7A" w:rsidP="001714A3">
      <w:pPr>
        <w:rPr>
          <w:rFonts w:eastAsia="Times New Roman"/>
        </w:rPr>
      </w:pPr>
      <w:proofErr w:type="gramStart"/>
      <w:r>
        <w:rPr>
          <w:rFonts w:eastAsia="Times New Roman"/>
        </w:rPr>
        <w:t>where</w:t>
      </w:r>
      <w:proofErr w:type="gramEnd"/>
      <w:r>
        <w:rPr>
          <w:rFonts w:eastAsia="Times New Roman"/>
        </w:rPr>
        <w:t xml:space="preserve"> γ </w:t>
      </w:r>
      <w:r w:rsidR="00144958">
        <w:rPr>
          <w:rFonts w:eastAsia="Times New Roman"/>
        </w:rPr>
        <w:t xml:space="preserve">is </w:t>
      </w:r>
      <w:r>
        <w:rPr>
          <w:rFonts w:eastAsia="Times New Roman"/>
        </w:rPr>
        <w:t xml:space="preserve">the </w:t>
      </w:r>
      <w:r w:rsidR="002119D5">
        <w:rPr>
          <w:rFonts w:eastAsia="Times New Roman"/>
        </w:rPr>
        <w:t xml:space="preserve">parameter varied to get the best fitting curve and </w:t>
      </w:r>
      <w:proofErr w:type="spellStart"/>
      <w:r w:rsidR="002119D5">
        <w:rPr>
          <w:rFonts w:eastAsia="Times New Roman"/>
          <w:i/>
        </w:rPr>
        <w:t>z</w:t>
      </w:r>
      <w:r w:rsidR="002119D5">
        <w:rPr>
          <w:rFonts w:eastAsia="Times New Roman"/>
          <w:i/>
          <w:vertAlign w:val="subscript"/>
        </w:rPr>
        <w:t>cv</w:t>
      </w:r>
      <w:proofErr w:type="spellEnd"/>
      <w:r w:rsidR="002119D5">
        <w:rPr>
          <w:rFonts w:eastAsia="Times New Roman"/>
          <w:i/>
        </w:rPr>
        <w:t xml:space="preserve"> </w:t>
      </w:r>
      <w:r w:rsidR="002119D5">
        <w:rPr>
          <w:rFonts w:eastAsia="Times New Roman"/>
        </w:rPr>
        <w:t xml:space="preserve">the critical value of the normal distribution </w:t>
      </w:r>
      <w:r w:rsidR="00144958">
        <w:rPr>
          <w:rFonts w:eastAsia="Times New Roman"/>
        </w:rPr>
        <w:t>given</w:t>
      </w:r>
      <w:r w:rsidR="00EF40E2">
        <w:rPr>
          <w:rFonts w:eastAsia="Times New Roman"/>
        </w:rPr>
        <w:t xml:space="preserve"> a one-tailed test with 10% alpha.</w:t>
      </w:r>
      <w:r w:rsidR="00144958">
        <w:rPr>
          <w:rFonts w:eastAsia="Times New Roman"/>
        </w:rPr>
        <w:t xml:space="preserve"> </w:t>
      </w:r>
      <w:r w:rsidR="00EF40E2">
        <w:rPr>
          <w:rFonts w:eastAsia="Times New Roman"/>
        </w:rPr>
        <w:t xml:space="preserve">Note that this is the inverse of </w:t>
      </w:r>
      <w:r w:rsidR="00DC2D23">
        <w:rPr>
          <w:rFonts w:eastAsia="Times New Roman"/>
        </w:rPr>
        <w:t xml:space="preserve">the </w:t>
      </w:r>
      <w:proofErr w:type="spellStart"/>
      <w:r w:rsidR="00DC2D23">
        <w:rPr>
          <w:rFonts w:eastAsia="Times New Roman"/>
        </w:rPr>
        <w:t>quantile</w:t>
      </w:r>
      <w:proofErr w:type="spellEnd"/>
      <w:r w:rsidR="00DC2D23">
        <w:rPr>
          <w:rFonts w:eastAsia="Times New Roman"/>
        </w:rPr>
        <w:t xml:space="preserve"> </w:t>
      </w:r>
      <w:proofErr w:type="spellStart"/>
      <w:r w:rsidR="00DC2D23" w:rsidRPr="00000E31">
        <w:rPr>
          <w:rFonts w:eastAsia="Times New Roman"/>
          <w:i/>
        </w:rPr>
        <w:t>z</w:t>
      </w:r>
      <w:r w:rsidR="00DC2D23">
        <w:rPr>
          <w:rFonts w:eastAsia="Times New Roman"/>
          <w:i/>
          <w:vertAlign w:val="subscript"/>
        </w:rPr>
        <w:t>cv</w:t>
      </w:r>
      <w:proofErr w:type="spellEnd"/>
      <w:r w:rsidR="00DC2D23">
        <w:rPr>
          <w:rFonts w:eastAsia="Times New Roman"/>
          <w:i/>
        </w:rPr>
        <w:t>/√k</w:t>
      </w:r>
      <w:r w:rsidR="00DC2D23">
        <w:rPr>
          <w:rFonts w:eastAsia="Times New Roman"/>
        </w:rPr>
        <w:t xml:space="preserve"> for </w:t>
      </w:r>
      <w:r w:rsidR="00EF40E2">
        <w:rPr>
          <w:rFonts w:eastAsia="Times New Roman"/>
        </w:rPr>
        <w:t xml:space="preserve">a normal </w:t>
      </w:r>
      <w:r w:rsidR="00A122C4">
        <w:rPr>
          <w:rFonts w:eastAsia="Times New Roman"/>
        </w:rPr>
        <w:t xml:space="preserve">density </w:t>
      </w:r>
      <w:r w:rsidR="00EF40E2">
        <w:rPr>
          <w:rFonts w:eastAsia="Times New Roman"/>
        </w:rPr>
        <w:t>distribution</w:t>
      </w:r>
      <w:r w:rsidR="00000E31">
        <w:rPr>
          <w:rFonts w:eastAsia="Times New Roman"/>
        </w:rPr>
        <w:t xml:space="preserve"> </w:t>
      </w:r>
      <w:r w:rsidR="00EF40E2" w:rsidRPr="00000E31">
        <w:rPr>
          <w:rFonts w:eastAsia="Times New Roman"/>
        </w:rPr>
        <w:t>with</w:t>
      </w:r>
      <w:r w:rsidR="00EF40E2">
        <w:rPr>
          <w:rFonts w:eastAsia="Times New Roman"/>
        </w:rPr>
        <w:t xml:space="preserve"> mean γ</w:t>
      </w:r>
      <w:r w:rsidR="00AC2ABB">
        <w:rPr>
          <w:rFonts w:eastAsia="Times New Roman"/>
        </w:rPr>
        <w:t xml:space="preserve"> and </w:t>
      </w:r>
      <w:r w:rsidR="00EF40E2">
        <w:rPr>
          <w:rFonts w:eastAsia="Times New Roman"/>
        </w:rPr>
        <w:t>standard deviation 1/√</w:t>
      </w:r>
      <w:r w:rsidR="00EF40E2">
        <w:rPr>
          <w:rFonts w:eastAsia="Times New Roman"/>
          <w:i/>
        </w:rPr>
        <w:t>k</w:t>
      </w:r>
      <w:r w:rsidR="002236EB">
        <w:rPr>
          <w:rFonts w:eastAsia="Times New Roman"/>
        </w:rPr>
        <w:t xml:space="preserve">. </w:t>
      </w:r>
      <w:r w:rsidR="000F25DE">
        <w:rPr>
          <w:rFonts w:eastAsia="Times New Roman"/>
        </w:rPr>
        <w:t>For each paper, the resulting value from this curve was computed and regressed on</w:t>
      </w:r>
      <w:r w:rsidR="00A6648C">
        <w:rPr>
          <w:rFonts w:eastAsia="Times New Roman"/>
        </w:rPr>
        <w:t xml:space="preserve"> the </w:t>
      </w:r>
      <w:r w:rsidR="000F25DE">
        <w:rPr>
          <w:rFonts w:eastAsia="Times New Roman"/>
        </w:rPr>
        <w:t>dichotomized significance of the Fisher method per paper</w:t>
      </w:r>
      <w:r w:rsidR="001714A3">
        <w:rPr>
          <w:rFonts w:eastAsia="Times New Roman"/>
        </w:rPr>
        <w:t xml:space="preserve">. The model with the highest explained variance was chosen as the best fitting curve. Additionally, a </w:t>
      </w:r>
      <w:r w:rsidR="00A122C4">
        <w:rPr>
          <w:rFonts w:eastAsia="Times New Roman"/>
        </w:rPr>
        <w:t xml:space="preserve">null- and </w:t>
      </w:r>
      <w:r w:rsidR="001714A3">
        <w:rPr>
          <w:rFonts w:eastAsia="Times New Roman"/>
        </w:rPr>
        <w:t xml:space="preserve">regression model with dummies for all </w:t>
      </w:r>
      <w:r w:rsidR="001714A3">
        <w:rPr>
          <w:rFonts w:eastAsia="Times New Roman"/>
          <w:i/>
        </w:rPr>
        <w:t xml:space="preserve">k </w:t>
      </w:r>
      <w:r w:rsidR="001714A3">
        <w:rPr>
          <w:rFonts w:eastAsia="Times New Roman"/>
        </w:rPr>
        <w:t xml:space="preserve">groups </w:t>
      </w:r>
      <w:r w:rsidR="00A122C4">
        <w:rPr>
          <w:rFonts w:eastAsia="Times New Roman"/>
        </w:rPr>
        <w:t>(i.e., the saturated model)</w:t>
      </w:r>
      <w:r w:rsidR="00A122C4">
        <w:rPr>
          <w:rFonts w:eastAsia="Times New Roman"/>
        </w:rPr>
        <w:t xml:space="preserve"> were </w:t>
      </w:r>
      <w:r w:rsidR="001714A3">
        <w:rPr>
          <w:rFonts w:eastAsia="Times New Roman"/>
        </w:rPr>
        <w:t>fitted. These models were subsequently compared to test model fit of the curve fitting procedur</w:t>
      </w:r>
      <w:commentRangeStart w:id="11"/>
      <w:r w:rsidR="001714A3">
        <w:rPr>
          <w:rFonts w:eastAsia="Times New Roman"/>
        </w:rPr>
        <w:t>e.</w:t>
      </w:r>
      <w:commentRangeEnd w:id="11"/>
      <w:r w:rsidR="00D02CDC">
        <w:rPr>
          <w:rStyle w:val="CommentReference"/>
        </w:rPr>
        <w:commentReference w:id="11"/>
      </w:r>
    </w:p>
    <w:p w14:paraId="118D44B2" w14:textId="77777777" w:rsidR="002E3BCE" w:rsidRDefault="002E3BCE" w:rsidP="002E3BCE">
      <w:pPr>
        <w:jc w:val="center"/>
      </w:pPr>
      <w:r>
        <w:rPr>
          <w:b/>
        </w:rPr>
        <w:t>Results</w:t>
      </w:r>
    </w:p>
    <w:p w14:paraId="70117035" w14:textId="65CF44FF" w:rsidR="00B971E0" w:rsidRDefault="00B971E0" w:rsidP="00463431">
      <w:pPr>
        <w:ind w:firstLine="567"/>
        <w:rPr>
          <w:b/>
        </w:rPr>
      </w:pPr>
      <w:r>
        <w:t xml:space="preserve">The </w:t>
      </w:r>
      <w:r w:rsidR="000C7168">
        <w:t xml:space="preserve">collected </w:t>
      </w:r>
      <w:r>
        <w:t xml:space="preserve">dataset of </w:t>
      </w:r>
      <w:r>
        <w:rPr>
          <w:i/>
        </w:rPr>
        <w:t>t</w:t>
      </w:r>
      <w:r>
        <w:t xml:space="preserve">, </w:t>
      </w:r>
      <w:r>
        <w:rPr>
          <w:i/>
        </w:rPr>
        <w:t>F</w:t>
      </w:r>
      <w:r>
        <w:t xml:space="preserve">, and </w:t>
      </w:r>
      <w:r>
        <w:rPr>
          <w:i/>
        </w:rPr>
        <w:t xml:space="preserve">r </w:t>
      </w:r>
      <w:r>
        <w:t xml:space="preserve">values is summarized in Table </w:t>
      </w:r>
      <w:r w:rsidR="00291158">
        <w:t>2</w:t>
      </w:r>
      <w:r>
        <w:t>.</w:t>
      </w:r>
      <w:r w:rsidR="000C7168">
        <w:t xml:space="preserve"> </w:t>
      </w:r>
      <w:r w:rsidR="00E91756">
        <w:t xml:space="preserve">Figure 2 shows the distribution of observed effect sizes across the entire dataset. </w:t>
      </w:r>
      <w:r w:rsidR="00954DDD">
        <w:t xml:space="preserve">This indicates that of </w:t>
      </w:r>
      <w:r w:rsidR="007D3BF7">
        <w:t>the 222,942</w:t>
      </w:r>
      <w:r w:rsidR="00954DDD">
        <w:t xml:space="preserve"> </w:t>
      </w:r>
      <w:r w:rsidR="00A122C4">
        <w:t xml:space="preserve">observed </w:t>
      </w:r>
      <w:r w:rsidR="00954DDD">
        <w:t xml:space="preserve">effects, 43% is none existent to small (i.e., </w:t>
      </w:r>
      <w:r w:rsidR="00954DDD">
        <w:rPr>
          <w:i/>
        </w:rPr>
        <w:t xml:space="preserve">r </w:t>
      </w:r>
      <w:r w:rsidR="00954DDD">
        <w:t xml:space="preserve">&lt; .1), 27% is small to medium (i.e., .1 ≤ </w:t>
      </w:r>
      <w:r w:rsidR="00954DDD" w:rsidRPr="00954DDD">
        <w:rPr>
          <w:i/>
        </w:rPr>
        <w:t>r</w:t>
      </w:r>
      <w:r w:rsidR="00954DDD">
        <w:t xml:space="preserve"> &lt; .25), 12% medium to large (i.e., .25 ≤ </w:t>
      </w:r>
      <w:r w:rsidR="00954DDD">
        <w:rPr>
          <w:i/>
        </w:rPr>
        <w:t xml:space="preserve">r </w:t>
      </w:r>
      <w:r w:rsidR="00954DDD">
        <w:t xml:space="preserve">&lt; .4), and 18% large (i.e., </w:t>
      </w:r>
      <w:r w:rsidR="00954DDD">
        <w:rPr>
          <w:i/>
        </w:rPr>
        <w:t>r</w:t>
      </w:r>
      <w:r w:rsidR="00954DDD">
        <w:t xml:space="preserve"> ≥ .4). </w:t>
      </w:r>
      <w:r w:rsidR="0052083E">
        <w:t>Subsequently, b</w:t>
      </w:r>
      <w:r w:rsidR="00E91756" w:rsidRPr="00954DDD">
        <w:t>ecause</w:t>
      </w:r>
      <w:r w:rsidR="00E91756">
        <w:t xml:space="preserve"> </w:t>
      </w:r>
      <w:r w:rsidR="00954DDD">
        <w:t xml:space="preserve">our </w:t>
      </w:r>
      <w:r w:rsidR="009526AB">
        <w:t xml:space="preserve">analyses focus on the presence of an effect when traditional statistical significance is absent, only </w:t>
      </w:r>
      <w:proofErr w:type="spellStart"/>
      <w:r w:rsidR="009526AB">
        <w:t>nonsignificant</w:t>
      </w:r>
      <w:proofErr w:type="spellEnd"/>
      <w:r w:rsidR="009526AB">
        <w:t xml:space="preserve"> results were selected</w:t>
      </w:r>
      <w:r w:rsidR="00954DDD">
        <w:t xml:space="preserve">, </w:t>
      </w:r>
      <w:r w:rsidR="00C17A72">
        <w:t xml:space="preserve">under </w:t>
      </w:r>
      <w:r w:rsidR="00954DDD">
        <w:t>the conventional alpha level of 5%</w:t>
      </w:r>
      <w:r w:rsidR="009526AB">
        <w:t xml:space="preserve">. This means that of the full set of 222,942 test results, 54,519 test results were selected (i.e., 24.45%). </w:t>
      </w:r>
    </w:p>
    <w:p w14:paraId="73911CD4" w14:textId="29888127" w:rsidR="00C913A0" w:rsidRDefault="00C913A0" w:rsidP="00C913A0">
      <w:pPr>
        <w:ind w:firstLine="567"/>
        <w:rPr>
          <w:b/>
        </w:rPr>
      </w:pPr>
      <w:r>
        <w:rPr>
          <w:b/>
        </w:rPr>
        <w:t>Effect distribution</w:t>
      </w:r>
      <w:r w:rsidR="00BC5167">
        <w:rPr>
          <w:b/>
        </w:rPr>
        <w:t>s</w:t>
      </w:r>
    </w:p>
    <w:p w14:paraId="5A638FD1" w14:textId="7C17A955" w:rsidR="00E45649" w:rsidRDefault="00DC2D23" w:rsidP="008A7920">
      <w:pPr>
        <w:ind w:firstLine="567"/>
      </w:pPr>
      <w:r>
        <w:lastRenderedPageBreak/>
        <w:t xml:space="preserve">Figure 3 </w:t>
      </w:r>
      <w:r w:rsidR="0052083E">
        <w:t>show</w:t>
      </w:r>
      <w:r>
        <w:t>s</w:t>
      </w:r>
      <w:r w:rsidR="0052083E">
        <w:t xml:space="preserve"> the observed and expected </w:t>
      </w:r>
      <w:r>
        <w:t xml:space="preserve">cumulative </w:t>
      </w:r>
      <w:r w:rsidR="0052083E">
        <w:t>distributions</w:t>
      </w:r>
      <w:r>
        <w:t xml:space="preserve"> for all </w:t>
      </w:r>
      <w:proofErr w:type="spellStart"/>
      <w:r>
        <w:t>nonsignificant</w:t>
      </w:r>
      <w:proofErr w:type="spellEnd"/>
      <w:r>
        <w:t xml:space="preserve"> effects in the dataset</w:t>
      </w:r>
      <w:r w:rsidR="0052083E">
        <w:t>, where the grey line indicates the expected null and the black line the observed effect distribution.</w:t>
      </w:r>
      <w:r>
        <w:t xml:space="preserve"> The Kolmogorov-Smirnov test indicates that there is </w:t>
      </w:r>
      <w:r w:rsidR="00330E31">
        <w:t xml:space="preserve">ordinal </w:t>
      </w:r>
      <w:r>
        <w:t xml:space="preserve">evidence for false negatives for both the unadjusted, </w:t>
      </w:r>
      <w:r>
        <w:rPr>
          <w:i/>
        </w:rPr>
        <w:t>D</w:t>
      </w:r>
      <w:r>
        <w:t xml:space="preserve"> = 0.22, </w:t>
      </w:r>
      <w:r>
        <w:rPr>
          <w:i/>
        </w:rPr>
        <w:t xml:space="preserve">p &lt; </w:t>
      </w:r>
      <w:r>
        <w:t xml:space="preserve">.001, and adjusted effect distributions, </w:t>
      </w:r>
      <w:r>
        <w:rPr>
          <w:i/>
        </w:rPr>
        <w:t>D</w:t>
      </w:r>
      <w:r>
        <w:t xml:space="preserve"> = 0.30, </w:t>
      </w:r>
      <w:r>
        <w:rPr>
          <w:i/>
        </w:rPr>
        <w:t xml:space="preserve">p &lt; </w:t>
      </w:r>
      <w:r>
        <w:t xml:space="preserve">.001. </w:t>
      </w:r>
      <w:r w:rsidR="00337798">
        <w:t xml:space="preserve">More specifically, for </w:t>
      </w:r>
      <w:r w:rsidR="00E45649">
        <w:t>the unadjusted effect sizes,</w:t>
      </w:r>
      <w:r>
        <w:t xml:space="preserve"> discrepancies</w:t>
      </w:r>
      <w:r w:rsidR="00337798">
        <w:t xml:space="preserve"> of </w:t>
      </w:r>
      <w:r>
        <w:t>2</w:t>
      </w:r>
      <w:r w:rsidR="00330E31">
        <w:t>0</w:t>
      </w:r>
      <w:r w:rsidR="00337798">
        <w:t xml:space="preserve">, </w:t>
      </w:r>
      <w:r>
        <w:t>1</w:t>
      </w:r>
      <w:r w:rsidR="00330E31">
        <w:t>4</w:t>
      </w:r>
      <w:r w:rsidR="00337798">
        <w:t xml:space="preserve">, </w:t>
      </w:r>
      <w:r w:rsidR="00E45649">
        <w:t xml:space="preserve">and </w:t>
      </w:r>
      <w:r>
        <w:t>4</w:t>
      </w:r>
      <w:r w:rsidR="00330E31">
        <w:t xml:space="preserve"> percentage points</w:t>
      </w:r>
      <w:r>
        <w:t xml:space="preserve"> were</w:t>
      </w:r>
      <w:r w:rsidR="00337798">
        <w:t xml:space="preserve"> observed between the null and observed </w:t>
      </w:r>
      <w:r>
        <w:t xml:space="preserve">distributions </w:t>
      </w:r>
      <w:r w:rsidR="00337798">
        <w:t>for small, medium, and large effect sizes</w:t>
      </w:r>
      <w:r w:rsidR="00E45649">
        <w:t>, respectively</w:t>
      </w:r>
      <w:r w:rsidR="00337798">
        <w:t>.</w:t>
      </w:r>
      <w:r w:rsidR="00330E31">
        <w:t xml:space="preserve"> This indicates, for example, that the observed percent of small effects was 20 percentage points lower than would be expected under the null distribution. </w:t>
      </w:r>
      <w:r>
        <w:t>Overall, a maximum difference of 22</w:t>
      </w:r>
      <w:r w:rsidR="00330E31">
        <w:t xml:space="preserve"> percentage points </w:t>
      </w:r>
      <w:r>
        <w:t>was observed for the unadjusted effects. As would be expected, this maximum difference only increases when adjusting for sample sizes</w:t>
      </w:r>
      <w:r w:rsidR="00330E31">
        <w:t>, resulting in a maximum difference of 30 percentage points</w:t>
      </w:r>
      <w:r>
        <w:t>.</w:t>
      </w:r>
      <w:r w:rsidR="00330E31">
        <w:t xml:space="preserve"> Small, medium, and large effects differed by 28, 8, and 5 percentage points, respectively.</w:t>
      </w:r>
      <w:r>
        <w:t xml:space="preserve"> </w:t>
      </w:r>
      <w:r w:rsidR="00A0766F">
        <w:t xml:space="preserve">These results indicate that there is field level indication for false negatives, </w:t>
      </w:r>
      <w:r w:rsidR="000274FF">
        <w:t xml:space="preserve">an effect </w:t>
      </w:r>
      <w:r w:rsidR="00A0766F">
        <w:t>not driven by biased effect sizes due to sample sizes.</w:t>
      </w:r>
    </w:p>
    <w:p w14:paraId="0233390A" w14:textId="0A57E3B9" w:rsidR="00E45649" w:rsidRPr="00C17A72" w:rsidRDefault="00337798" w:rsidP="00F91BEC">
      <w:pPr>
        <w:ind w:firstLine="567"/>
      </w:pPr>
      <w:r>
        <w:t>Specifying</w:t>
      </w:r>
      <w:r w:rsidR="000B3478">
        <w:t xml:space="preserve"> these analyses</w:t>
      </w:r>
      <w:r>
        <w:t xml:space="preserve"> per journal indicates that all journals provide sufficient evidence for ordinal false negatives except for the Journal of Applied Psychology (see Figure 4). </w:t>
      </w:r>
      <w:r w:rsidR="00506482">
        <w:t>Frontiers in Psychology has t</w:t>
      </w:r>
      <w:r w:rsidR="000B3478">
        <w:t xml:space="preserve">he largest discrepancy, 28.3 percentage points, </w:t>
      </w:r>
      <w:r w:rsidR="00506482">
        <w:t xml:space="preserve">whereas the Journal of Applied Psychology discrepancy is </w:t>
      </w:r>
      <w:r w:rsidR="007B41A9">
        <w:t xml:space="preserve">the smallest at </w:t>
      </w:r>
      <w:r w:rsidR="00506482">
        <w:t xml:space="preserve">only 1.2 percentage points. Rank ordered from highest to lowest discrepancy, the ordering is as follows: (1) FP, (2) </w:t>
      </w:r>
      <w:proofErr w:type="spellStart"/>
      <w:r w:rsidR="00506482">
        <w:t>JEPG</w:t>
      </w:r>
      <w:proofErr w:type="spellEnd"/>
      <w:r w:rsidR="00506482">
        <w:t xml:space="preserve">, (3) </w:t>
      </w:r>
      <w:proofErr w:type="spellStart"/>
      <w:r w:rsidR="00506482">
        <w:t>PLOS</w:t>
      </w:r>
      <w:proofErr w:type="spellEnd"/>
      <w:r w:rsidR="00506482">
        <w:t xml:space="preserve">, (4) </w:t>
      </w:r>
      <w:proofErr w:type="spellStart"/>
      <w:r w:rsidR="00506482">
        <w:t>JPSP</w:t>
      </w:r>
      <w:proofErr w:type="spellEnd"/>
      <w:r w:rsidR="00506482">
        <w:t xml:space="preserve">, (5) DP, (6) PS, (7) </w:t>
      </w:r>
      <w:proofErr w:type="spellStart"/>
      <w:r w:rsidR="00506482">
        <w:t>JCCP</w:t>
      </w:r>
      <w:proofErr w:type="spellEnd"/>
      <w:r w:rsidR="00506482">
        <w:t xml:space="preserve">, and (8) JAP. It is noteworthy that </w:t>
      </w:r>
      <w:r w:rsidR="008A7920">
        <w:t xml:space="preserve">both </w:t>
      </w:r>
      <w:r w:rsidR="00506482">
        <w:t>the Open Access journals have such large discrepancies and that JAP has such a small discrepancy.</w:t>
      </w:r>
      <w:r w:rsidR="008A7920">
        <w:t xml:space="preserve"> Inspecting the </w:t>
      </w:r>
      <w:proofErr w:type="spellStart"/>
      <w:r w:rsidR="008A7920">
        <w:t>nonsignificant</w:t>
      </w:r>
      <w:proofErr w:type="spellEnd"/>
      <w:r w:rsidR="008A7920">
        <w:t xml:space="preserve"> results from these journals indicates that this is not due to lack of results (</w:t>
      </w:r>
      <w:r w:rsidR="005F34A9">
        <w:t>2571 results minimum</w:t>
      </w:r>
      <w:r w:rsidR="00D3311E">
        <w:t xml:space="preserve"> [FP]</w:t>
      </w:r>
      <w:r w:rsidR="005F34A9">
        <w:t xml:space="preserve">; </w:t>
      </w:r>
      <w:r w:rsidR="001D4032">
        <w:t>see Table 3</w:t>
      </w:r>
      <w:r w:rsidR="00460E23">
        <w:t>),</w:t>
      </w:r>
      <w:r w:rsidR="008A7920">
        <w:t xml:space="preserve"> the number of results per paper</w:t>
      </w:r>
      <w:r w:rsidR="00D3311E">
        <w:rPr>
          <w:rStyle w:val="Heading2Char"/>
          <w:color w:val="000000"/>
        </w:rPr>
        <w:t xml:space="preserve"> </w:t>
      </w:r>
      <w:r w:rsidR="00D3311E">
        <w:rPr>
          <w:rStyle w:val="normaltextrun"/>
          <w:color w:val="000000"/>
        </w:rPr>
        <w:t>(minimum median</w:t>
      </w:r>
      <w:r w:rsidR="00D3311E">
        <w:rPr>
          <w:rStyle w:val="apple-converted-space"/>
          <w:color w:val="000000"/>
        </w:rPr>
        <w:t xml:space="preserve"> </w:t>
      </w:r>
      <w:r w:rsidR="00D3311E">
        <w:rPr>
          <w:rStyle w:val="normaltextrun"/>
          <w:i/>
          <w:iCs/>
          <w:color w:val="000000"/>
        </w:rPr>
        <w:t>k</w:t>
      </w:r>
      <w:r w:rsidR="00D3311E">
        <w:rPr>
          <w:rStyle w:val="apple-converted-space"/>
          <w:i/>
          <w:iCs/>
          <w:color w:val="000000"/>
        </w:rPr>
        <w:t xml:space="preserve"> </w:t>
      </w:r>
      <w:r w:rsidR="00D3311E">
        <w:rPr>
          <w:rStyle w:val="normaltextrun"/>
          <w:color w:val="000000"/>
        </w:rPr>
        <w:t>=</w:t>
      </w:r>
      <w:r w:rsidR="00D3311E">
        <w:rPr>
          <w:rStyle w:val="apple-converted-space"/>
          <w:color w:val="000000"/>
        </w:rPr>
        <w:t xml:space="preserve"> </w:t>
      </w:r>
      <w:r w:rsidR="00D3311E">
        <w:rPr>
          <w:rStyle w:val="normaltextrun"/>
          <w:color w:val="000000"/>
        </w:rPr>
        <w:t xml:space="preserve">3 [DP, FP, JAP, </w:t>
      </w:r>
      <w:proofErr w:type="spellStart"/>
      <w:r w:rsidR="00D3311E">
        <w:rPr>
          <w:rStyle w:val="normaltextrun"/>
          <w:color w:val="000000"/>
        </w:rPr>
        <w:t>JCCP</w:t>
      </w:r>
      <w:proofErr w:type="spellEnd"/>
      <w:r w:rsidR="00D3311E">
        <w:rPr>
          <w:rStyle w:val="normaltextrun"/>
          <w:color w:val="000000"/>
        </w:rPr>
        <w:t>])</w:t>
      </w:r>
      <w:r w:rsidR="00460E23">
        <w:t xml:space="preserve">, or the number of papers containing negative results (minimum: </w:t>
      </w:r>
      <w:r w:rsidR="00D3311E">
        <w:t>480 [FP]</w:t>
      </w:r>
      <w:r w:rsidR="00460E23">
        <w:t>)</w:t>
      </w:r>
      <w:r w:rsidR="008A7920">
        <w:t>.</w:t>
      </w:r>
      <w:r w:rsidR="00F91BEC">
        <w:t xml:space="preserve"> </w:t>
      </w:r>
      <w:r w:rsidR="00460E23">
        <w:t xml:space="preserve">Additionally, the </w:t>
      </w:r>
      <w:r w:rsidR="00460E23">
        <w:rPr>
          <w:i/>
        </w:rPr>
        <w:t>P</w:t>
      </w:r>
      <w:r w:rsidR="00460E23">
        <w:t>-values for the significant Kolmogorov-</w:t>
      </w:r>
      <w:r w:rsidR="00460E23">
        <w:lastRenderedPageBreak/>
        <w:t>Smirnov tests are exponentially smaller than .001, namely 2.2 × 10</w:t>
      </w:r>
      <w:r w:rsidR="00460E23">
        <w:rPr>
          <w:vertAlign w:val="superscript"/>
        </w:rPr>
        <w:t>-16</w:t>
      </w:r>
      <w:r w:rsidR="00460E23">
        <w:t xml:space="preserve">. In words, this means that there is less than one quadrillion percent chance that this </w:t>
      </w:r>
      <w:r w:rsidR="00D92563">
        <w:t>much evidence for false negatives is found while there actually are none</w:t>
      </w:r>
      <w:r w:rsidR="00460E23">
        <w:t xml:space="preserve">. </w:t>
      </w:r>
      <w:r w:rsidR="00776768">
        <w:t>T</w:t>
      </w:r>
      <w:r w:rsidR="00E45649">
        <w:t xml:space="preserve">his </w:t>
      </w:r>
      <w:r w:rsidR="00460E23">
        <w:t xml:space="preserve">strongly </w:t>
      </w:r>
      <w:r w:rsidR="00F91BEC">
        <w:t xml:space="preserve">corroborates </w:t>
      </w:r>
      <w:r w:rsidR="00E45649">
        <w:t xml:space="preserve">that there is ordinal </w:t>
      </w:r>
      <w:r w:rsidR="007B41A9">
        <w:t>presence</w:t>
      </w:r>
      <w:r w:rsidR="00E45649">
        <w:t xml:space="preserve"> for false negatives across the board, except for JAP.</w:t>
      </w:r>
    </w:p>
    <w:p w14:paraId="615FEC9B" w14:textId="42A82738" w:rsidR="00C913A0" w:rsidRDefault="000C7168" w:rsidP="00C913A0">
      <w:pPr>
        <w:ind w:firstLine="567"/>
        <w:rPr>
          <w:b/>
        </w:rPr>
      </w:pPr>
      <w:r>
        <w:rPr>
          <w:b/>
        </w:rPr>
        <w:t>Power simulations</w:t>
      </w:r>
      <w:r w:rsidR="00C913A0">
        <w:rPr>
          <w:b/>
        </w:rPr>
        <w:t xml:space="preserve"> </w:t>
      </w:r>
    </w:p>
    <w:p w14:paraId="5F029184" w14:textId="278AF03A" w:rsidR="00954DDD" w:rsidRPr="000B0D6B" w:rsidRDefault="00291158" w:rsidP="00D85D25">
      <w:pPr>
        <w:ind w:firstLine="567"/>
      </w:pPr>
      <w:r>
        <w:t>Table 3</w:t>
      </w:r>
      <w:r w:rsidR="007D3BF7">
        <w:t xml:space="preserve"> shows summary results for the simulations of the Fisher method for common effect sizes</w:t>
      </w:r>
      <w:r w:rsidR="00916AF2">
        <w:t xml:space="preserve">. Results </w:t>
      </w:r>
      <w:r w:rsidR="000B0D6B">
        <w:t>confirm</w:t>
      </w:r>
      <w:r w:rsidR="007D3BF7">
        <w:t xml:space="preserve"> that the Fisher method retains alpha sensitivity when there is no effect present</w:t>
      </w:r>
      <w:r w:rsidR="001D4032">
        <w:t xml:space="preserve">, </w:t>
      </w:r>
      <w:r w:rsidR="000B0D6B">
        <w:t>given a 90%</w:t>
      </w:r>
      <w:r w:rsidR="00916AF2">
        <w:t xml:space="preserve"> </w:t>
      </w:r>
      <w:r w:rsidR="001D4032">
        <w:t xml:space="preserve">confidence </w:t>
      </w:r>
      <w:r w:rsidR="00916AF2">
        <w:t>interval</w:t>
      </w:r>
      <w:r w:rsidR="00BC1135">
        <w:t xml:space="preserve"> </w:t>
      </w:r>
      <w:r w:rsidR="001D4032">
        <w:t xml:space="preserve">around </w:t>
      </w:r>
      <w:r w:rsidR="000B0D6B">
        <w:t xml:space="preserve">the </w:t>
      </w:r>
      <w:r w:rsidR="001D4032">
        <w:t xml:space="preserve">10% </w:t>
      </w:r>
      <w:r w:rsidR="000B0D6B">
        <w:t xml:space="preserve">alpha level </w:t>
      </w:r>
      <w:r w:rsidR="00916AF2">
        <w:fldChar w:fldCharType="begin" w:fldLock="1"/>
      </w:r>
      <w:r w:rsidR="00000406">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00916AF2">
        <w:fldChar w:fldCharType="separate"/>
      </w:r>
      <w:r w:rsidR="00916AF2" w:rsidRPr="00916AF2">
        <w:rPr>
          <w:noProof/>
        </w:rPr>
        <w:t>(</w:t>
      </w:r>
      <w:r w:rsidR="000B0D6B">
        <w:rPr>
          <w:noProof/>
        </w:rPr>
        <w:t xml:space="preserve">i.e., [.095; .105] </w:t>
      </w:r>
      <w:r w:rsidR="00916AF2" w:rsidRPr="00916AF2">
        <w:rPr>
          <w:noProof/>
        </w:rPr>
        <w:t>Agresti &amp; Coull, 1998)</w:t>
      </w:r>
      <w:r w:rsidR="00916AF2">
        <w:fldChar w:fldCharType="end"/>
      </w:r>
      <w:r w:rsidR="007D3BF7">
        <w:t xml:space="preserve">. </w:t>
      </w:r>
      <w:r w:rsidR="00D85D25">
        <w:t xml:space="preserve">Results </w:t>
      </w:r>
      <w:r w:rsidR="000B0D6B">
        <w:t xml:space="preserve">also </w:t>
      </w:r>
      <w:r w:rsidR="00D85D25">
        <w:t xml:space="preserve">confirm </w:t>
      </w:r>
      <w:r w:rsidR="00F06812">
        <w:t xml:space="preserve">the hypothesis </w:t>
      </w:r>
      <w:r w:rsidR="00D85D25">
        <w:t>that power of the Fisher method increase</w:t>
      </w:r>
      <w:r w:rsidR="00F06812">
        <w:t>s</w:t>
      </w:r>
      <w:r w:rsidR="00D85D25">
        <w:t xml:space="preserve"> as a function of the sample size of the results, as </w:t>
      </w:r>
      <w:r w:rsidR="005950DD">
        <w:t xml:space="preserve">a function of the population effect, and as a function of the number of results (i.e., </w:t>
      </w:r>
      <w:r w:rsidR="005950DD">
        <w:rPr>
          <w:i/>
        </w:rPr>
        <w:t>k</w:t>
      </w:r>
      <w:r w:rsidR="005950DD">
        <w:t>).</w:t>
      </w:r>
      <w:r w:rsidR="00916DB5">
        <w:t xml:space="preserve"> </w:t>
      </w:r>
      <w:r w:rsidR="000B0D6B">
        <w:t>More specifically</w:t>
      </w:r>
      <w:r w:rsidR="00916DB5">
        <w:t>, power of the Fisher method rapidly approaches one when there is a medium population effect. For small population effects, more results</w:t>
      </w:r>
      <w:r w:rsidR="000B0D6B">
        <w:t>,</w:t>
      </w:r>
      <w:r w:rsidR="00916DB5">
        <w:t xml:space="preserve"> based on larger samples</w:t>
      </w:r>
      <w:r w:rsidR="000B0D6B">
        <w:t>,</w:t>
      </w:r>
      <w:r w:rsidR="00916DB5">
        <w:t xml:space="preserve"> are required to attain equivalent power, when compare</w:t>
      </w:r>
      <w:r w:rsidR="000B0D6B">
        <w:t>d to medium population effects. However, for small to medium effects (</w:t>
      </w:r>
      <w:r w:rsidR="000B0D6B">
        <w:rPr>
          <w:i/>
        </w:rPr>
        <w:t>r</w:t>
      </w:r>
      <w:r w:rsidR="000B0D6B">
        <w:t xml:space="preserve"> = .17 or .18</w:t>
      </w:r>
      <w:r w:rsidR="000B7E5B">
        <w:t xml:space="preserve">; </w:t>
      </w:r>
      <w:r w:rsidR="000B7E5B">
        <w:rPr>
          <w:i/>
        </w:rPr>
        <w:t xml:space="preserve">N </w:t>
      </w:r>
      <w:r w:rsidR="000B7E5B">
        <w:t>= 33)</w:t>
      </w:r>
      <w:r w:rsidR="000B0D6B">
        <w:t>, six through eight results provide 80% power.</w:t>
      </w:r>
      <w:r w:rsidR="000B7E5B">
        <w:rPr>
          <w:rStyle w:val="FootnoteReference"/>
        </w:rPr>
        <w:footnoteReference w:id="5"/>
      </w:r>
      <w:r w:rsidR="000B0D6B">
        <w:t xml:space="preserve"> </w:t>
      </w:r>
      <w:r w:rsidR="007A5987">
        <w:t>In short, results indicate that the Fisher method rapidly increases in power, but it should not be expected to work wonders when inspecting small effects in small samples.</w:t>
      </w:r>
    </w:p>
    <w:p w14:paraId="2CCEA6AD" w14:textId="12AC61BC" w:rsidR="00C913A0" w:rsidRDefault="00C913A0" w:rsidP="00C913A0">
      <w:pPr>
        <w:ind w:firstLine="567"/>
        <w:rPr>
          <w:b/>
        </w:rPr>
      </w:pPr>
      <w:r>
        <w:rPr>
          <w:b/>
        </w:rPr>
        <w:t>Effect estimation</w:t>
      </w:r>
    </w:p>
    <w:p w14:paraId="650B77D1" w14:textId="4B3BA986" w:rsidR="00124F24" w:rsidRDefault="007274F2" w:rsidP="00124F24">
      <w:pPr>
        <w:ind w:firstLine="567"/>
      </w:pPr>
      <w:r w:rsidRPr="00124F24">
        <w:t xml:space="preserve">The Fisher method yielded </w:t>
      </w:r>
      <w:r w:rsidR="001B3861" w:rsidRPr="00124F24">
        <w:t xml:space="preserve">significant results for </w:t>
      </w:r>
      <w:r w:rsidR="00124F24">
        <w:t xml:space="preserve">6947, or </w:t>
      </w:r>
      <w:r w:rsidR="001B3861" w:rsidRPr="00124F24">
        <w:t>47%</w:t>
      </w:r>
      <w:r w:rsidR="00124F24">
        <w:t>,</w:t>
      </w:r>
      <w:r w:rsidR="001B3861" w:rsidRPr="00124F24">
        <w:t xml:space="preserve"> of the 14,759 papers. Table 4 summarizes the results across journals. Results indicate that the observed proportion significant Fisher tests </w:t>
      </w:r>
      <w:r w:rsidR="00124F24">
        <w:t>are</w:t>
      </w:r>
      <w:r w:rsidR="001B3861" w:rsidRPr="00124F24">
        <w:t xml:space="preserve"> not monotone increasing as a function of the number of results (i.e., k)</w:t>
      </w:r>
      <w:r w:rsidR="00701968" w:rsidRPr="00124F24">
        <w:t xml:space="preserve"> for </w:t>
      </w:r>
      <w:r w:rsidR="007B41A9">
        <w:t xml:space="preserve">all </w:t>
      </w:r>
      <w:r w:rsidR="00701968" w:rsidRPr="00124F24">
        <w:t>journals</w:t>
      </w:r>
      <w:r w:rsidR="007B41A9">
        <w:t xml:space="preserve"> separately</w:t>
      </w:r>
      <w:r w:rsidR="00701968" w:rsidRPr="00124F24">
        <w:t>, but that this is the case across all journals.</w:t>
      </w:r>
      <w:r w:rsidR="001B3861" w:rsidRPr="00124F24">
        <w:t xml:space="preserve"> </w:t>
      </w:r>
      <w:r w:rsidR="00701968" w:rsidRPr="00124F24">
        <w:t xml:space="preserve">Considering that population effect sizes for the observed results are </w:t>
      </w:r>
      <w:r w:rsidR="00124F24">
        <w:t xml:space="preserve">subject to fluctuation and the small number </w:t>
      </w:r>
      <w:r w:rsidR="00124F24">
        <w:lastRenderedPageBreak/>
        <w:t>of papers with large amount of results</w:t>
      </w:r>
      <w:r w:rsidR="00701968" w:rsidRPr="00124F24">
        <w:t xml:space="preserve">, </w:t>
      </w:r>
      <w:r w:rsidR="00124F24">
        <w:t>the larger violations are possible. In light of this, t</w:t>
      </w:r>
      <w:r w:rsidR="00124F24" w:rsidRPr="00124F24">
        <w:t xml:space="preserve">hese violations of monotonicity in the journal subsets </w:t>
      </w:r>
      <w:r w:rsidR="00124F24">
        <w:t>can be considered trivial</w:t>
      </w:r>
      <w:r w:rsidR="00124F24" w:rsidRPr="00124F24">
        <w:t>.</w:t>
      </w:r>
      <w:r w:rsidR="00124F24">
        <w:t xml:space="preserve"> </w:t>
      </w:r>
    </w:p>
    <w:p w14:paraId="69EA50F8" w14:textId="21A17A1F" w:rsidR="00E44DF9" w:rsidRDefault="00124F24" w:rsidP="004D3DB9">
      <w:pPr>
        <w:ind w:firstLine="567"/>
      </w:pPr>
      <w:r>
        <w:t>Applying</w:t>
      </w:r>
      <w:r w:rsidR="009173A3">
        <w:t xml:space="preserve"> the simulation procedure</w:t>
      </w:r>
      <w:r>
        <w:t xml:space="preserve"> on </w:t>
      </w:r>
      <w:r w:rsidR="007B41A9">
        <w:t xml:space="preserve">the observed </w:t>
      </w:r>
      <w:r>
        <w:t>results</w:t>
      </w:r>
      <w:r w:rsidR="007B41A9">
        <w:t xml:space="preserve"> in the dataset</w:t>
      </w:r>
      <w:r w:rsidR="009173A3">
        <w:t xml:space="preserve">, </w:t>
      </w:r>
      <w:r w:rsidR="008026FB">
        <w:t>ad hoc effect estimates ranged between correlation values of .16 and .30</w:t>
      </w:r>
      <w:r w:rsidR="007B41A9">
        <w:t xml:space="preserve"> (see Table 5)</w:t>
      </w:r>
      <w:r w:rsidR="008026FB">
        <w:t>. This corresponds with explained variances of 2.6% and 10%; small and medium-large effects.</w:t>
      </w:r>
      <w:r w:rsidR="004F17F0">
        <w:t xml:space="preserve"> Corresponding with the observed</w:t>
      </w:r>
      <w:r w:rsidR="007B41A9">
        <w:t>-null effect distribution discrepancies</w:t>
      </w:r>
      <w:r w:rsidR="004F17F0">
        <w:t xml:space="preserve">, JAP had the </w:t>
      </w:r>
      <w:r w:rsidR="00AD41F3">
        <w:t>smallest</w:t>
      </w:r>
      <w:r w:rsidR="004F17F0">
        <w:t xml:space="preserve"> ad hoc effect estimate</w:t>
      </w:r>
      <w:r w:rsidR="00AD41F3">
        <w:t xml:space="preserve">, </w:t>
      </w:r>
      <w:r w:rsidR="00AD41F3">
        <w:rPr>
          <w:i/>
        </w:rPr>
        <w:t xml:space="preserve">r </w:t>
      </w:r>
      <w:r w:rsidR="00AD41F3">
        <w:t>= .16</w:t>
      </w:r>
      <w:r w:rsidR="004F17F0">
        <w:t>.</w:t>
      </w:r>
      <w:r w:rsidR="007B41A9">
        <w:t xml:space="preserve"> The overall rank order is different when sorting from largest to smallest estimate: (1) </w:t>
      </w:r>
      <w:proofErr w:type="spellStart"/>
      <w:r w:rsidR="007B41A9">
        <w:t>JPSP</w:t>
      </w:r>
      <w:proofErr w:type="spellEnd"/>
      <w:r w:rsidR="007B41A9">
        <w:t xml:space="preserve">, PS, (2) </w:t>
      </w:r>
      <w:proofErr w:type="spellStart"/>
      <w:r w:rsidR="007B41A9">
        <w:t>JEPG</w:t>
      </w:r>
      <w:proofErr w:type="spellEnd"/>
      <w:r w:rsidR="007B41A9">
        <w:t xml:space="preserve">, DP, (3) FP, (4) </w:t>
      </w:r>
      <w:proofErr w:type="spellStart"/>
      <w:r w:rsidR="007B41A9">
        <w:t>PLOS</w:t>
      </w:r>
      <w:proofErr w:type="spellEnd"/>
      <w:r w:rsidR="007B41A9">
        <w:t xml:space="preserve">, (5) </w:t>
      </w:r>
      <w:proofErr w:type="spellStart"/>
      <w:r w:rsidR="007B41A9">
        <w:t>JCCP</w:t>
      </w:r>
      <w:proofErr w:type="spellEnd"/>
      <w:r w:rsidR="007B41A9">
        <w:t>, and (6) JAP</w:t>
      </w:r>
      <w:r w:rsidR="00FA64BE">
        <w:t>, indicating that discrepancies does not guarantee large false negative effects</w:t>
      </w:r>
      <w:r w:rsidR="007B41A9">
        <w:t>.</w:t>
      </w:r>
      <w:r w:rsidR="004F17F0">
        <w:t xml:space="preserve"> </w:t>
      </w:r>
      <w:r w:rsidR="00AD41F3">
        <w:t xml:space="preserve">The </w:t>
      </w:r>
      <w:r w:rsidR="00FA64BE">
        <w:t xml:space="preserve">largest ad hoc estimate was </w:t>
      </w:r>
      <w:r w:rsidR="007B41A9">
        <w:t>.30 (</w:t>
      </w:r>
      <w:proofErr w:type="spellStart"/>
      <w:r w:rsidR="00AD41F3">
        <w:t>JPSP</w:t>
      </w:r>
      <w:proofErr w:type="spellEnd"/>
      <w:r w:rsidR="00AD41F3">
        <w:t xml:space="preserve"> and PS</w:t>
      </w:r>
      <w:r w:rsidR="007B41A9">
        <w:t>)</w:t>
      </w:r>
      <w:r w:rsidR="00AD41F3">
        <w:t xml:space="preserve">. </w:t>
      </w:r>
      <w:r w:rsidR="004F17F0">
        <w:t xml:space="preserve">The other </w:t>
      </w:r>
      <w:r w:rsidR="00AD41F3">
        <w:t>ad hoc estimates vary between .25 and .29, with an estimate of .27 across all journals.</w:t>
      </w:r>
      <w:r w:rsidR="004F17F0">
        <w:t xml:space="preserve"> </w:t>
      </w:r>
      <w:r w:rsidR="00AD41F3">
        <w:t>In other words, the estimated false negative effect that is missed in the original studies is estimated to be medium-large.</w:t>
      </w:r>
      <w:r w:rsidR="004D3DB9">
        <w:t xml:space="preserve"> </w:t>
      </w:r>
      <w:r w:rsidR="00E44DF9">
        <w:t>The differences in mean number of results and proportion significant per journal vary, but the mean number of results do not differ by more</w:t>
      </w:r>
      <w:r w:rsidR="00E44DF9" w:rsidRPr="00E44DF9">
        <w:t xml:space="preserve"> </w:t>
      </w:r>
      <w:r w:rsidR="00E44DF9">
        <w:t>than 3 and proportion significant not by more than 31 percentage points. This suggests that differences in ad hoc estimates across journals are not driven by extreme differences in observed number of results or significant Fisher tests.</w:t>
      </w:r>
    </w:p>
    <w:p w14:paraId="00955CCF" w14:textId="578EEA62" w:rsidR="00954DDD" w:rsidRDefault="00E44DF9" w:rsidP="004D3DB9">
      <w:pPr>
        <w:ind w:firstLine="567"/>
      </w:pPr>
      <w:r>
        <w:t>Inspecting whether the ad hoc estimate</w:t>
      </w:r>
      <w:r w:rsidR="00AD41F3">
        <w:t xml:space="preserve"> changes over the years, the estimation procedure was carried out </w:t>
      </w:r>
      <w:r>
        <w:t>per year</w:t>
      </w:r>
      <w:r w:rsidR="00AD41F3">
        <w:t>. Figure 5 indicates that the estimated effect slightly decreases from appro</w:t>
      </w:r>
      <w:r w:rsidR="008621D6">
        <w:t>ximately .4 to approximately .2 across 28 years</w:t>
      </w:r>
      <w:r w:rsidR="00D72994">
        <w:t xml:space="preserve">, </w:t>
      </w:r>
      <w:r w:rsidR="00652ED4">
        <w:t>indicating</w:t>
      </w:r>
      <w:r w:rsidR="00D72994">
        <w:t xml:space="preserve"> </w:t>
      </w:r>
      <w:r w:rsidR="008621D6">
        <w:t xml:space="preserve">that the degree to which false negatives occurs decreases over time. This change is not </w:t>
      </w:r>
      <w:r w:rsidR="00652ED4">
        <w:t xml:space="preserve">caused </w:t>
      </w:r>
      <w:r w:rsidR="008621D6">
        <w:t>by changes in the sample size</w:t>
      </w:r>
      <w:r w:rsidR="00776768">
        <w:t xml:space="preserve"> or</w:t>
      </w:r>
      <w:r w:rsidR="00D72994">
        <w:t xml:space="preserve"> the </w:t>
      </w:r>
      <w:r w:rsidR="00776768">
        <w:t xml:space="preserve">number of </w:t>
      </w:r>
      <w:proofErr w:type="spellStart"/>
      <w:r w:rsidR="00776768">
        <w:t>nonsignificant</w:t>
      </w:r>
      <w:proofErr w:type="spellEnd"/>
      <w:r w:rsidR="00776768">
        <w:t xml:space="preserve"> results</w:t>
      </w:r>
      <w:r w:rsidR="00D72994">
        <w:t xml:space="preserve">. For sample sizes, </w:t>
      </w:r>
      <w:r w:rsidR="004D3DB9">
        <w:t>the 25th percentile</w:t>
      </w:r>
      <w:r w:rsidR="00237F9C">
        <w:t xml:space="preserve"> (lower grey line)</w:t>
      </w:r>
      <w:r w:rsidR="004D3DB9">
        <w:t xml:space="preserve">, median, and 75th percentile </w:t>
      </w:r>
      <w:r w:rsidR="00237F9C">
        <w:t xml:space="preserve">(upper grey line) </w:t>
      </w:r>
      <w:r w:rsidR="004D3DB9">
        <w:t>remain</w:t>
      </w:r>
      <w:r w:rsidR="008621D6">
        <w:t xml:space="preserve"> fairly </w:t>
      </w:r>
      <w:r w:rsidR="00652ED4">
        <w:t xml:space="preserve">similar </w:t>
      </w:r>
      <w:r w:rsidR="008621D6">
        <w:t>across time</w:t>
      </w:r>
      <w:r w:rsidR="00D72994">
        <w:t>, keeping power stable across time, ceteris paribus</w:t>
      </w:r>
      <w:r w:rsidR="004D3DB9">
        <w:t xml:space="preserve">. </w:t>
      </w:r>
      <w:r w:rsidR="000E035D">
        <w:t xml:space="preserve">The mean number of </w:t>
      </w:r>
      <w:proofErr w:type="spellStart"/>
      <w:r w:rsidR="000E035D">
        <w:t>nonsignificant</w:t>
      </w:r>
      <w:proofErr w:type="spellEnd"/>
      <w:r w:rsidR="000E035D">
        <w:t xml:space="preserve"> results per paper increases slowly, but does not provide reason for the decrease in false negatives</w:t>
      </w:r>
      <w:r w:rsidR="00D72994">
        <w:t>.</w:t>
      </w:r>
      <w:r>
        <w:t xml:space="preserve"> This only increases power of the Fisher method, not for individual test results. </w:t>
      </w:r>
      <w:r w:rsidR="004E4A0E">
        <w:t xml:space="preserve">In sum, we </w:t>
      </w:r>
      <w:r w:rsidR="004E4A0E">
        <w:lastRenderedPageBreak/>
        <w:t xml:space="preserve">estimated that the </w:t>
      </w:r>
      <w:r w:rsidR="00D72994">
        <w:t xml:space="preserve">overall </w:t>
      </w:r>
      <w:r w:rsidR="004E4A0E">
        <w:t>false negative effect is medium-large in size</w:t>
      </w:r>
      <w:r w:rsidR="00D72994">
        <w:t xml:space="preserve">, the false negative effect per year </w:t>
      </w:r>
      <w:r w:rsidR="004E4A0E">
        <w:t>decreases over time</w:t>
      </w:r>
      <w:r w:rsidR="00D72994">
        <w:t xml:space="preserve"> from large to small-medium</w:t>
      </w:r>
      <w:r w:rsidR="004E4A0E">
        <w:t>.</w:t>
      </w:r>
    </w:p>
    <w:p w14:paraId="7A2E1C05" w14:textId="55F5EAE5" w:rsidR="00776768" w:rsidRPr="00776768" w:rsidRDefault="00776768" w:rsidP="004D3DB9">
      <w:pPr>
        <w:ind w:firstLine="567"/>
      </w:pPr>
      <w:r>
        <w:rPr>
          <w:b/>
        </w:rPr>
        <w:t>Observed power curve</w:t>
      </w:r>
    </w:p>
    <w:p w14:paraId="11237B85" w14:textId="20C29782" w:rsidR="00581E17" w:rsidRPr="00CE02E7" w:rsidRDefault="00D66EC1" w:rsidP="004D3DB9">
      <w:pPr>
        <w:ind w:firstLine="567"/>
      </w:pPr>
      <w:r>
        <w:t xml:space="preserve">The curve fitting procedure indicates that there is a direct relation between the number of results and the observed power of the Fisher method. </w:t>
      </w:r>
      <w:r w:rsidR="008807DD">
        <w:t xml:space="preserve">This is additional evidence for presence of false negatives. </w:t>
      </w:r>
      <w:r w:rsidR="00DF0CDC">
        <w:t>More importantly, t</w:t>
      </w:r>
      <w:r>
        <w:t xml:space="preserve">he optimal regression solution was found for the curve with γ = .76, in which the model explained 2.2% of the observed variance in significance of the Fisher method. This is more than the null model (0%), but less than the saturated model (67%). Figure 6 visually depicts the different regression models. </w:t>
      </w:r>
      <w:r w:rsidR="00920138">
        <w:t>The mean number of results and proportion significant per journal are</w:t>
      </w:r>
      <w:r w:rsidR="00E44DF9">
        <w:t xml:space="preserve"> also plotted</w:t>
      </w:r>
      <w:r w:rsidR="00920138">
        <w:t xml:space="preserve">. </w:t>
      </w:r>
      <w:r w:rsidR="00CE02E7">
        <w:t xml:space="preserve">Considering that the observed number of significant Fisher tests are also subject to true positives and false negatives, the power resulting from the best fitting curve (i.e., γ </w:t>
      </w:r>
      <w:r w:rsidR="000B617E">
        <w:t xml:space="preserve">= .76), or the coefficients from the saturated model, </w:t>
      </w:r>
      <w:r w:rsidR="00CE02E7">
        <w:t xml:space="preserve">can be used, per </w:t>
      </w:r>
      <w:r w:rsidR="00CE02E7">
        <w:rPr>
          <w:i/>
        </w:rPr>
        <w:t>k</w:t>
      </w:r>
      <w:r w:rsidR="00CE02E7">
        <w:t>, to estimate the number of true positive results. Summed, this will give an estimate of the true positive Fisher tests. Overall, this resulted in</w:t>
      </w:r>
      <w:r w:rsidR="00DF0CDC">
        <w:t xml:space="preserve"> an estimated</w:t>
      </w:r>
      <w:r w:rsidR="00CE02E7">
        <w:t xml:space="preserve"> 4132 </w:t>
      </w:r>
      <w:r w:rsidR="000B617E">
        <w:t xml:space="preserve">or 4702 </w:t>
      </w:r>
      <w:r w:rsidR="00CE02E7">
        <w:t>true positive results</w:t>
      </w:r>
      <w:r w:rsidR="000B617E">
        <w:t xml:space="preserve"> for the curve- and saturated model, respectively.</w:t>
      </w:r>
      <w:r w:rsidR="00CE02E7">
        <w:t xml:space="preserve"> </w:t>
      </w:r>
      <w:r w:rsidR="00DF0CDC">
        <w:t xml:space="preserve">In other words, </w:t>
      </w:r>
      <w:r w:rsidR="00E428ED">
        <w:t>4</w:t>
      </w:r>
      <w:r w:rsidR="000B617E">
        <w:t xml:space="preserve">132-4702 </w:t>
      </w:r>
      <w:r w:rsidR="00E428ED">
        <w:t>papers are estimated to show true false negative results, taking into account variation of the number of results across the papers</w:t>
      </w:r>
      <w:r w:rsidR="004A5234">
        <w:t>.</w:t>
      </w:r>
      <w:r w:rsidR="00227F91">
        <w:t xml:space="preserve"> </w:t>
      </w:r>
      <w:r w:rsidR="004A5234">
        <w:t xml:space="preserve">This yields an overall </w:t>
      </w:r>
      <w:r w:rsidR="00227F91">
        <w:t xml:space="preserve">false negative prevalence rate of </w:t>
      </w:r>
      <w:r w:rsidR="00E428ED">
        <w:t>28</w:t>
      </w:r>
      <w:r w:rsidR="000B617E">
        <w:t>-32</w:t>
      </w:r>
      <w:r w:rsidR="00E428ED">
        <w:t>%.</w:t>
      </w:r>
      <w:r w:rsidR="006B6788">
        <w:t xml:space="preserve"> Further inspecting this estimated false negative rate across years indicates that </w:t>
      </w:r>
      <w:r w:rsidR="004A5234">
        <w:t>it is relatively stable across the years, with a minor increasing trend from 1985 through 2001 and a decreasing trend f</w:t>
      </w:r>
      <w:r w:rsidR="009400F1">
        <w:t xml:space="preserve">rom 2002 through 2013, with a peak false negative rate of 36-40% </w:t>
      </w:r>
      <w:r w:rsidR="00652ED4">
        <w:t xml:space="preserve">in 2001 </w:t>
      </w:r>
      <w:r w:rsidR="009400F1">
        <w:t>(</w:t>
      </w:r>
      <w:r w:rsidR="004A5234">
        <w:t xml:space="preserve">Table 6). </w:t>
      </w:r>
      <w:r w:rsidR="009400F1">
        <w:t xml:space="preserve">For </w:t>
      </w:r>
      <w:r w:rsidR="000D45FE">
        <w:t xml:space="preserve">the most recent year, </w:t>
      </w:r>
      <w:r w:rsidR="009400F1">
        <w:t xml:space="preserve">2013, the false negative rate is estimated at 26-28.5%. </w:t>
      </w:r>
    </w:p>
    <w:p w14:paraId="4EB8006A" w14:textId="77777777" w:rsidR="000011C8" w:rsidRPr="00C913A0" w:rsidRDefault="000011C8" w:rsidP="005B7F8A">
      <w:pPr>
        <w:ind w:firstLine="567"/>
        <w:jc w:val="center"/>
        <w:rPr>
          <w:b/>
        </w:rPr>
      </w:pPr>
      <w:commentRangeStart w:id="12"/>
      <w:r>
        <w:rPr>
          <w:b/>
        </w:rPr>
        <w:t>Discussion</w:t>
      </w:r>
      <w:commentRangeEnd w:id="12"/>
      <w:r>
        <w:rPr>
          <w:rStyle w:val="CommentReference"/>
        </w:rPr>
        <w:commentReference w:id="12"/>
      </w:r>
    </w:p>
    <w:p w14:paraId="623452B8" w14:textId="7359C104" w:rsidR="00CD3DD2" w:rsidRDefault="001E586A" w:rsidP="005B7F8A">
      <w:pPr>
        <w:ind w:firstLine="567"/>
      </w:pPr>
      <w:r>
        <w:t>The current paper has indicated that there is strong evidence for false negatives across major journals in the psychological sciences, esti</w:t>
      </w:r>
      <w:r w:rsidR="006D7E25">
        <w:t>mating false negative rates</w:t>
      </w:r>
      <w:r>
        <w:t xml:space="preserve"> between </w:t>
      </w:r>
      <w:r w:rsidR="00D440D5">
        <w:t>23</w:t>
      </w:r>
      <w:r>
        <w:t>-</w:t>
      </w:r>
      <w:r w:rsidR="00D440D5">
        <w:t>40</w:t>
      </w:r>
      <w:r>
        <w:t xml:space="preserve">% </w:t>
      </w:r>
      <w:r w:rsidR="00D440D5">
        <w:lastRenderedPageBreak/>
        <w:t xml:space="preserve">over the </w:t>
      </w:r>
      <w:r w:rsidR="006D7E25">
        <w:t xml:space="preserve">past </w:t>
      </w:r>
      <w:r w:rsidR="00D440D5">
        <w:t xml:space="preserve">28 years, </w:t>
      </w:r>
      <w:r>
        <w:t xml:space="preserve">and </w:t>
      </w:r>
      <w:r w:rsidR="006B6788">
        <w:t xml:space="preserve">estimating </w:t>
      </w:r>
      <w:r>
        <w:t>false negative effects medium-large in size.</w:t>
      </w:r>
      <w:r w:rsidR="006B6788">
        <w:t xml:space="preserve"> These estimated false negative effects decrease over time, but the estimated false negative rates </w:t>
      </w:r>
      <w:r w:rsidR="006D7E25">
        <w:t>are relatively stable. These estimations are based on the property of uniformity under the null hypothesis, which was investigated with</w:t>
      </w:r>
      <w:r w:rsidR="00CD3DD2">
        <w:t xml:space="preserve"> the Fisher method, which proved to be a powerful test to detect possible false negatives. This paper is the first paper</w:t>
      </w:r>
      <w:r w:rsidR="00867B7D">
        <w:t xml:space="preserve"> </w:t>
      </w:r>
      <w:r w:rsidR="00CD3DD2">
        <w:t xml:space="preserve">to investigate false negatives empirically and on such </w:t>
      </w:r>
      <w:r w:rsidR="00867B7D">
        <w:t xml:space="preserve">grand </w:t>
      </w:r>
      <w:r w:rsidR="00CD3DD2">
        <w:t>scale.</w:t>
      </w:r>
      <w:r w:rsidR="00867B7D">
        <w:t xml:space="preserve"> False positives have received most of the attention and, even though we agree this is a serious problem, the flipside should not be forgotten. </w:t>
      </w:r>
      <w:r w:rsidR="00867B7D">
        <w:fldChar w:fldCharType="begin" w:fldLock="1"/>
      </w:r>
      <w:r w:rsidR="00000406">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867B7D">
        <w:fldChar w:fldCharType="separate"/>
      </w:r>
      <w:r w:rsidR="00867B7D" w:rsidRPr="00867B7D">
        <w:rPr>
          <w:noProof/>
        </w:rPr>
        <w:t xml:space="preserve">Fiedler et al. </w:t>
      </w:r>
      <w:r w:rsidR="00867B7D">
        <w:rPr>
          <w:noProof/>
        </w:rPr>
        <w:t>(</w:t>
      </w:r>
      <w:r w:rsidR="00867B7D" w:rsidRPr="00867B7D">
        <w:rPr>
          <w:noProof/>
        </w:rPr>
        <w:t>2012)</w:t>
      </w:r>
      <w:r w:rsidR="00867B7D">
        <w:fldChar w:fldCharType="end"/>
      </w:r>
      <w:r w:rsidR="00867B7D">
        <w:t xml:space="preserve"> provide thorough argumentation for this and results from the current paper indicate that their worries are warranted. </w:t>
      </w:r>
    </w:p>
    <w:p w14:paraId="2EBB554D" w14:textId="63C436E0" w:rsidR="005B7F8A" w:rsidRPr="005B7F8A" w:rsidRDefault="005B7F8A" w:rsidP="001E586A">
      <w:pPr>
        <w:ind w:firstLine="567"/>
        <w:rPr>
          <w:b/>
        </w:rPr>
      </w:pPr>
      <w:r>
        <w:rPr>
          <w:b/>
        </w:rPr>
        <w:t>Limitations</w:t>
      </w:r>
    </w:p>
    <w:p w14:paraId="7193CB2A" w14:textId="5875CD44" w:rsidR="00CD3DD2" w:rsidRDefault="00CD3DD2" w:rsidP="003E6F67">
      <w:pPr>
        <w:ind w:firstLine="567"/>
      </w:pPr>
      <w:r>
        <w:t xml:space="preserve">Before discussing </w:t>
      </w:r>
      <w:r w:rsidR="005B7F8A">
        <w:t>further</w:t>
      </w:r>
      <w:r>
        <w:t xml:space="preserve"> implications of these findings, some</w:t>
      </w:r>
      <w:r w:rsidR="00C34313">
        <w:t xml:space="preserve"> possible</w:t>
      </w:r>
      <w:r>
        <w:t xml:space="preserve"> caveats need to be addressed. </w:t>
      </w:r>
      <w:r w:rsidR="00D1671E">
        <w:t xml:space="preserve">These are related to </w:t>
      </w:r>
      <w:r w:rsidR="003239CB">
        <w:t xml:space="preserve">the way </w:t>
      </w:r>
      <w:proofErr w:type="spellStart"/>
      <w:r w:rsidR="003239CB">
        <w:t>statcheck</w:t>
      </w:r>
      <w:proofErr w:type="spellEnd"/>
      <w:r w:rsidR="003239CB">
        <w:t xml:space="preserve"> </w:t>
      </w:r>
      <w:r w:rsidR="003239CB">
        <w:fldChar w:fldCharType="begin" w:fldLock="1"/>
      </w:r>
      <w:r w:rsidR="00000406">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fldChar w:fldCharType="separate"/>
      </w:r>
      <w:r w:rsidR="003239CB" w:rsidRPr="005434E4">
        <w:rPr>
          <w:noProof/>
        </w:rPr>
        <w:t>(Epskamp &amp; Nuijten, 2013)</w:t>
      </w:r>
      <w:r w:rsidR="003239CB">
        <w:fldChar w:fldCharType="end"/>
      </w:r>
      <w:r w:rsidR="003239CB">
        <w:t xml:space="preserve"> extracts test statistics</w:t>
      </w:r>
      <w:r w:rsidR="003C40B9">
        <w:t>,</w:t>
      </w:r>
      <w:r w:rsidR="003239CB">
        <w:t xml:space="preserve"> </w:t>
      </w:r>
      <w:r w:rsidR="005434E4">
        <w:t xml:space="preserve">the </w:t>
      </w:r>
      <w:r w:rsidR="003E5522">
        <w:t xml:space="preserve">distributional properties of </w:t>
      </w:r>
      <w:r w:rsidR="005434E4">
        <w:rPr>
          <w:i/>
        </w:rPr>
        <w:t>P</w:t>
      </w:r>
      <w:r w:rsidR="005434E4">
        <w:t>-values</w:t>
      </w:r>
      <w:r w:rsidR="009F2F95">
        <w:t>, and the estimation procedure for the false negative rate</w:t>
      </w:r>
      <w:r w:rsidR="005434E4">
        <w:t>.</w:t>
      </w:r>
    </w:p>
    <w:p w14:paraId="2D8A5DB3" w14:textId="0F0A0F5D" w:rsidR="003239CB" w:rsidRPr="003239CB" w:rsidRDefault="003239CB" w:rsidP="008607BA">
      <w:pPr>
        <w:ind w:firstLine="567"/>
      </w:pPr>
      <w:proofErr w:type="spellStart"/>
      <w:r>
        <w:t>Statcheck</w:t>
      </w:r>
      <w:proofErr w:type="spellEnd"/>
      <w:r>
        <w:t xml:space="preserve"> extracts inline, </w:t>
      </w:r>
      <w:proofErr w:type="spellStart"/>
      <w:r>
        <w:t>APA</w:t>
      </w:r>
      <w:proofErr w:type="spellEnd"/>
      <w:r>
        <w:t xml:space="preserve"> style reported test statistics, but does not include results included from tables, or those that are not reported as the </w:t>
      </w:r>
      <w:proofErr w:type="spellStart"/>
      <w:r>
        <w:t>APA</w:t>
      </w:r>
      <w:proofErr w:type="spellEnd"/>
      <w:r>
        <w:t xml:space="preserve"> prescribes. Even though in several fields of psychological science factorial experiments are common and most oft</w:t>
      </w:r>
      <w:r w:rsidR="005C2617">
        <w:t>en represented with inline test results</w:t>
      </w:r>
      <w:r>
        <w:t xml:space="preserve">, some use regression models that are more aptly summarized in table form. Such tables are not included by </w:t>
      </w:r>
      <w:proofErr w:type="spellStart"/>
      <w:r>
        <w:t>statcheck</w:t>
      </w:r>
      <w:proofErr w:type="spellEnd"/>
      <w:r>
        <w:t xml:space="preserve">, because they do not provide the necessary information to </w:t>
      </w:r>
      <w:proofErr w:type="spellStart"/>
      <w:r>
        <w:t>recompute</w:t>
      </w:r>
      <w:proofErr w:type="spellEnd"/>
      <w:r>
        <w:t xml:space="preserve"> </w:t>
      </w:r>
      <w:r>
        <w:rPr>
          <w:i/>
        </w:rPr>
        <w:t>P</w:t>
      </w:r>
      <w:r>
        <w:t xml:space="preserve">-values. For example, a regression model might provide a </w:t>
      </w:r>
      <w:r>
        <w:rPr>
          <w:i/>
        </w:rPr>
        <w:t>t-</w:t>
      </w:r>
      <w:r>
        <w:t xml:space="preserve">value for a predictor, but no degrees of freedom and only an asterisk for significance. Considering that </w:t>
      </w:r>
      <w:proofErr w:type="spellStart"/>
      <w:r>
        <w:t>statcheck’s</w:t>
      </w:r>
      <w:proofErr w:type="spellEnd"/>
      <w:r>
        <w:t xml:space="preserve"> main aim is to </w:t>
      </w:r>
      <w:proofErr w:type="spellStart"/>
      <w:r>
        <w:t>recompute</w:t>
      </w:r>
      <w:proofErr w:type="spellEnd"/>
      <w:r>
        <w:t xml:space="preserve"> </w:t>
      </w:r>
      <w:r w:rsidR="005C2617">
        <w:t>test</w:t>
      </w:r>
      <w:r>
        <w:t xml:space="preserve"> numbers, it makes sense these are not included. </w:t>
      </w:r>
      <w:r w:rsidR="002E736B">
        <w:t xml:space="preserve">Additionally, </w:t>
      </w:r>
      <w:proofErr w:type="spellStart"/>
      <w:r w:rsidR="002E736B">
        <w:t>statcheck</w:t>
      </w:r>
      <w:proofErr w:type="spellEnd"/>
      <w:r w:rsidR="002E736B">
        <w:t xml:space="preserve"> only extracts test statistics and does not inspect the origins of the test statistics. This raises the possibility that extracted test statistics</w:t>
      </w:r>
      <w:r w:rsidR="00652ED4">
        <w:t xml:space="preserve"> within a paper</w:t>
      </w:r>
      <w:r w:rsidR="002E736B">
        <w:t xml:space="preserve">, thus </w:t>
      </w:r>
      <w:r w:rsidR="002E736B">
        <w:rPr>
          <w:i/>
        </w:rPr>
        <w:t>P-</w:t>
      </w:r>
      <w:r w:rsidR="002E736B">
        <w:t xml:space="preserve">values, are dependent, which </w:t>
      </w:r>
      <w:r w:rsidR="00652ED4">
        <w:t>would</w:t>
      </w:r>
      <w:r w:rsidR="002E736B">
        <w:t xml:space="preserve"> violate the assumption of </w:t>
      </w:r>
      <w:r w:rsidR="002E736B">
        <w:lastRenderedPageBreak/>
        <w:t xml:space="preserve">independence for the Fisher method. Inspecting the dependence of </w:t>
      </w:r>
      <w:r w:rsidR="002E736B" w:rsidRPr="002E736B">
        <w:rPr>
          <w:i/>
        </w:rPr>
        <w:t>P</w:t>
      </w:r>
      <w:r w:rsidR="002E736B">
        <w:t xml:space="preserve">-values within papers with the </w:t>
      </w:r>
      <w:proofErr w:type="spellStart"/>
      <w:r w:rsidR="002E736B">
        <w:t>intraclass</w:t>
      </w:r>
      <w:proofErr w:type="spellEnd"/>
      <w:r w:rsidR="002E736B">
        <w:t xml:space="preserve"> correlation (ICC), indicates that there is no reason for concern</w:t>
      </w:r>
      <w:r w:rsidR="008607BA">
        <w:t>,</w:t>
      </w:r>
      <w:r w:rsidR="002E736B">
        <w:t xml:space="preserve"> for the ICC is .00</w:t>
      </w:r>
      <w:r w:rsidR="008607BA">
        <w:t>1.</w:t>
      </w:r>
    </w:p>
    <w:p w14:paraId="239092FA" w14:textId="1A55C551" w:rsidR="000E2A1E" w:rsidRPr="003C40B9" w:rsidRDefault="003239CB" w:rsidP="008607BA">
      <w:pPr>
        <w:ind w:firstLine="567"/>
      </w:pPr>
      <w:r>
        <w:t xml:space="preserve">The extracted test statistics and accompanying </w:t>
      </w:r>
      <w:r>
        <w:rPr>
          <w:i/>
        </w:rPr>
        <w:t>P</w:t>
      </w:r>
      <w:r>
        <w:t xml:space="preserve">-values </w:t>
      </w:r>
      <w:r w:rsidR="000E2A1E">
        <w:t xml:space="preserve">are </w:t>
      </w:r>
      <w:r>
        <w:t>compared</w:t>
      </w:r>
      <w:r w:rsidR="005C2617">
        <w:t>,</w:t>
      </w:r>
      <w:r>
        <w:t xml:space="preserve"> throughout the paper</w:t>
      </w:r>
      <w:r w:rsidR="005C2617">
        <w:t>,</w:t>
      </w:r>
      <w:r>
        <w:t xml:space="preserve"> with theoretical properties under the null</w:t>
      </w:r>
      <w:r w:rsidR="000E2A1E">
        <w:t xml:space="preserve">, but some have questioned the validity of </w:t>
      </w:r>
      <w:r>
        <w:t>such properties</w:t>
      </w:r>
      <w:r w:rsidR="000E2A1E">
        <w:t xml:space="preserve"> in practical settings</w:t>
      </w:r>
      <w:r>
        <w:t xml:space="preserve">. More specifically, </w:t>
      </w:r>
      <w:r>
        <w:fldChar w:fldCharType="begin" w:fldLock="1"/>
      </w:r>
      <w:r w:rsidR="00000406">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w:t>
      </w:r>
      <w:r w:rsidRPr="003239CB">
        <w:rPr>
          <w:noProof/>
        </w:rPr>
        <w:t xml:space="preserve"> </w:t>
      </w:r>
      <w:r>
        <w:rPr>
          <w:noProof/>
        </w:rPr>
        <w:t>(</w:t>
      </w:r>
      <w:r w:rsidRPr="003239CB">
        <w:rPr>
          <w:noProof/>
        </w:rPr>
        <w:t>2013)</w:t>
      </w:r>
      <w:r>
        <w:fldChar w:fldCharType="end"/>
      </w:r>
      <w:r>
        <w:t xml:space="preserve"> has questioned the validity of this property in </w:t>
      </w:r>
      <w:r w:rsidR="00A36CDB">
        <w:t>randomized trials</w:t>
      </w:r>
      <w:r w:rsidR="000E2A1E">
        <w:t>.</w:t>
      </w:r>
      <w:r w:rsidR="00A36CDB">
        <w:t xml:space="preserve"> He argues that the property of uniformity does not hold under many working circumstances. However, he aptly proposes why uniformity under the null might be violated: (1) invalid test usage or (2) violation of the independence assumption. </w:t>
      </w:r>
      <w:r w:rsidR="008607BA">
        <w:t>For our purposes, t</w:t>
      </w:r>
      <w:r w:rsidR="00A36CDB">
        <w:t xml:space="preserve">he latter </w:t>
      </w:r>
      <w:r w:rsidR="008607BA">
        <w:t>was addressed in the previous paragraph</w:t>
      </w:r>
      <w:r w:rsidR="00A36CDB">
        <w:t xml:space="preserve">. </w:t>
      </w:r>
      <w:r w:rsidR="008607BA">
        <w:t>The former could still be an issue, but we deem it reasonable to assume that papers that have gone through peer-review use the correct statistical tests for the large</w:t>
      </w:r>
      <w:r w:rsidR="003C40B9">
        <w:t>st</w:t>
      </w:r>
      <w:r w:rsidR="008607BA">
        <w:t xml:space="preserve"> part</w:t>
      </w:r>
      <w:r w:rsidR="003C40B9">
        <w:t xml:space="preserve"> and</w:t>
      </w:r>
      <w:r w:rsidR="005C2617">
        <w:t>, hence,</w:t>
      </w:r>
      <w:r w:rsidR="003C40B9">
        <w:t xml:space="preserve"> do not consider this a valid concern </w:t>
      </w:r>
      <w:r w:rsidR="00F9285D">
        <w:t>for</w:t>
      </w:r>
      <w:r w:rsidR="003C40B9">
        <w:t xml:space="preserve"> the scale we operate on in the current paper</w:t>
      </w:r>
      <w:r w:rsidR="008607BA">
        <w:t>.</w:t>
      </w:r>
      <w:r w:rsidR="003C40B9">
        <w:t xml:space="preserve"> </w:t>
      </w:r>
    </w:p>
    <w:p w14:paraId="00D808B7" w14:textId="63651C01" w:rsidR="009E0301" w:rsidRDefault="00C34313" w:rsidP="009E0301">
      <w:pPr>
        <w:ind w:firstLine="567"/>
      </w:pPr>
      <w:r>
        <w:t>Lastly, the curve fitting procedure used for the observed power of t</w:t>
      </w:r>
      <w:r w:rsidR="008D175C">
        <w:t xml:space="preserve">he Fisher method gave the </w:t>
      </w:r>
      <w:r w:rsidR="00F9285D">
        <w:t xml:space="preserve">estimated </w:t>
      </w:r>
      <w:proofErr w:type="spellStart"/>
      <w:r w:rsidR="008D175C">
        <w:t>lowerbound</w:t>
      </w:r>
      <w:proofErr w:type="spellEnd"/>
      <w:r w:rsidR="008D175C">
        <w:t xml:space="preserve"> </w:t>
      </w:r>
      <w:r>
        <w:t>of the false negative rate. Equivalent</w:t>
      </w:r>
      <w:r w:rsidR="00F9285D">
        <w:t>-</w:t>
      </w:r>
      <w:r>
        <w:t xml:space="preserve"> and better</w:t>
      </w:r>
      <w:r w:rsidR="00435B7F">
        <w:t xml:space="preserve"> fitting</w:t>
      </w:r>
      <w:r>
        <w:t xml:space="preserve"> models </w:t>
      </w:r>
      <w:r w:rsidR="00435B7F">
        <w:t xml:space="preserve">than the curve model </w:t>
      </w:r>
      <w:r>
        <w:t xml:space="preserve">exist </w:t>
      </w:r>
      <w:r>
        <w:fldChar w:fldCharType="begin" w:fldLock="1"/>
      </w:r>
      <w:r w:rsidR="00000406">
        <w:instrText>ADDIN CSL_CITATION { "citationItems" : [ { "id" : "ITEM-1", "itemData" : { "ISBN" : "9781606238776", "author" : [ { "dropping-particle" : "", "family" : "Kline", "given" : "Rex B.", "non-dropping-particle" : "", "parse-names" : false, "suffix" : "" } ], "edition" : "3",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fldChar w:fldCharType="separate"/>
      </w:r>
      <w:r w:rsidRPr="00C34313">
        <w:rPr>
          <w:noProof/>
        </w:rPr>
        <w:t>(Kline, 2011)</w:t>
      </w:r>
      <w:r>
        <w:fldChar w:fldCharType="end"/>
      </w:r>
      <w:r>
        <w:t xml:space="preserve"> and </w:t>
      </w:r>
      <w:r w:rsidR="009E0301">
        <w:t>will</w:t>
      </w:r>
      <w:r>
        <w:t xml:space="preserve"> provide different estimates of the </w:t>
      </w:r>
      <w:proofErr w:type="spellStart"/>
      <w:r>
        <w:t>lowerbound</w:t>
      </w:r>
      <w:proofErr w:type="spellEnd"/>
      <w:r>
        <w:t xml:space="preserve"> false negative rate</w:t>
      </w:r>
      <w:r w:rsidR="008D175C">
        <w:t>, due to differing fit</w:t>
      </w:r>
      <w:r>
        <w:t xml:space="preserve">. </w:t>
      </w:r>
      <w:r w:rsidR="00435B7F">
        <w:t>However, i</w:t>
      </w:r>
      <w:r w:rsidR="009E0301">
        <w:t xml:space="preserve">n the limit, as the model approaches the explained variance of the saturated model, the </w:t>
      </w:r>
      <w:r w:rsidR="00F9285D">
        <w:t xml:space="preserve">estimated </w:t>
      </w:r>
      <w:proofErr w:type="spellStart"/>
      <w:r w:rsidR="009E0301">
        <w:t>lower</w:t>
      </w:r>
      <w:r w:rsidR="008D175C">
        <w:t>bound</w:t>
      </w:r>
      <w:proofErr w:type="spellEnd"/>
      <w:r w:rsidR="008D175C">
        <w:t xml:space="preserve"> </w:t>
      </w:r>
      <w:r w:rsidR="009E0301">
        <w:t>of the false negative rate will approach the</w:t>
      </w:r>
      <w:r w:rsidR="008D175C">
        <w:t xml:space="preserve"> </w:t>
      </w:r>
      <w:r w:rsidR="00F9285D">
        <w:t xml:space="preserve">estimated </w:t>
      </w:r>
      <w:proofErr w:type="spellStart"/>
      <w:r w:rsidR="008D175C">
        <w:t>upperbound</w:t>
      </w:r>
      <w:proofErr w:type="spellEnd"/>
      <w:r w:rsidR="009E0301">
        <w:t>. In other words</w:t>
      </w:r>
      <w:r w:rsidR="008D175C">
        <w:t xml:space="preserve">, the </w:t>
      </w:r>
      <w:proofErr w:type="spellStart"/>
      <w:r w:rsidR="008D175C">
        <w:t>lowerbound</w:t>
      </w:r>
      <w:proofErr w:type="spellEnd"/>
      <w:r w:rsidR="008D175C">
        <w:t xml:space="preserve"> based on the curve model, which explains 2.2% of variance as opposed to 67% in the saturated model, is a conservative </w:t>
      </w:r>
      <w:proofErr w:type="spellStart"/>
      <w:r w:rsidR="008D175C">
        <w:t>lowerbound</w:t>
      </w:r>
      <w:proofErr w:type="spellEnd"/>
      <w:r w:rsidR="008D175C">
        <w:t xml:space="preserve">. Hence, </w:t>
      </w:r>
      <w:r w:rsidR="003E6F67">
        <w:t>the model provided is suboptimal, resulting in conservative estimates of the false negative rate.</w:t>
      </w:r>
    </w:p>
    <w:p w14:paraId="12ADB60C" w14:textId="79C66444" w:rsidR="003E6F67" w:rsidRDefault="003E6F67" w:rsidP="00817693">
      <w:pPr>
        <w:ind w:firstLine="567"/>
        <w:rPr>
          <w:b/>
        </w:rPr>
      </w:pPr>
      <w:r>
        <w:rPr>
          <w:b/>
        </w:rPr>
        <w:t>Implications</w:t>
      </w:r>
    </w:p>
    <w:p w14:paraId="42B90062" w14:textId="5266D1DC" w:rsidR="00516A52" w:rsidRDefault="00D82260" w:rsidP="00516A52">
      <w:pPr>
        <w:ind w:firstLine="567"/>
      </w:pPr>
      <w:r>
        <w:t xml:space="preserve">In recent years false positive errors have received </w:t>
      </w:r>
      <w:r w:rsidR="00F9285D">
        <w:t>much</w:t>
      </w:r>
      <w:r>
        <w:t xml:space="preserve"> attention, </w:t>
      </w:r>
      <w:r w:rsidR="003407F3">
        <w:t>where</w:t>
      </w:r>
      <w:r w:rsidR="00F9285D">
        <w:t>as</w:t>
      </w:r>
      <w:r w:rsidR="003407F3">
        <w:t xml:space="preserve"> o</w:t>
      </w:r>
      <w:r>
        <w:t xml:space="preserve">nly a few papers have </w:t>
      </w:r>
      <w:r w:rsidR="00F9285D">
        <w:t>paid attention to</w:t>
      </w:r>
      <w:r>
        <w:t xml:space="preserve"> the importance of false negatives explicitly </w:t>
      </w:r>
      <w:r>
        <w:fldChar w:fldCharType="begin" w:fldLock="1"/>
      </w:r>
      <w:r w:rsidR="00000406">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previouslyFormattedCitation" : "(Fiedler et al., 2012; Lakens &amp; Evers, 2014)" }, "properties" : { "noteIndex" : 0 }, "schema" : "https://github.com/citation-style-language/schema/raw/master/csl-citation.json" }</w:instrText>
      </w:r>
      <w:r>
        <w:fldChar w:fldCharType="separate"/>
      </w:r>
      <w:r w:rsidRPr="00D82260">
        <w:rPr>
          <w:noProof/>
        </w:rPr>
        <w:t xml:space="preserve">(Fiedler et al., 2012; </w:t>
      </w:r>
      <w:r w:rsidRPr="00D82260">
        <w:rPr>
          <w:noProof/>
        </w:rPr>
        <w:lastRenderedPageBreak/>
        <w:t>Lakens &amp; Evers, 2014)</w:t>
      </w:r>
      <w:r>
        <w:fldChar w:fldCharType="end"/>
      </w:r>
      <w:r w:rsidR="003407F3">
        <w:t>. I</w:t>
      </w:r>
      <w:r>
        <w:t>mplicitly</w:t>
      </w:r>
      <w:r w:rsidR="003407F3">
        <w:t>,</w:t>
      </w:r>
      <w:r>
        <w:t xml:space="preserve"> the </w:t>
      </w:r>
      <w:r w:rsidR="004037FB">
        <w:t xml:space="preserve">importance put </w:t>
      </w:r>
      <w:r>
        <w:t xml:space="preserve">on power in replications </w:t>
      </w:r>
      <w:r w:rsidR="004037FB">
        <w:fldChar w:fldCharType="begin" w:fldLock="1"/>
      </w:r>
      <w:r w:rsidR="00000406">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fldChar w:fldCharType="separate"/>
      </w:r>
      <w:r w:rsidR="004037FB" w:rsidRPr="004037FB">
        <w:rPr>
          <w:noProof/>
        </w:rPr>
        <w:t>(Brandt et al., 2013)</w:t>
      </w:r>
      <w:r w:rsidR="004037FB">
        <w:fldChar w:fldCharType="end"/>
      </w:r>
      <w:r w:rsidR="004037FB">
        <w:t xml:space="preserve"> </w:t>
      </w:r>
      <w:r>
        <w:t xml:space="preserve">was </w:t>
      </w:r>
      <w:r w:rsidR="004037FB">
        <w:t xml:space="preserve">stressing the importance of </w:t>
      </w:r>
      <w:r>
        <w:t>controlling false negatives in replications</w:t>
      </w:r>
      <w:r w:rsidR="004037FB">
        <w:t xml:space="preserve"> </w:t>
      </w:r>
      <w:r>
        <w:t xml:space="preserve">. </w:t>
      </w:r>
      <w:r w:rsidR="003407F3">
        <w:t xml:space="preserve">Even though these implicit elements have trickled down into </w:t>
      </w:r>
      <w:r w:rsidR="004037FB">
        <w:t xml:space="preserve">policy changes </w:t>
      </w:r>
      <w:r w:rsidR="004037FB">
        <w:fldChar w:fldCharType="begin" w:fldLock="1"/>
      </w:r>
      <w:r w:rsidR="00000406">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previouslyFormattedCitation" : "(Eich, 2013; Journal of Experimental Social Psychology, 2014)" }, "properties" : { "noteIndex" : 0 }, "schema" : "https://github.com/citation-style-language/schema/raw/master/csl-citation.json" }</w:instrText>
      </w:r>
      <w:r w:rsidR="004037FB">
        <w:fldChar w:fldCharType="separate"/>
      </w:r>
      <w:r w:rsidR="004037FB" w:rsidRPr="004037FB">
        <w:rPr>
          <w:noProof/>
        </w:rPr>
        <w:t>(Eich, 2013; Journal of Experimental Social Psychology, 2014)</w:t>
      </w:r>
      <w:r w:rsidR="004037FB">
        <w:fldChar w:fldCharType="end"/>
      </w:r>
      <w:r w:rsidR="004037FB">
        <w:t>, active discussion of false negative rates</w:t>
      </w:r>
      <w:r w:rsidR="009C42E0">
        <w:t xml:space="preserve"> beyond the scope of replications</w:t>
      </w:r>
      <w:r w:rsidR="004037FB">
        <w:t xml:space="preserve"> has kept behind on the false positive rate discussion</w:t>
      </w:r>
      <w:r w:rsidR="00F9285D">
        <w:t xml:space="preserve">. This even in light of </w:t>
      </w:r>
      <w:r w:rsidR="00B16255">
        <w:t xml:space="preserve">previous </w:t>
      </w:r>
      <w:r w:rsidR="00F9285D">
        <w:t xml:space="preserve">findings indicating possible low power </w:t>
      </w:r>
      <w:r w:rsidR="00B16255">
        <w:t xml:space="preserve">in the psychological sciences </w:t>
      </w:r>
      <w:r w:rsidR="00F9285D">
        <w:fldChar w:fldCharType="begin" w:fldLock="1"/>
      </w:r>
      <w:r w:rsidR="00000406">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F9285D">
        <w:fldChar w:fldCharType="separate"/>
      </w:r>
      <w:r w:rsidR="00F9285D" w:rsidRPr="00F9285D">
        <w:rPr>
          <w:noProof/>
        </w:rPr>
        <w:t>(Sedlmeier &amp; Gigerenzer, 1989)</w:t>
      </w:r>
      <w:r w:rsidR="00F9285D">
        <w:fldChar w:fldCharType="end"/>
      </w:r>
      <w:r w:rsidR="00F9285D">
        <w:t xml:space="preserve"> and absence of increasing sample sizes over time </w:t>
      </w:r>
      <w:r w:rsidR="00F9285D">
        <w:fldChar w:fldCharType="begin" w:fldLock="1"/>
      </w:r>
      <w:r w:rsidR="00000406">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Barber, Kohlhart, &amp; Holmes, 2011)" }, "properties" : { "noteIndex" : 0 }, "schema" : "https://github.com/citation-style-language/schema/raw/master/csl-citation.json" }</w:instrText>
      </w:r>
      <w:r w:rsidR="00F9285D">
        <w:fldChar w:fldCharType="separate"/>
      </w:r>
      <w:r w:rsidR="00F9285D" w:rsidRPr="00F9285D">
        <w:rPr>
          <w:noProof/>
        </w:rPr>
        <w:t>(Marszalek, Barber, Kohlhart, &amp; Holmes, 2011)</w:t>
      </w:r>
      <w:r w:rsidR="00F9285D">
        <w:fldChar w:fldCharType="end"/>
      </w:r>
      <w:r w:rsidR="004037FB">
        <w:t xml:space="preserve">. </w:t>
      </w:r>
      <w:r w:rsidR="003407F3">
        <w:t>Our results, however, clearly indicate this inattention to false negatives is unwarranted</w:t>
      </w:r>
      <w:r w:rsidR="009C42E0">
        <w:t>.</w:t>
      </w:r>
    </w:p>
    <w:p w14:paraId="6D117973" w14:textId="42A783F0" w:rsidR="004F619F" w:rsidRDefault="00F9285D" w:rsidP="00B16255">
      <w:pPr>
        <w:ind w:firstLine="567"/>
      </w:pPr>
      <w:r>
        <w:t>A</w:t>
      </w:r>
      <w:r w:rsidR="00516A52">
        <w:t xml:space="preserve">fter the commotion caused by the special issue on replications in </w:t>
      </w:r>
      <w:r w:rsidR="00516A52">
        <w:rPr>
          <w:i/>
        </w:rPr>
        <w:t>Social Psychology</w:t>
      </w:r>
      <w:r w:rsidR="00516A52">
        <w:t xml:space="preserve">, </w:t>
      </w:r>
      <w:r w:rsidR="003407F3">
        <w:t>false negatives have received some</w:t>
      </w:r>
      <w:r w:rsidR="00516A52">
        <w:t xml:space="preserve"> </w:t>
      </w:r>
      <w:r>
        <w:t xml:space="preserve">minor </w:t>
      </w:r>
      <w:r w:rsidR="00516A52">
        <w:t>attention</w:t>
      </w:r>
      <w:r w:rsidR="00777149">
        <w:t xml:space="preserve"> on social media</w:t>
      </w:r>
      <w:r w:rsidR="003407F3">
        <w:t xml:space="preserve"> and blogs</w:t>
      </w:r>
      <w:r w:rsidR="00516A52">
        <w:t xml:space="preserve">. </w:t>
      </w:r>
      <w:r w:rsidR="00516A52">
        <w:fldChar w:fldCharType="begin" w:fldLock="1"/>
      </w:r>
      <w:r w:rsidR="00000406">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fldChar w:fldCharType="separate"/>
      </w:r>
      <w:r w:rsidR="00516A52" w:rsidRPr="00516A52">
        <w:rPr>
          <w:noProof/>
        </w:rPr>
        <w:t xml:space="preserve">Wilson </w:t>
      </w:r>
      <w:r w:rsidR="00516A52">
        <w:rPr>
          <w:noProof/>
        </w:rPr>
        <w:t>(</w:t>
      </w:r>
      <w:r w:rsidR="00516A52" w:rsidRPr="00516A52">
        <w:rPr>
          <w:noProof/>
        </w:rPr>
        <w:t>2014)</w:t>
      </w:r>
      <w:r w:rsidR="00516A52">
        <w:fldChar w:fldCharType="end"/>
      </w:r>
      <w:r w:rsidR="00516A52">
        <w:t xml:space="preserve"> was concerned about failed replications </w:t>
      </w:r>
      <w:r w:rsidR="003407F3">
        <w:t xml:space="preserve">possibly </w:t>
      </w:r>
      <w:r w:rsidR="00516A52">
        <w:t xml:space="preserve">being false negatives. More specifically, he was concerned that the </w:t>
      </w:r>
      <w:r w:rsidR="003407F3">
        <w:t xml:space="preserve">replication researchers did the opposite of </w:t>
      </w:r>
      <w:r w:rsidR="00516A52">
        <w:rPr>
          <w:i/>
        </w:rPr>
        <w:t>P</w:t>
      </w:r>
      <w:r w:rsidR="00516A52">
        <w:t xml:space="preserve">-hacking, which we refer to as </w:t>
      </w:r>
      <w:r w:rsidR="00516A52">
        <w:rPr>
          <w:i/>
        </w:rPr>
        <w:t>Q-</w:t>
      </w:r>
      <w:r w:rsidR="00777149">
        <w:t>hacking.</w:t>
      </w:r>
      <w:r w:rsidR="00E8243D">
        <w:rPr>
          <w:i/>
        </w:rPr>
        <w:t xml:space="preserve"> </w:t>
      </w:r>
      <w:r w:rsidR="00E8243D">
        <w:t xml:space="preserve">Even though </w:t>
      </w:r>
      <w:r>
        <w:t xml:space="preserve">possible </w:t>
      </w:r>
      <w:r w:rsidR="00E8243D">
        <w:rPr>
          <w:i/>
        </w:rPr>
        <w:t>Q-</w:t>
      </w:r>
      <w:r w:rsidR="00E8243D">
        <w:t xml:space="preserve">hacking </w:t>
      </w:r>
      <w:r w:rsidR="00202BD1">
        <w:t>is of concern</w:t>
      </w:r>
      <w:r w:rsidR="00E8243D">
        <w:t xml:space="preserve">, </w:t>
      </w:r>
      <w:r>
        <w:t>it is remarkable the attention that is given to false negatives is this specific and negative. W</w:t>
      </w:r>
      <w:r w:rsidR="00E8243D">
        <w:t xml:space="preserve">e consider the problem of false negatives in the </w:t>
      </w:r>
      <w:r w:rsidR="00202BD1">
        <w:t xml:space="preserve">entire psychological </w:t>
      </w:r>
      <w:r w:rsidR="00E8243D">
        <w:t>literature to be a more pressing issue—one that has barely been addressed in the recent years.</w:t>
      </w:r>
      <w:r w:rsidR="00B16255">
        <w:t xml:space="preserve"> This concern is especially pressing due to observed sample sizes and the increasing amount of negative results.</w:t>
      </w:r>
      <w:r w:rsidR="00202BD1">
        <w:t xml:space="preserve"> </w:t>
      </w:r>
      <w:r w:rsidR="00686F37">
        <w:t xml:space="preserve">Sample sizes across the test results showed that 25% of all test results had a sample smaller than 34, 50% smaller than 62, and 75% smaller than 119. Descriptive data across time also indicate these sample sizes remain stable from 1985 through 2013. This </w:t>
      </w:r>
      <w:r w:rsidR="00A52645">
        <w:t>is in line with</w:t>
      </w:r>
      <w:r w:rsidR="00686F37">
        <w:t xml:space="preserve"> findings by </w:t>
      </w:r>
      <w:r w:rsidR="00686F37">
        <w:fldChar w:fldCharType="begin" w:fldLock="1"/>
      </w:r>
      <w:r w:rsidR="00000406">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manualFormatting" : "Marszalek, Barber, Kohlhart, &amp; Holmes (2011)", "previouslyFormattedCitation" : "(Marszalek et al., 2011)" }, "properties" : { "noteIndex" : 0 }, "schema" : "https://github.com/citation-style-language/schema/raw/master/csl-citation.json" }</w:instrText>
      </w:r>
      <w:r w:rsidR="00686F37">
        <w:fldChar w:fldCharType="separate"/>
      </w:r>
      <w:r w:rsidR="00686F37" w:rsidRPr="00686F37">
        <w:rPr>
          <w:noProof/>
        </w:rPr>
        <w:t xml:space="preserve">Marszalek, Barber, Kohlhart, &amp; Holmes </w:t>
      </w:r>
      <w:r w:rsidR="00686F37">
        <w:rPr>
          <w:noProof/>
        </w:rPr>
        <w:t>(</w:t>
      </w:r>
      <w:r w:rsidR="00686F37" w:rsidRPr="00686F37">
        <w:rPr>
          <w:noProof/>
        </w:rPr>
        <w:t>2011)</w:t>
      </w:r>
      <w:r w:rsidR="00686F37">
        <w:fldChar w:fldCharType="end"/>
      </w:r>
      <w:r w:rsidR="00686F37">
        <w:t xml:space="preserve">, who found that recommendations for increases in sample sizes </w:t>
      </w:r>
      <w:r w:rsidR="00686F37">
        <w:fldChar w:fldCharType="begin" w:fldLock="1"/>
      </w:r>
      <w:r w:rsidR="00000406">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manualFormatting" : "(e.g., Wilkinson &amp; APA Task Force on Statistical Inference, 1999)", "previouslyFormattedCitation" : "(Wilkinson &amp; APA Task Force on Statistical Inference, 1999)" }, "properties" : { "noteIndex" : 0 }, "schema" : "https://github.com/citation-style-language/schema/raw/master/csl-citation.json" }</w:instrText>
      </w:r>
      <w:r w:rsidR="00686F37">
        <w:fldChar w:fldCharType="separate"/>
      </w:r>
      <w:r w:rsidR="00686F37" w:rsidRPr="00686F37">
        <w:rPr>
          <w:noProof/>
        </w:rPr>
        <w:t>(</w:t>
      </w:r>
      <w:r w:rsidR="00686F37">
        <w:rPr>
          <w:noProof/>
        </w:rPr>
        <w:t xml:space="preserve">e.g., </w:t>
      </w:r>
      <w:r w:rsidR="00686F37" w:rsidRPr="00686F37">
        <w:rPr>
          <w:noProof/>
        </w:rPr>
        <w:t>Wilkinson &amp; APA Task Force on Statistical Inference, 1999)</w:t>
      </w:r>
      <w:r w:rsidR="00686F37">
        <w:fldChar w:fldCharType="end"/>
      </w:r>
      <w:r w:rsidR="00686F37">
        <w:t xml:space="preserve"> did not bear fruit in practice.</w:t>
      </w:r>
      <w:r w:rsidR="00B16255">
        <w:t xml:space="preserve"> Our data also show, c</w:t>
      </w:r>
      <w:r w:rsidR="004F619F">
        <w:t xml:space="preserve">ontrary to </w:t>
      </w:r>
      <w:r w:rsidR="00160D0A">
        <w:t>the</w:t>
      </w:r>
      <w:r w:rsidR="00C074E3">
        <w:t xml:space="preserve"> </w:t>
      </w:r>
      <w:r w:rsidR="00B16255">
        <w:t xml:space="preserve">findings </w:t>
      </w:r>
      <w:r w:rsidR="00C074E3">
        <w:t xml:space="preserve">that significant results are abundant </w:t>
      </w:r>
      <w:r w:rsidR="00C074E3">
        <w:fldChar w:fldCharType="begin" w:fldLock="1"/>
      </w:r>
      <w:r w:rsidR="00000406">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previouslyFormattedCitation" : "(Sterling et al., 1995; Sterling, 1959)" }, "properties" : { "noteIndex" : 0 }, "schema" : "https://github.com/citation-style-language/schema/raw/master/csl-citation.json" }</w:instrText>
      </w:r>
      <w:r w:rsidR="00C074E3">
        <w:fldChar w:fldCharType="separate"/>
      </w:r>
      <w:r w:rsidR="00C074E3" w:rsidRPr="00C074E3">
        <w:rPr>
          <w:noProof/>
        </w:rPr>
        <w:t>(Sterling et al., 1995; Sterling, 1959)</w:t>
      </w:r>
      <w:r w:rsidR="00C074E3">
        <w:fldChar w:fldCharType="end"/>
      </w:r>
      <w:r w:rsidR="00C074E3">
        <w:t xml:space="preserve"> and on the rise for the psychological sciences </w:t>
      </w:r>
      <w:r w:rsidR="00C074E3">
        <w:fldChar w:fldCharType="begin" w:fldLock="1"/>
      </w:r>
      <w:r w:rsidR="00000406">
        <w:instrText>ADDIN CSL_CITATION { "citationItems" : [ { "id" : "ITEM-1", "itemData" : { "DOI" : "10.1007/s11192-011-0494-7", "ISSN" : "0138-9130", "author" : [ { "dropping-particle" : "", "family" : "Fanelli", "given" : "Daniele", "non-dropping-particle" : "", "parse-names" : false, "suffix" : "" } ], "container-title" : "Scientometrics", "id" : "ITEM-1",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 "properties" : { "noteIndex" : 0 }, "schema" : "https://github.com/citation-style-language/schema/raw/master/csl-citation.json" }</w:instrText>
      </w:r>
      <w:r w:rsidR="00C074E3">
        <w:fldChar w:fldCharType="separate"/>
      </w:r>
      <w:r w:rsidR="00C074E3" w:rsidRPr="00C074E3">
        <w:rPr>
          <w:noProof/>
        </w:rPr>
        <w:t>(Fanelli, 2011)</w:t>
      </w:r>
      <w:r w:rsidR="00C074E3">
        <w:fldChar w:fldCharType="end"/>
      </w:r>
      <w:r w:rsidR="00C074E3">
        <w:t xml:space="preserve">, a </w:t>
      </w:r>
      <w:r w:rsidR="00C074E3">
        <w:lastRenderedPageBreak/>
        <w:t xml:space="preserve">lower maximum </w:t>
      </w:r>
      <w:r w:rsidR="00B16255">
        <w:t xml:space="preserve">proportion of significant results </w:t>
      </w:r>
      <w:r w:rsidR="00C074E3">
        <w:t xml:space="preserve">(i.e., 91%) and an increase in </w:t>
      </w:r>
      <w:proofErr w:type="spellStart"/>
      <w:r w:rsidR="00C074E3">
        <w:t>nonsignificant</w:t>
      </w:r>
      <w:proofErr w:type="spellEnd"/>
      <w:r w:rsidR="00C074E3">
        <w:t xml:space="preserve"> results (see Figure 7).</w:t>
      </w:r>
      <w:r w:rsidR="00160D0A">
        <w:t xml:space="preserve"> </w:t>
      </w:r>
      <w:r w:rsidR="00886BC6">
        <w:t xml:space="preserve">We do note that main results of papers might still show higher proportions of significance, as </w:t>
      </w:r>
      <w:proofErr w:type="spellStart"/>
      <w:r w:rsidR="00886BC6">
        <w:t>statcheck</w:t>
      </w:r>
      <w:proofErr w:type="spellEnd"/>
      <w:r w:rsidR="00886BC6">
        <w:t xml:space="preserve"> extracts all test statistics</w:t>
      </w:r>
      <w:r w:rsidR="00A52645">
        <w:t>; both main and peripheral</w:t>
      </w:r>
      <w:r w:rsidR="00886BC6">
        <w:t xml:space="preserve">. However, it seems </w:t>
      </w:r>
      <w:r w:rsidR="00C074E3">
        <w:t>the field is not shying away from publishing negative results</w:t>
      </w:r>
      <w:r w:rsidR="00886BC6">
        <w:t xml:space="preserve"> per se</w:t>
      </w:r>
      <w:r w:rsidR="00C074E3">
        <w:t xml:space="preserve">, as so many have proposed before </w:t>
      </w:r>
      <w:r w:rsidR="00C074E3">
        <w:fldChar w:fldCharType="begin" w:fldLock="1"/>
      </w:r>
      <w:r w:rsidR="00000406">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00C074E3">
        <w:fldChar w:fldCharType="separate"/>
      </w:r>
      <w:r w:rsidR="00C074E3" w:rsidRPr="00E512CA">
        <w:rPr>
          <w:noProof/>
        </w:rPr>
        <w:t>(</w:t>
      </w:r>
      <w:r w:rsidR="00C074E3">
        <w:rPr>
          <w:noProof/>
        </w:rPr>
        <w:t xml:space="preserve">e.g., </w:t>
      </w:r>
      <w:r w:rsidR="00C074E3" w:rsidRPr="00E512CA">
        <w:rPr>
          <w:noProof/>
        </w:rPr>
        <w:t>Greenwald, 1975; Nosek, Spies, &amp; Motyl, 2012; Rosenthal, 1979; Schimmack, 2012)</w:t>
      </w:r>
      <w:r w:rsidR="00C074E3">
        <w:fldChar w:fldCharType="end"/>
      </w:r>
      <w:r w:rsidR="00C074E3">
        <w:t>.</w:t>
      </w:r>
    </w:p>
    <w:p w14:paraId="2F24C123" w14:textId="74E903BC" w:rsidR="00B16255" w:rsidRDefault="001C671C" w:rsidP="00B16255">
      <w:pPr>
        <w:ind w:firstLine="567"/>
      </w:pPr>
      <w:r>
        <w:t xml:space="preserve">Moreover, the results provide indication that </w:t>
      </w:r>
      <w:r w:rsidR="00A070AA">
        <w:t xml:space="preserve">most journals are highly similar in the degree to which they include false negatives. Notably, </w:t>
      </w:r>
      <w:r>
        <w:t xml:space="preserve">the included Open Access journals, FP and </w:t>
      </w:r>
      <w:proofErr w:type="spellStart"/>
      <w:r>
        <w:t>PLOS</w:t>
      </w:r>
      <w:proofErr w:type="spellEnd"/>
      <w:r>
        <w:t>, are highly similar to traditional journals</w:t>
      </w:r>
      <w:r w:rsidR="00A070AA">
        <w:t>, even though the quality of these journals has been</w:t>
      </w:r>
      <w:r>
        <w:t xml:space="preserve"> called into question </w:t>
      </w:r>
      <w:r>
        <w:fldChar w:fldCharType="begin" w:fldLock="1"/>
      </w:r>
      <w:r w:rsidR="00000406">
        <w:instrText>ADDIN CSL_CITATION { "citationItems" : [ { "id" : "ITEM-1", "itemData" : { "DOI" : "10.1126/science.342.6154.60", "ISSN" : "0036-8075", "author" : [ { "dropping-particle" : "", "family" : "Bohannon", "given" : "J.", "non-dropping-particle" : "", "parse-names" : false, "suffix" : "" } ], "container-title" : "Science", "id" : "ITEM-1", "issue" : "6154", "issued" : { "date-parts" : [ [ "2013", "10", "3" ] ] }, "page" : "60-65", "title" : "Who's afraid of peer review?", "type" : "article-journal", "volume" : "342" }, "uris" : [ "http://www.mendeley.com/documents/?uuid=68c4284b-2d74-43aa-b22e-7417ecc33130" ] }, { "id" : "ITEM-2", "itemData" : { "author" : [ { "dropping-particle" : "", "family" : "Beall", "given" : "Jeffrey", "non-dropping-particle" : "", "parse-names" : false, "suffix" : "" } ], "container-title" : "tripleC", "id" : "ITEM-2", "issued" : { "date-parts" : [ [ "2013" ] ] }, "page" : "589-597", "title" : "The Open-Access movement is not really about Open Access", "type" : "article-journal", "volume" : "11" }, "uris" : [ "http://www.mendeley.com/documents/?uuid=1fe8a723-ae22-466a-b00b-1f628c980163" ] } ], "mendeley" : { "previouslyFormattedCitation" : "(Beall, 2013; Bohannon, 2013)" }, "properties" : { "noteIndex" : 0 }, "schema" : "https://github.com/citation-style-language/schema/raw/master/csl-citation.json" }</w:instrText>
      </w:r>
      <w:r>
        <w:fldChar w:fldCharType="separate"/>
      </w:r>
      <w:r w:rsidRPr="001C671C">
        <w:rPr>
          <w:noProof/>
        </w:rPr>
        <w:t>(Beall, 2013; Bohannon, 2013)</w:t>
      </w:r>
      <w:r>
        <w:fldChar w:fldCharType="end"/>
      </w:r>
      <w:r>
        <w:t xml:space="preserve"> </w:t>
      </w:r>
      <w:r w:rsidR="00A070AA">
        <w:t xml:space="preserve">or that they profile themselves differently (e.g., </w:t>
      </w:r>
      <w:proofErr w:type="spellStart"/>
      <w:r w:rsidR="00A070AA">
        <w:t>PLOS</w:t>
      </w:r>
      <w:proofErr w:type="spellEnd"/>
      <w:r w:rsidR="00A070AA">
        <w:t xml:space="preserve"> prides themselves on reviewing papers based on methodological rigor, not results). </w:t>
      </w:r>
      <w:r w:rsidR="00281551">
        <w:t>What is even more noteworthy, is that the JAP lacks ordinal evidence for false negatives, whereas all other journals show sufficient evidence. Additionally, the ad hoc estimated effect is much smaller (</w:t>
      </w:r>
      <w:r w:rsidR="00281551">
        <w:rPr>
          <w:i/>
        </w:rPr>
        <w:t xml:space="preserve">r </w:t>
      </w:r>
      <w:r w:rsidR="00281551">
        <w:t>= .16) than the other journals (</w:t>
      </w:r>
      <w:proofErr w:type="spellStart"/>
      <w:r w:rsidR="00281551">
        <w:rPr>
          <w:i/>
        </w:rPr>
        <w:t>r</w:t>
      </w:r>
      <w:r w:rsidR="00281551">
        <w:rPr>
          <w:i/>
          <w:vertAlign w:val="subscript"/>
        </w:rPr>
        <w:t>min</w:t>
      </w:r>
      <w:proofErr w:type="spellEnd"/>
      <w:r w:rsidR="00281551">
        <w:rPr>
          <w:i/>
        </w:rPr>
        <w:t xml:space="preserve"> =</w:t>
      </w:r>
      <w:r w:rsidR="00281551">
        <w:t xml:space="preserve"> .24). </w:t>
      </w:r>
      <w:r w:rsidR="00281551" w:rsidRPr="00281551">
        <w:t>Considering</w:t>
      </w:r>
      <w:r w:rsidR="00281551">
        <w:t xml:space="preserve"> that there is no reason to believe that editorial policies are highly different between the journals and that sufficient results are present in JAP for analysis, it seems that the effect is too small to be considered non-zero. In other words, JAP is the only journal that lacks sufficient evidence for false negatives and the included OA journals show similar evidence for false negatives as the other traditional journals.</w:t>
      </w:r>
    </w:p>
    <w:p w14:paraId="635B7812" w14:textId="5922602C" w:rsidR="00886BC6" w:rsidRPr="00E8243D" w:rsidRDefault="00886BC6" w:rsidP="00516A52">
      <w:pPr>
        <w:ind w:firstLine="567"/>
      </w:pPr>
      <w:r>
        <w:t xml:space="preserve">Taken together, we </w:t>
      </w:r>
      <w:r w:rsidR="00A52645">
        <w:t>regard</w:t>
      </w:r>
      <w:r>
        <w:t xml:space="preserve"> </w:t>
      </w:r>
      <w:r w:rsidR="00E8271E">
        <w:t xml:space="preserve">these results </w:t>
      </w:r>
      <w:r w:rsidR="00A52645">
        <w:t xml:space="preserve">as </w:t>
      </w:r>
      <w:r>
        <w:t xml:space="preserve">considerable proof for presence </w:t>
      </w:r>
      <w:r w:rsidR="00A52645">
        <w:t>of</w:t>
      </w:r>
      <w:r>
        <w:t xml:space="preserve">- and concern </w:t>
      </w:r>
      <w:r w:rsidR="00A52645">
        <w:t xml:space="preserve">for </w:t>
      </w:r>
      <w:r>
        <w:t xml:space="preserve">false negatives. We hope our results instigate discussion </w:t>
      </w:r>
      <w:r w:rsidR="00A52645">
        <w:t xml:space="preserve">on false negatives and </w:t>
      </w:r>
      <w:r w:rsidR="00557361">
        <w:t xml:space="preserve">decrease false negative </w:t>
      </w:r>
      <w:r w:rsidR="00281551">
        <w:t xml:space="preserve">error-blindness </w:t>
      </w:r>
      <w:r w:rsidR="002566F7">
        <w:t xml:space="preserve">in </w:t>
      </w:r>
      <w:r w:rsidR="00557361">
        <w:t xml:space="preserve">the </w:t>
      </w:r>
      <w:r w:rsidR="002566F7">
        <w:t>research</w:t>
      </w:r>
      <w:r w:rsidR="00557361">
        <w:t xml:space="preserve"> process</w:t>
      </w:r>
      <w:r w:rsidR="00777E70">
        <w:t xml:space="preserve">. </w:t>
      </w:r>
      <w:r w:rsidR="00557361">
        <w:t>After all, t</w:t>
      </w:r>
      <w:r w:rsidR="00777E70">
        <w:t xml:space="preserve">he Fisher method can easily be implemented to inspect for ordinal presence of an effect across a set of mixed results (e.g., two </w:t>
      </w:r>
      <w:proofErr w:type="spellStart"/>
      <w:r w:rsidR="00777E70">
        <w:t>nonsignificant</w:t>
      </w:r>
      <w:proofErr w:type="spellEnd"/>
      <w:r w:rsidR="00777E70">
        <w:t>- and one significant main effect).</w:t>
      </w:r>
      <w:r w:rsidR="002566F7">
        <w:t xml:space="preserve"> </w:t>
      </w:r>
      <w:r w:rsidR="00557361">
        <w:t xml:space="preserve">Further research could expand the scope </w:t>
      </w:r>
      <w:r w:rsidR="00545670">
        <w:t xml:space="preserve">of the investigation </w:t>
      </w:r>
      <w:r w:rsidR="00557361">
        <w:t>b</w:t>
      </w:r>
      <w:r w:rsidR="00A704ED">
        <w:t xml:space="preserve">y including additional journals or inspect the </w:t>
      </w:r>
      <w:r w:rsidR="00A704ED">
        <w:lastRenderedPageBreak/>
        <w:t xml:space="preserve">psychology of error-blindness further. </w:t>
      </w:r>
      <w:r w:rsidR="00914924">
        <w:t>Discussing false negatives is not zero-sum to discussing false positives and the current results encourage adding false negatives to the discussion of error-control.</w:t>
      </w:r>
    </w:p>
    <w:p w14:paraId="03F4D141" w14:textId="185D2EDD" w:rsidR="001C29F2" w:rsidRPr="001E586A" w:rsidRDefault="001C29F2" w:rsidP="001E586A">
      <w:r w:rsidRPr="00885C40">
        <w:br w:type="page"/>
      </w:r>
    </w:p>
    <w:p w14:paraId="620C6FEC" w14:textId="77777777" w:rsidR="001C29F2" w:rsidRDefault="001C29F2" w:rsidP="00000406">
      <w:pPr>
        <w:pStyle w:val="APAHeading1"/>
        <w:rPr>
          <w:b w:val="0"/>
        </w:rPr>
      </w:pPr>
      <w:r w:rsidRPr="00811959">
        <w:rPr>
          <w:b w:val="0"/>
        </w:rPr>
        <w:lastRenderedPageBreak/>
        <w:t>References</w:t>
      </w:r>
    </w:p>
    <w:p w14:paraId="04BAC3C4" w14:textId="1745C8B3" w:rsidR="00000406" w:rsidRPr="00000406" w:rsidRDefault="00000406" w:rsidP="00000406">
      <w:pPr>
        <w:pStyle w:val="NormalWeb"/>
        <w:spacing w:before="0" w:beforeAutospacing="0" w:after="0" w:afterAutospacing="0" w:line="480" w:lineRule="auto"/>
        <w:ind w:left="480" w:hanging="480"/>
        <w:divId w:val="708846217"/>
        <w:rPr>
          <w:noProof/>
        </w:rPr>
      </w:pPr>
      <w:r>
        <w:rPr>
          <w:b/>
        </w:rPr>
        <w:fldChar w:fldCharType="begin" w:fldLock="1"/>
      </w:r>
      <w:r>
        <w:rPr>
          <w:b/>
        </w:rPr>
        <w:instrText xml:space="preserve">ADDIN Mendeley Bibliography CSL_BIBLIOGRAPHY </w:instrText>
      </w:r>
      <w:r>
        <w:rPr>
          <w:b/>
        </w:rPr>
        <w:fldChar w:fldCharType="separate"/>
      </w:r>
      <w:r w:rsidRPr="00000406">
        <w:rPr>
          <w:noProof/>
        </w:rPr>
        <w:t xml:space="preserve">Aberson, C. L. (2010). </w:t>
      </w:r>
      <w:r w:rsidRPr="00000406">
        <w:rPr>
          <w:i/>
          <w:iCs/>
          <w:noProof/>
        </w:rPr>
        <w:t>Applied Power Analysis for the Behavioral Sciences</w:t>
      </w:r>
      <w:r w:rsidRPr="00000406">
        <w:rPr>
          <w:noProof/>
        </w:rPr>
        <w:t>. New York, NY: Routledge.</w:t>
      </w:r>
    </w:p>
    <w:p w14:paraId="0BF4DE71"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Agresti, A., &amp; Coull, B. (1998). Approximate is better than exact for interval estimation of binomial proportions. </w:t>
      </w:r>
      <w:r w:rsidRPr="00000406">
        <w:rPr>
          <w:i/>
          <w:iCs/>
          <w:noProof/>
        </w:rPr>
        <w:t>The American Statistician</w:t>
      </w:r>
      <w:r w:rsidRPr="00000406">
        <w:rPr>
          <w:noProof/>
        </w:rPr>
        <w:t xml:space="preserve">, </w:t>
      </w:r>
      <w:r w:rsidRPr="00000406">
        <w:rPr>
          <w:i/>
          <w:iCs/>
          <w:noProof/>
        </w:rPr>
        <w:t>52</w:t>
      </w:r>
      <w:r w:rsidRPr="00000406">
        <w:rPr>
          <w:noProof/>
        </w:rPr>
        <w:t>, 119–126.</w:t>
      </w:r>
    </w:p>
    <w:p w14:paraId="4C065D48"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American Psychological Association. (2010). </w:t>
      </w:r>
      <w:r w:rsidRPr="00000406">
        <w:rPr>
          <w:i/>
          <w:iCs/>
          <w:noProof/>
        </w:rPr>
        <w:t>Publication Manual of the American Psychological Association</w:t>
      </w:r>
      <w:r w:rsidRPr="00000406">
        <w:rPr>
          <w:noProof/>
        </w:rPr>
        <w:t xml:space="preserve"> (6th ed.). Washington, D.C.: American Psychological Association.</w:t>
      </w:r>
    </w:p>
    <w:p w14:paraId="2B3570E5"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Asendorpf, J. B., Conner, M., De Fruyt, F., De Houwer, J., Denissen, J. J. A., Fiedler, K., … Wicherts, J. M. (2013). Recommendations for increasing replicability in psychology. </w:t>
      </w:r>
      <w:r w:rsidRPr="00000406">
        <w:rPr>
          <w:i/>
          <w:iCs/>
          <w:noProof/>
        </w:rPr>
        <w:t>European Journal of Personality</w:t>
      </w:r>
      <w:r w:rsidRPr="00000406">
        <w:rPr>
          <w:noProof/>
        </w:rPr>
        <w:t xml:space="preserve">, </w:t>
      </w:r>
      <w:r w:rsidRPr="00000406">
        <w:rPr>
          <w:i/>
          <w:iCs/>
          <w:noProof/>
        </w:rPr>
        <w:t>27</w:t>
      </w:r>
      <w:r w:rsidRPr="00000406">
        <w:rPr>
          <w:noProof/>
        </w:rPr>
        <w:t>, 108–119. doi:10.1002/per.1919</w:t>
      </w:r>
    </w:p>
    <w:p w14:paraId="3C38BD96"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akker, M. (2014). Flawed intuitions about power in psychological research. In </w:t>
      </w:r>
      <w:r w:rsidRPr="00000406">
        <w:rPr>
          <w:i/>
          <w:iCs/>
          <w:noProof/>
        </w:rPr>
        <w:t>Good Science, Bad Science: Questioning Research Practices in Psychological Science [Dissertation]</w:t>
      </w:r>
      <w:r w:rsidRPr="00000406">
        <w:rPr>
          <w:noProof/>
        </w:rPr>
        <w:t>.</w:t>
      </w:r>
    </w:p>
    <w:p w14:paraId="67CDE66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akker, M., Van Dijk, A., &amp; Wicherts, J. M. (2012). The rules of the game called psychological science. </w:t>
      </w:r>
      <w:r w:rsidRPr="00000406">
        <w:rPr>
          <w:i/>
          <w:iCs/>
          <w:noProof/>
        </w:rPr>
        <w:t>Perspectives on Psychological Science</w:t>
      </w:r>
      <w:r w:rsidRPr="00000406">
        <w:rPr>
          <w:noProof/>
        </w:rPr>
        <w:t xml:space="preserve">, </w:t>
      </w:r>
      <w:r w:rsidRPr="00000406">
        <w:rPr>
          <w:i/>
          <w:iCs/>
          <w:noProof/>
        </w:rPr>
        <w:t>7</w:t>
      </w:r>
      <w:r w:rsidRPr="00000406">
        <w:rPr>
          <w:noProof/>
        </w:rPr>
        <w:t>, 543–554. doi:10.1177/1745691612459060</w:t>
      </w:r>
    </w:p>
    <w:p w14:paraId="610CDF1F"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argh, J. A., Chen, M., &amp; Burrows, L. (1996). Automaticity of social behavior: Direct effects of trait construct and stereotype activation on action. </w:t>
      </w:r>
      <w:r w:rsidRPr="00000406">
        <w:rPr>
          <w:i/>
          <w:iCs/>
          <w:noProof/>
        </w:rPr>
        <w:t>Journal of Personality and Social Psychology</w:t>
      </w:r>
      <w:r w:rsidRPr="00000406">
        <w:rPr>
          <w:noProof/>
        </w:rPr>
        <w:t xml:space="preserve">, </w:t>
      </w:r>
      <w:r w:rsidRPr="00000406">
        <w:rPr>
          <w:i/>
          <w:iCs/>
          <w:noProof/>
        </w:rPr>
        <w:t>71</w:t>
      </w:r>
      <w:r w:rsidRPr="00000406">
        <w:rPr>
          <w:noProof/>
        </w:rPr>
        <w:t>, 230–244. doi:10.1037/0022-3514.71.2.230</w:t>
      </w:r>
    </w:p>
    <w:p w14:paraId="45D8A312"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ar-Hillel, M., &amp; Wagenaar, W. (1991). The perception of randomness. </w:t>
      </w:r>
      <w:r w:rsidRPr="00000406">
        <w:rPr>
          <w:i/>
          <w:iCs/>
          <w:noProof/>
        </w:rPr>
        <w:t>Advances in Applied Mathematics</w:t>
      </w:r>
      <w:r w:rsidRPr="00000406">
        <w:rPr>
          <w:noProof/>
        </w:rPr>
        <w:t xml:space="preserve">, </w:t>
      </w:r>
      <w:r w:rsidRPr="00000406">
        <w:rPr>
          <w:i/>
          <w:iCs/>
          <w:noProof/>
        </w:rPr>
        <w:t>12</w:t>
      </w:r>
      <w:r w:rsidRPr="00000406">
        <w:rPr>
          <w:noProof/>
        </w:rPr>
        <w:t>, 428–454. doi:10.1016/0196-8858(91)90029-I</w:t>
      </w:r>
    </w:p>
    <w:p w14:paraId="22F4B83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eall, J. (2013). The Open-Access movement is not really about Open Access. </w:t>
      </w:r>
      <w:r w:rsidRPr="00000406">
        <w:rPr>
          <w:i/>
          <w:iCs/>
          <w:noProof/>
        </w:rPr>
        <w:t>tripleC</w:t>
      </w:r>
      <w:r w:rsidRPr="00000406">
        <w:rPr>
          <w:noProof/>
        </w:rPr>
        <w:t xml:space="preserve">, </w:t>
      </w:r>
      <w:r w:rsidRPr="00000406">
        <w:rPr>
          <w:i/>
          <w:iCs/>
          <w:noProof/>
        </w:rPr>
        <w:t>11</w:t>
      </w:r>
      <w:r w:rsidRPr="00000406">
        <w:rPr>
          <w:noProof/>
        </w:rPr>
        <w:t>, 589–597.</w:t>
      </w:r>
    </w:p>
    <w:p w14:paraId="214BE52F"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lastRenderedPageBreak/>
        <w:t xml:space="preserve">Bland, M. (2013). Do baseline P-values follow a uniform distribution in randomised trials? </w:t>
      </w:r>
      <w:r w:rsidRPr="00000406">
        <w:rPr>
          <w:i/>
          <w:iCs/>
          <w:noProof/>
        </w:rPr>
        <w:t>PLoS ONE</w:t>
      </w:r>
      <w:r w:rsidRPr="00000406">
        <w:rPr>
          <w:noProof/>
        </w:rPr>
        <w:t xml:space="preserve">, </w:t>
      </w:r>
      <w:r w:rsidRPr="00000406">
        <w:rPr>
          <w:i/>
          <w:iCs/>
          <w:noProof/>
        </w:rPr>
        <w:t>8</w:t>
      </w:r>
      <w:r w:rsidRPr="00000406">
        <w:rPr>
          <w:noProof/>
        </w:rPr>
        <w:t>, e76010. doi:10.1371/journal.pone.0076010</w:t>
      </w:r>
    </w:p>
    <w:p w14:paraId="77A3EF52"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ohannon, J. (2013). Who’s afraid of peer review? </w:t>
      </w:r>
      <w:r w:rsidRPr="00000406">
        <w:rPr>
          <w:i/>
          <w:iCs/>
          <w:noProof/>
        </w:rPr>
        <w:t>Science</w:t>
      </w:r>
      <w:r w:rsidRPr="00000406">
        <w:rPr>
          <w:noProof/>
        </w:rPr>
        <w:t xml:space="preserve">, </w:t>
      </w:r>
      <w:r w:rsidRPr="00000406">
        <w:rPr>
          <w:i/>
          <w:iCs/>
          <w:noProof/>
        </w:rPr>
        <w:t>342</w:t>
      </w:r>
      <w:r w:rsidRPr="00000406">
        <w:rPr>
          <w:noProof/>
        </w:rPr>
        <w:t>(6154), 60–65. doi:10.1126/science.342.6154.60</w:t>
      </w:r>
    </w:p>
    <w:p w14:paraId="67212648"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ohannon, J. (2014). Replication effort provokes praise--and “bullying” charges. </w:t>
      </w:r>
      <w:r w:rsidRPr="00000406">
        <w:rPr>
          <w:i/>
          <w:iCs/>
          <w:noProof/>
        </w:rPr>
        <w:t>Science</w:t>
      </w:r>
      <w:r w:rsidRPr="00000406">
        <w:rPr>
          <w:noProof/>
        </w:rPr>
        <w:t xml:space="preserve">, </w:t>
      </w:r>
      <w:r w:rsidRPr="00000406">
        <w:rPr>
          <w:i/>
          <w:iCs/>
          <w:noProof/>
        </w:rPr>
        <w:t>344</w:t>
      </w:r>
      <w:r w:rsidRPr="00000406">
        <w:rPr>
          <w:noProof/>
        </w:rPr>
        <w:t>(6186), 788–789. doi:10.1126/science.344.6186.788</w:t>
      </w:r>
    </w:p>
    <w:p w14:paraId="7DC67DFB"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Brandt, M. J., IJzerman, H., Dijksterhuis, A., Farach, F. J., Geller, J., Giner-Sorolla, R., … van ’t Veer, A. (2013). The replication recipe: What makes for a convincing replication? </w:t>
      </w:r>
      <w:r w:rsidRPr="00000406">
        <w:rPr>
          <w:i/>
          <w:iCs/>
          <w:noProof/>
        </w:rPr>
        <w:t>Journal of Experimental Social Psychology</w:t>
      </w:r>
      <w:r w:rsidRPr="00000406">
        <w:rPr>
          <w:noProof/>
        </w:rPr>
        <w:t xml:space="preserve">, </w:t>
      </w:r>
      <w:r w:rsidRPr="00000406">
        <w:rPr>
          <w:i/>
          <w:iCs/>
          <w:noProof/>
        </w:rPr>
        <w:t>50</w:t>
      </w:r>
      <w:r w:rsidRPr="00000406">
        <w:rPr>
          <w:noProof/>
        </w:rPr>
        <w:t>, 217–224. doi:10.1016/j.jesp.2013.10.005</w:t>
      </w:r>
    </w:p>
    <w:p w14:paraId="42DC009E"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Chamberlain, S., Boettiger, C., &amp; Ram, K. (2014). rplos: Interface to PLoS Journals search API. Retrieved from https://github.com/ropensci/rplos</w:t>
      </w:r>
    </w:p>
    <w:p w14:paraId="0D107FC0"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Cohen, J. (1962). The statistical power of abnormal-social psychological research: A review. </w:t>
      </w:r>
      <w:r w:rsidRPr="00000406">
        <w:rPr>
          <w:i/>
          <w:iCs/>
          <w:noProof/>
        </w:rPr>
        <w:t>Journal of Abnormal and Social Psychology</w:t>
      </w:r>
      <w:r w:rsidRPr="00000406">
        <w:rPr>
          <w:noProof/>
        </w:rPr>
        <w:t xml:space="preserve">, </w:t>
      </w:r>
      <w:r w:rsidRPr="00000406">
        <w:rPr>
          <w:i/>
          <w:iCs/>
          <w:noProof/>
        </w:rPr>
        <w:t>65</w:t>
      </w:r>
      <w:r w:rsidRPr="00000406">
        <w:rPr>
          <w:noProof/>
        </w:rPr>
        <w:t>(3), 145–153.</w:t>
      </w:r>
    </w:p>
    <w:p w14:paraId="4D018DC4"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Cumming, G. (2014). The new statistics: why and how. </w:t>
      </w:r>
      <w:r w:rsidRPr="00000406">
        <w:rPr>
          <w:i/>
          <w:iCs/>
          <w:noProof/>
        </w:rPr>
        <w:t>Psychological Science</w:t>
      </w:r>
      <w:r w:rsidRPr="00000406">
        <w:rPr>
          <w:noProof/>
        </w:rPr>
        <w:t xml:space="preserve">, </w:t>
      </w:r>
      <w:r w:rsidRPr="00000406">
        <w:rPr>
          <w:i/>
          <w:iCs/>
          <w:noProof/>
        </w:rPr>
        <w:t>25</w:t>
      </w:r>
      <w:r w:rsidRPr="00000406">
        <w:rPr>
          <w:noProof/>
        </w:rPr>
        <w:t>, 7–29. doi:10.1177/0956797613504966</w:t>
      </w:r>
    </w:p>
    <w:p w14:paraId="4FA867B4"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Eich, E. (2013). Business not as usual. </w:t>
      </w:r>
      <w:r w:rsidRPr="00000406">
        <w:rPr>
          <w:i/>
          <w:iCs/>
          <w:noProof/>
        </w:rPr>
        <w:t>Psychological Science</w:t>
      </w:r>
      <w:r w:rsidRPr="00000406">
        <w:rPr>
          <w:noProof/>
        </w:rPr>
        <w:t xml:space="preserve">, </w:t>
      </w:r>
      <w:r w:rsidRPr="00000406">
        <w:rPr>
          <w:i/>
          <w:iCs/>
          <w:noProof/>
        </w:rPr>
        <w:t>25</w:t>
      </w:r>
      <w:r w:rsidRPr="00000406">
        <w:rPr>
          <w:noProof/>
        </w:rPr>
        <w:t>, 3–6. doi:10.1177/0956797613512465</w:t>
      </w:r>
    </w:p>
    <w:p w14:paraId="0A9F3385"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Epskamp, S., &amp; Nuijten, M. B. (2013). statcheck: Extract statistics from articles and recompute p values.</w:t>
      </w:r>
    </w:p>
    <w:p w14:paraId="1888219A"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Fanelli, D. (2011). Negative results are disappearing from most disciplines and countries. </w:t>
      </w:r>
      <w:r w:rsidRPr="00000406">
        <w:rPr>
          <w:i/>
          <w:iCs/>
          <w:noProof/>
        </w:rPr>
        <w:t>Scientometrics</w:t>
      </w:r>
      <w:r w:rsidRPr="00000406">
        <w:rPr>
          <w:noProof/>
        </w:rPr>
        <w:t xml:space="preserve">, </w:t>
      </w:r>
      <w:r w:rsidRPr="00000406">
        <w:rPr>
          <w:i/>
          <w:iCs/>
          <w:noProof/>
        </w:rPr>
        <w:t>90</w:t>
      </w:r>
      <w:r w:rsidRPr="00000406">
        <w:rPr>
          <w:noProof/>
        </w:rPr>
        <w:t>, 891–904. doi:10.1007/s11192-011-0494-7</w:t>
      </w:r>
    </w:p>
    <w:p w14:paraId="397DD1D5"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Fiedler, K., Kutzner, F., &amp; Krueger, J. I. (2012). The long way from α-error control to validity proper: Problems with a short-sighted false-positive debate. </w:t>
      </w:r>
      <w:r w:rsidRPr="00000406">
        <w:rPr>
          <w:i/>
          <w:iCs/>
          <w:noProof/>
        </w:rPr>
        <w:t>Perspectives on Psychological Science</w:t>
      </w:r>
      <w:r w:rsidRPr="00000406">
        <w:rPr>
          <w:noProof/>
        </w:rPr>
        <w:t xml:space="preserve">, </w:t>
      </w:r>
      <w:r w:rsidRPr="00000406">
        <w:rPr>
          <w:i/>
          <w:iCs/>
          <w:noProof/>
        </w:rPr>
        <w:t>7</w:t>
      </w:r>
      <w:r w:rsidRPr="00000406">
        <w:rPr>
          <w:noProof/>
        </w:rPr>
        <w:t>, 661–669. doi:10.1177/1745691612462587</w:t>
      </w:r>
    </w:p>
    <w:p w14:paraId="2AE7BDC2"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lastRenderedPageBreak/>
        <w:t xml:space="preserve">Fisher, R. A. (1932). </w:t>
      </w:r>
      <w:r w:rsidRPr="00000406">
        <w:rPr>
          <w:i/>
          <w:iCs/>
          <w:noProof/>
        </w:rPr>
        <w:t>Statistical Methods for Research Workers</w:t>
      </w:r>
      <w:r w:rsidRPr="00000406">
        <w:rPr>
          <w:noProof/>
        </w:rPr>
        <w:t xml:space="preserve"> (10th ed.). Edinburgh, United Kingdom: Oliver and Boyd.</w:t>
      </w:r>
    </w:p>
    <w:p w14:paraId="17678C1A"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Francis, G. (2012a). Publication bias and the failure of replication in experimental psychology. </w:t>
      </w:r>
      <w:r w:rsidRPr="00000406">
        <w:rPr>
          <w:i/>
          <w:iCs/>
          <w:noProof/>
        </w:rPr>
        <w:t>Psychonomic Bulletin &amp; Review</w:t>
      </w:r>
      <w:r w:rsidRPr="00000406">
        <w:rPr>
          <w:noProof/>
        </w:rPr>
        <w:t xml:space="preserve">, </w:t>
      </w:r>
      <w:r w:rsidRPr="00000406">
        <w:rPr>
          <w:i/>
          <w:iCs/>
          <w:noProof/>
        </w:rPr>
        <w:t>19</w:t>
      </w:r>
      <w:r w:rsidRPr="00000406">
        <w:rPr>
          <w:noProof/>
        </w:rPr>
        <w:t>, 975–991. doi:10.3758/s13423-012-0322-y</w:t>
      </w:r>
    </w:p>
    <w:p w14:paraId="7A768600"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Francis, G. (2012b). Too good to be true : Publication bias in two prominent studies from experimental psychology. </w:t>
      </w:r>
      <w:r w:rsidRPr="00000406">
        <w:rPr>
          <w:i/>
          <w:iCs/>
          <w:noProof/>
        </w:rPr>
        <w:t>Psychonomic Bulletin &amp; Review</w:t>
      </w:r>
      <w:r w:rsidRPr="00000406">
        <w:rPr>
          <w:noProof/>
        </w:rPr>
        <w:t xml:space="preserve">, </w:t>
      </w:r>
      <w:r w:rsidRPr="00000406">
        <w:rPr>
          <w:i/>
          <w:iCs/>
          <w:noProof/>
        </w:rPr>
        <w:t>19</w:t>
      </w:r>
      <w:r w:rsidRPr="00000406">
        <w:rPr>
          <w:noProof/>
        </w:rPr>
        <w:t>, 151–156. doi:10.3758/s13423-012-0227-9</w:t>
      </w:r>
    </w:p>
    <w:p w14:paraId="2FFFB5EC"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Francis, G. (2014). The frequency of excess success for articles in Psychological Science. </w:t>
      </w:r>
      <w:r w:rsidRPr="00000406">
        <w:rPr>
          <w:i/>
          <w:iCs/>
          <w:noProof/>
        </w:rPr>
        <w:t>Psychonomic Bulletin &amp; Review</w:t>
      </w:r>
      <w:r w:rsidRPr="00000406">
        <w:rPr>
          <w:noProof/>
        </w:rPr>
        <w:t>. doi:10.3758/s13423-014-0601-x</w:t>
      </w:r>
    </w:p>
    <w:p w14:paraId="7FF2E563"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Greenwald, A. G. (1975). Consequences of prejudice against the null hypothesis. </w:t>
      </w:r>
      <w:r w:rsidRPr="00000406">
        <w:rPr>
          <w:i/>
          <w:iCs/>
          <w:noProof/>
        </w:rPr>
        <w:t>Psychological Bulletin</w:t>
      </w:r>
      <w:r w:rsidRPr="00000406">
        <w:rPr>
          <w:noProof/>
        </w:rPr>
        <w:t xml:space="preserve">, </w:t>
      </w:r>
      <w:r w:rsidRPr="00000406">
        <w:rPr>
          <w:i/>
          <w:iCs/>
          <w:noProof/>
        </w:rPr>
        <w:t>82</w:t>
      </w:r>
      <w:r w:rsidRPr="00000406">
        <w:rPr>
          <w:noProof/>
        </w:rPr>
        <w:t>(1), 1–20.</w:t>
      </w:r>
    </w:p>
    <w:p w14:paraId="2457122F"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Harris, C. R., Coburn, N., Rohrer, D., &amp; Pashler, H. (2013). Two failures to replicate high-performance-goal priming effects. </w:t>
      </w:r>
      <w:r w:rsidRPr="00000406">
        <w:rPr>
          <w:i/>
          <w:iCs/>
          <w:noProof/>
        </w:rPr>
        <w:t>PloS One</w:t>
      </w:r>
      <w:r w:rsidRPr="00000406">
        <w:rPr>
          <w:noProof/>
        </w:rPr>
        <w:t xml:space="preserve">, </w:t>
      </w:r>
      <w:r w:rsidRPr="00000406">
        <w:rPr>
          <w:i/>
          <w:iCs/>
          <w:noProof/>
        </w:rPr>
        <w:t>8</w:t>
      </w:r>
      <w:r w:rsidRPr="00000406">
        <w:rPr>
          <w:noProof/>
        </w:rPr>
        <w:t>, e72467. doi:10.1371/journal.pone.0072467</w:t>
      </w:r>
    </w:p>
    <w:p w14:paraId="3B615B6F"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Hedges, L. V., &amp; Olkin, I. (1985). </w:t>
      </w:r>
      <w:r w:rsidRPr="00000406">
        <w:rPr>
          <w:i/>
          <w:iCs/>
          <w:noProof/>
        </w:rPr>
        <w:t>Statistical Methods for Meta-analysis</w:t>
      </w:r>
      <w:r w:rsidRPr="00000406">
        <w:rPr>
          <w:noProof/>
        </w:rPr>
        <w:t>. London, United Kingdom: Academic Press.</w:t>
      </w:r>
    </w:p>
    <w:p w14:paraId="20FD7A4E"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Hong, F., &amp; Breitling, R. (2008). A comparison of meta-analysis methods for detecting differentially expressed genes in microarray experiments. </w:t>
      </w:r>
      <w:r w:rsidRPr="00000406">
        <w:rPr>
          <w:i/>
          <w:iCs/>
          <w:noProof/>
        </w:rPr>
        <w:t>Bioinformatics</w:t>
      </w:r>
      <w:r w:rsidRPr="00000406">
        <w:rPr>
          <w:noProof/>
        </w:rPr>
        <w:t xml:space="preserve">, </w:t>
      </w:r>
      <w:r w:rsidRPr="00000406">
        <w:rPr>
          <w:i/>
          <w:iCs/>
          <w:noProof/>
        </w:rPr>
        <w:t>24</w:t>
      </w:r>
      <w:r w:rsidRPr="00000406">
        <w:rPr>
          <w:noProof/>
        </w:rPr>
        <w:t>, 374–82. doi:10.1093/bioinformatics/btm620</w:t>
      </w:r>
    </w:p>
    <w:p w14:paraId="3749D90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Ioannidis, J. P. A. (2005). Why most published research findings are false. </w:t>
      </w:r>
      <w:r w:rsidRPr="00000406">
        <w:rPr>
          <w:i/>
          <w:iCs/>
          <w:noProof/>
        </w:rPr>
        <w:t>PLoS Medicine</w:t>
      </w:r>
      <w:r w:rsidRPr="00000406">
        <w:rPr>
          <w:noProof/>
        </w:rPr>
        <w:t xml:space="preserve">, </w:t>
      </w:r>
      <w:r w:rsidRPr="00000406">
        <w:rPr>
          <w:i/>
          <w:iCs/>
          <w:noProof/>
        </w:rPr>
        <w:t>2</w:t>
      </w:r>
      <w:r w:rsidRPr="00000406">
        <w:rPr>
          <w:noProof/>
        </w:rPr>
        <w:t>, e124. doi:10.1371/journal.pmed.0020124</w:t>
      </w:r>
    </w:p>
    <w:p w14:paraId="2717C174"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Ioannidis, J. P., &amp; Trikalinos, T. a. (2007). An exploratory test for an excess of significant findings. </w:t>
      </w:r>
      <w:r w:rsidRPr="00000406">
        <w:rPr>
          <w:i/>
          <w:iCs/>
          <w:noProof/>
        </w:rPr>
        <w:t>Clinical Trials</w:t>
      </w:r>
      <w:r w:rsidRPr="00000406">
        <w:rPr>
          <w:noProof/>
        </w:rPr>
        <w:t xml:space="preserve">, </w:t>
      </w:r>
      <w:r w:rsidRPr="00000406">
        <w:rPr>
          <w:i/>
          <w:iCs/>
          <w:noProof/>
        </w:rPr>
        <w:t>4</w:t>
      </w:r>
      <w:r w:rsidRPr="00000406">
        <w:rPr>
          <w:noProof/>
        </w:rPr>
        <w:t>, 245–253. doi:10.1177/1740774507079441</w:t>
      </w:r>
    </w:p>
    <w:p w14:paraId="556545CC"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lastRenderedPageBreak/>
        <w:t xml:space="preserve">John, L. K., Loewenstein, G., &amp; Prelec, D. (2012). Measuring the prevalence of questionable research practices with incentives for truth telling. </w:t>
      </w:r>
      <w:r w:rsidRPr="00000406">
        <w:rPr>
          <w:i/>
          <w:iCs/>
          <w:noProof/>
        </w:rPr>
        <w:t>Psychological Science</w:t>
      </w:r>
      <w:r w:rsidRPr="00000406">
        <w:rPr>
          <w:noProof/>
        </w:rPr>
        <w:t xml:space="preserve">, </w:t>
      </w:r>
      <w:r w:rsidRPr="00000406">
        <w:rPr>
          <w:i/>
          <w:iCs/>
          <w:noProof/>
        </w:rPr>
        <w:t>23</w:t>
      </w:r>
      <w:r w:rsidRPr="00000406">
        <w:rPr>
          <w:noProof/>
        </w:rPr>
        <w:t>, 524–32. doi:10.1177/0956797611430953</w:t>
      </w:r>
    </w:p>
    <w:p w14:paraId="293387F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Journal of Experimental Social Psychology. (2014). JESP Editorial Guidelines. Retrieved from http://www.journals.elsevier.com/journal-of-experimental-social-psychology/news/jesp-editorial-guidelines/</w:t>
      </w:r>
    </w:p>
    <w:p w14:paraId="38F3D4F0"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Klein, R. A., Ratliff, K. A., Vianello, M., Adams, R. B., Bahník, Š., Bernstein, M. J., … Nosek, B. a. (2014). Investigating variation in replicability. </w:t>
      </w:r>
      <w:r w:rsidRPr="00000406">
        <w:rPr>
          <w:i/>
          <w:iCs/>
          <w:noProof/>
        </w:rPr>
        <w:t>Social Psychology</w:t>
      </w:r>
      <w:r w:rsidRPr="00000406">
        <w:rPr>
          <w:noProof/>
        </w:rPr>
        <w:t xml:space="preserve">, </w:t>
      </w:r>
      <w:r w:rsidRPr="00000406">
        <w:rPr>
          <w:i/>
          <w:iCs/>
          <w:noProof/>
        </w:rPr>
        <w:t>45</w:t>
      </w:r>
      <w:r w:rsidRPr="00000406">
        <w:rPr>
          <w:noProof/>
        </w:rPr>
        <w:t>, 142–152. doi:10.1027/1864-9335/a000178</w:t>
      </w:r>
    </w:p>
    <w:p w14:paraId="7D3CDC9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Kline, R. B. (2011). </w:t>
      </w:r>
      <w:r w:rsidRPr="00000406">
        <w:rPr>
          <w:i/>
          <w:iCs/>
          <w:noProof/>
        </w:rPr>
        <w:t>Principles and Practice of Structural Equation Modeling</w:t>
      </w:r>
      <w:r w:rsidRPr="00000406">
        <w:rPr>
          <w:noProof/>
        </w:rPr>
        <w:t xml:space="preserve"> (3rd ed.). New York, NY: The Guilford Press.</w:t>
      </w:r>
    </w:p>
    <w:p w14:paraId="22E79228"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Lakens, D., &amp; Evers, E. R. K. (2014). Sailing from the seas of chaos into the corridor of stability: Practical recommendations to increase the informational value of studies. </w:t>
      </w:r>
      <w:r w:rsidRPr="00000406">
        <w:rPr>
          <w:i/>
          <w:iCs/>
          <w:noProof/>
        </w:rPr>
        <w:t>Perspectives on Psychological Science</w:t>
      </w:r>
      <w:r w:rsidRPr="00000406">
        <w:rPr>
          <w:noProof/>
        </w:rPr>
        <w:t xml:space="preserve">, </w:t>
      </w:r>
      <w:r w:rsidRPr="00000406">
        <w:rPr>
          <w:i/>
          <w:iCs/>
          <w:noProof/>
        </w:rPr>
        <w:t>9</w:t>
      </w:r>
      <w:r w:rsidRPr="00000406">
        <w:rPr>
          <w:noProof/>
        </w:rPr>
        <w:t>, 278–292. doi:10.1177/1745691614528520</w:t>
      </w:r>
    </w:p>
    <w:p w14:paraId="28DEC16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Lenth, R. V. (1989). Algorithm AS 243: Cumulative distribution function of the non-central t distribution. </w:t>
      </w:r>
      <w:r w:rsidRPr="00000406">
        <w:rPr>
          <w:i/>
          <w:iCs/>
          <w:noProof/>
        </w:rPr>
        <w:t>Journal of the Royal Statistical Society</w:t>
      </w:r>
      <w:r w:rsidRPr="00000406">
        <w:rPr>
          <w:noProof/>
        </w:rPr>
        <w:t xml:space="preserve">, </w:t>
      </w:r>
      <w:r w:rsidRPr="00000406">
        <w:rPr>
          <w:i/>
          <w:iCs/>
          <w:noProof/>
        </w:rPr>
        <w:t>38</w:t>
      </w:r>
      <w:r w:rsidRPr="00000406">
        <w:rPr>
          <w:noProof/>
        </w:rPr>
        <w:t>, 185–189.</w:t>
      </w:r>
    </w:p>
    <w:p w14:paraId="04AE6117"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Marszalek, J. M., Barber, C., Kohlhart, J., &amp; Holmes, C. B. (2011). Sample size in psychological research over the past 30 years. </w:t>
      </w:r>
      <w:r w:rsidRPr="00000406">
        <w:rPr>
          <w:i/>
          <w:iCs/>
          <w:noProof/>
        </w:rPr>
        <w:t>Perceptual &amp; Motor Skills</w:t>
      </w:r>
      <w:r w:rsidRPr="00000406">
        <w:rPr>
          <w:noProof/>
        </w:rPr>
        <w:t xml:space="preserve">, </w:t>
      </w:r>
      <w:r w:rsidRPr="00000406">
        <w:rPr>
          <w:i/>
          <w:iCs/>
          <w:noProof/>
        </w:rPr>
        <w:t>112</w:t>
      </w:r>
      <w:r w:rsidRPr="00000406">
        <w:rPr>
          <w:noProof/>
        </w:rPr>
        <w:t>, 331–348. doi:10.2466/03.11.pms.112.2.331-348</w:t>
      </w:r>
    </w:p>
    <w:p w14:paraId="30CF6C93"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Massey Jr., F. J. (1951). The Kolmogorov-Smirnov test for goodness of fit. </w:t>
      </w:r>
      <w:r w:rsidRPr="00000406">
        <w:rPr>
          <w:i/>
          <w:iCs/>
          <w:noProof/>
        </w:rPr>
        <w:t>Journal of the American Statistical Association</w:t>
      </w:r>
      <w:r w:rsidRPr="00000406">
        <w:rPr>
          <w:noProof/>
        </w:rPr>
        <w:t xml:space="preserve">, </w:t>
      </w:r>
      <w:r w:rsidRPr="00000406">
        <w:rPr>
          <w:i/>
          <w:iCs/>
          <w:noProof/>
        </w:rPr>
        <w:t>46</w:t>
      </w:r>
      <w:r w:rsidRPr="00000406">
        <w:rPr>
          <w:noProof/>
        </w:rPr>
        <w:t>, 68–78.</w:t>
      </w:r>
    </w:p>
    <w:p w14:paraId="2085063E"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Murayama, K., Pekrun, R., &amp; Fiedler, K. (2014). Research practices that can prevent an inflation of false-positive rates. </w:t>
      </w:r>
      <w:r w:rsidRPr="00000406">
        <w:rPr>
          <w:i/>
          <w:iCs/>
          <w:noProof/>
        </w:rPr>
        <w:t>Personality and Social Psychology Review</w:t>
      </w:r>
      <w:r w:rsidRPr="00000406">
        <w:rPr>
          <w:noProof/>
        </w:rPr>
        <w:t xml:space="preserve">, </w:t>
      </w:r>
      <w:r w:rsidRPr="00000406">
        <w:rPr>
          <w:i/>
          <w:iCs/>
          <w:noProof/>
        </w:rPr>
        <w:t>18</w:t>
      </w:r>
      <w:r w:rsidRPr="00000406">
        <w:rPr>
          <w:noProof/>
        </w:rPr>
        <w:t>, 107–18. doi:10.1177/1088868313496330</w:t>
      </w:r>
    </w:p>
    <w:p w14:paraId="2A4D2CE6"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lastRenderedPageBreak/>
        <w:t xml:space="preserve">Murdoch, D., Tsai, Y., &amp; Adcock, J. (2008). P-values are random variables. </w:t>
      </w:r>
      <w:r w:rsidRPr="00000406">
        <w:rPr>
          <w:i/>
          <w:iCs/>
          <w:noProof/>
        </w:rPr>
        <w:t>The American Statistician</w:t>
      </w:r>
      <w:r w:rsidRPr="00000406">
        <w:rPr>
          <w:noProof/>
        </w:rPr>
        <w:t xml:space="preserve">, </w:t>
      </w:r>
      <w:r w:rsidRPr="00000406">
        <w:rPr>
          <w:i/>
          <w:iCs/>
          <w:noProof/>
        </w:rPr>
        <w:t>62</w:t>
      </w:r>
      <w:r w:rsidRPr="00000406">
        <w:rPr>
          <w:noProof/>
        </w:rPr>
        <w:t>, 242–245.</w:t>
      </w:r>
    </w:p>
    <w:p w14:paraId="6DC04C1E"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Nickerson, R. S. (2000). Null hypothesis significance testing: a review of an old and continuing controversy. </w:t>
      </w:r>
      <w:r w:rsidRPr="00000406">
        <w:rPr>
          <w:i/>
          <w:iCs/>
          <w:noProof/>
        </w:rPr>
        <w:t>Psychological Methods</w:t>
      </w:r>
      <w:r w:rsidRPr="00000406">
        <w:rPr>
          <w:noProof/>
        </w:rPr>
        <w:t xml:space="preserve">, </w:t>
      </w:r>
      <w:r w:rsidRPr="00000406">
        <w:rPr>
          <w:i/>
          <w:iCs/>
          <w:noProof/>
        </w:rPr>
        <w:t>5</w:t>
      </w:r>
      <w:r w:rsidRPr="00000406">
        <w:rPr>
          <w:noProof/>
        </w:rPr>
        <w:t>, 241–301.</w:t>
      </w:r>
    </w:p>
    <w:p w14:paraId="05350F91"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Nosek, B. a., Spies, J. R., &amp; Motyl, M. (2012). Scientific utopia: II. Restructuring incentives and practices to promote truth over publishability. </w:t>
      </w:r>
      <w:r w:rsidRPr="00000406">
        <w:rPr>
          <w:i/>
          <w:iCs/>
          <w:noProof/>
        </w:rPr>
        <w:t>Perspectives on Psychological Science</w:t>
      </w:r>
      <w:r w:rsidRPr="00000406">
        <w:rPr>
          <w:noProof/>
        </w:rPr>
        <w:t xml:space="preserve">, </w:t>
      </w:r>
      <w:r w:rsidRPr="00000406">
        <w:rPr>
          <w:i/>
          <w:iCs/>
          <w:noProof/>
        </w:rPr>
        <w:t>7</w:t>
      </w:r>
      <w:r w:rsidRPr="00000406">
        <w:rPr>
          <w:noProof/>
        </w:rPr>
        <w:t>, 615–631. doi:10.1177/1745691612459058</w:t>
      </w:r>
    </w:p>
    <w:p w14:paraId="5FA2DA1B"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Popper, K. (1959). </w:t>
      </w:r>
      <w:r w:rsidRPr="00000406">
        <w:rPr>
          <w:i/>
          <w:iCs/>
          <w:noProof/>
        </w:rPr>
        <w:t>The logic of scientific discovery</w:t>
      </w:r>
      <w:r w:rsidRPr="00000406">
        <w:rPr>
          <w:noProof/>
        </w:rPr>
        <w:t>. London, United Kingdom: Routledge.</w:t>
      </w:r>
    </w:p>
    <w:p w14:paraId="05963300"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R Core Team. (2013). R: A language and environment for statistical computing. Vienna, Austria. Retrieved from http://www.r-project.org/</w:t>
      </w:r>
    </w:p>
    <w:p w14:paraId="6E2F3DC5"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Rosenthal, R. (1979). The file drawer problem and tolerance for null results. </w:t>
      </w:r>
      <w:r w:rsidRPr="00000406">
        <w:rPr>
          <w:i/>
          <w:iCs/>
          <w:noProof/>
        </w:rPr>
        <w:t>Psychological Bulletin</w:t>
      </w:r>
      <w:r w:rsidRPr="00000406">
        <w:rPr>
          <w:noProof/>
        </w:rPr>
        <w:t xml:space="preserve">, </w:t>
      </w:r>
      <w:r w:rsidRPr="00000406">
        <w:rPr>
          <w:i/>
          <w:iCs/>
          <w:noProof/>
        </w:rPr>
        <w:t>86</w:t>
      </w:r>
      <w:r w:rsidRPr="00000406">
        <w:rPr>
          <w:noProof/>
        </w:rPr>
        <w:t>, 638–641. doi:10.1037//0033-2909.86.3.638</w:t>
      </w:r>
    </w:p>
    <w:p w14:paraId="2561A64E"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ackrowitz, H., &amp; Samuel-Cahn, E. (1999). P values as random variables—expected P values. </w:t>
      </w:r>
      <w:r w:rsidRPr="00000406">
        <w:rPr>
          <w:i/>
          <w:iCs/>
          <w:noProof/>
        </w:rPr>
        <w:t>The American Statistician</w:t>
      </w:r>
      <w:r w:rsidRPr="00000406">
        <w:rPr>
          <w:noProof/>
        </w:rPr>
        <w:t xml:space="preserve">, </w:t>
      </w:r>
      <w:r w:rsidRPr="00000406">
        <w:rPr>
          <w:i/>
          <w:iCs/>
          <w:noProof/>
        </w:rPr>
        <w:t>53</w:t>
      </w:r>
      <w:r w:rsidRPr="00000406">
        <w:rPr>
          <w:noProof/>
        </w:rPr>
        <w:t>, 326–331.</w:t>
      </w:r>
    </w:p>
    <w:p w14:paraId="2E35BC01"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chimmack, U. (2012). The ironic effect of significant results on the credibility of multiple-study articles. </w:t>
      </w:r>
      <w:r w:rsidRPr="00000406">
        <w:rPr>
          <w:i/>
          <w:iCs/>
          <w:noProof/>
        </w:rPr>
        <w:t>Psychological Methods</w:t>
      </w:r>
      <w:r w:rsidRPr="00000406">
        <w:rPr>
          <w:noProof/>
        </w:rPr>
        <w:t xml:space="preserve">, </w:t>
      </w:r>
      <w:r w:rsidRPr="00000406">
        <w:rPr>
          <w:i/>
          <w:iCs/>
          <w:noProof/>
        </w:rPr>
        <w:t>17</w:t>
      </w:r>
      <w:r w:rsidRPr="00000406">
        <w:rPr>
          <w:noProof/>
        </w:rPr>
        <w:t>, 551–66. doi:10.1037/a0029487</w:t>
      </w:r>
    </w:p>
    <w:p w14:paraId="5E7A38A5"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edlmeier, P., &amp; Gigerenzer, G. (1989). Do studies of statistical power have an effect on the power of studies? </w:t>
      </w:r>
      <w:r w:rsidRPr="00000406">
        <w:rPr>
          <w:i/>
          <w:iCs/>
          <w:noProof/>
        </w:rPr>
        <w:t>Psychological Bulletin</w:t>
      </w:r>
      <w:r w:rsidRPr="00000406">
        <w:rPr>
          <w:noProof/>
        </w:rPr>
        <w:t xml:space="preserve">, </w:t>
      </w:r>
      <w:r w:rsidRPr="00000406">
        <w:rPr>
          <w:i/>
          <w:iCs/>
          <w:noProof/>
        </w:rPr>
        <w:t>105</w:t>
      </w:r>
      <w:r w:rsidRPr="00000406">
        <w:rPr>
          <w:noProof/>
        </w:rPr>
        <w:t>, 309–316. doi:10.1037//0033-2909.105.2.309</w:t>
      </w:r>
    </w:p>
    <w:p w14:paraId="11DBFA52"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immons, J. P., Nelson, L. D., &amp; Simonsohn, U. (2011). False-positive psychology: undisclosed flexibility in data collection and analysis allows presenting anything as significant. </w:t>
      </w:r>
      <w:r w:rsidRPr="00000406">
        <w:rPr>
          <w:i/>
          <w:iCs/>
          <w:noProof/>
        </w:rPr>
        <w:t>Psychological Science</w:t>
      </w:r>
      <w:r w:rsidRPr="00000406">
        <w:rPr>
          <w:noProof/>
        </w:rPr>
        <w:t xml:space="preserve">, </w:t>
      </w:r>
      <w:r w:rsidRPr="00000406">
        <w:rPr>
          <w:i/>
          <w:iCs/>
          <w:noProof/>
        </w:rPr>
        <w:t>22</w:t>
      </w:r>
      <w:r w:rsidRPr="00000406">
        <w:rPr>
          <w:noProof/>
        </w:rPr>
        <w:t>, 1359–66. doi:10.1177/0956797611417632</w:t>
      </w:r>
    </w:p>
    <w:p w14:paraId="3F1ED03D"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imonsohn, U., Nelson, L. D., &amp; Simmons, J. P. (2014). P-curve: a key to the file-drawer. </w:t>
      </w:r>
      <w:r w:rsidRPr="00000406">
        <w:rPr>
          <w:i/>
          <w:iCs/>
          <w:noProof/>
        </w:rPr>
        <w:t>Journal of Experimental Psychology: General</w:t>
      </w:r>
      <w:r w:rsidRPr="00000406">
        <w:rPr>
          <w:noProof/>
        </w:rPr>
        <w:t xml:space="preserve">, </w:t>
      </w:r>
      <w:r w:rsidRPr="00000406">
        <w:rPr>
          <w:i/>
          <w:iCs/>
          <w:noProof/>
        </w:rPr>
        <w:t>143</w:t>
      </w:r>
      <w:r w:rsidRPr="00000406">
        <w:rPr>
          <w:noProof/>
        </w:rPr>
        <w:t>, 534–47. doi:10.1037/a0033242</w:t>
      </w:r>
    </w:p>
    <w:p w14:paraId="1C2793B2"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lastRenderedPageBreak/>
        <w:t xml:space="preserve">Smithson, M. (2001). Correct confidence intervals for various regression effect sizes and parameters: The importance of noncentral distributions in computing intervals. </w:t>
      </w:r>
      <w:r w:rsidRPr="00000406">
        <w:rPr>
          <w:i/>
          <w:iCs/>
          <w:noProof/>
        </w:rPr>
        <w:t>Educational and Psychological Measurement</w:t>
      </w:r>
      <w:r w:rsidRPr="00000406">
        <w:rPr>
          <w:noProof/>
        </w:rPr>
        <w:t xml:space="preserve">, </w:t>
      </w:r>
      <w:r w:rsidRPr="00000406">
        <w:rPr>
          <w:i/>
          <w:iCs/>
          <w:noProof/>
        </w:rPr>
        <w:t>61</w:t>
      </w:r>
      <w:r w:rsidRPr="00000406">
        <w:rPr>
          <w:noProof/>
        </w:rPr>
        <w:t>, 605–632. doi:10.1177/00131640121971392</w:t>
      </w:r>
    </w:p>
    <w:p w14:paraId="3559DDD8"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teiger, J. H., &amp; Fouladi, R. T. (1997). Noncentrality interval estimation and the evaluation of statistical models. In L. L. Harlow, S. A. Mulaik, &amp; J. H. Steiger (Eds.), </w:t>
      </w:r>
      <w:r w:rsidRPr="00000406">
        <w:rPr>
          <w:i/>
          <w:iCs/>
          <w:noProof/>
        </w:rPr>
        <w:t>What if there were no significance tests?</w:t>
      </w:r>
      <w:r w:rsidRPr="00000406">
        <w:rPr>
          <w:noProof/>
        </w:rPr>
        <w:t xml:space="preserve"> Mahwah, NJ: Lawrence Erlbaum.</w:t>
      </w:r>
    </w:p>
    <w:p w14:paraId="53A07A90"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terling, T. D. (1959). Publication decisions and their possible effects on inferences drawn from tests of significance--or vice versa. </w:t>
      </w:r>
      <w:r w:rsidRPr="00000406">
        <w:rPr>
          <w:i/>
          <w:iCs/>
          <w:noProof/>
        </w:rPr>
        <w:t>Journal of the American Statistical Association</w:t>
      </w:r>
      <w:r w:rsidRPr="00000406">
        <w:rPr>
          <w:noProof/>
        </w:rPr>
        <w:t xml:space="preserve">, </w:t>
      </w:r>
      <w:r w:rsidRPr="00000406">
        <w:rPr>
          <w:i/>
          <w:iCs/>
          <w:noProof/>
        </w:rPr>
        <w:t>54</w:t>
      </w:r>
      <w:r w:rsidRPr="00000406">
        <w:rPr>
          <w:noProof/>
        </w:rPr>
        <w:t>(285), 30–34.</w:t>
      </w:r>
    </w:p>
    <w:p w14:paraId="4E8AD103"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Sterling, T. D., Rosenbaum, W. L., &amp; Weinkam, J. J. (1995). Publication decisions revisited: The effect of the outcome of statistical tests on the decision to publish and vice versa. </w:t>
      </w:r>
      <w:r w:rsidRPr="00000406">
        <w:rPr>
          <w:i/>
          <w:iCs/>
          <w:noProof/>
        </w:rPr>
        <w:t>The American Statistician</w:t>
      </w:r>
      <w:r w:rsidRPr="00000406">
        <w:rPr>
          <w:noProof/>
        </w:rPr>
        <w:t xml:space="preserve">, </w:t>
      </w:r>
      <w:r w:rsidRPr="00000406">
        <w:rPr>
          <w:i/>
          <w:iCs/>
          <w:noProof/>
        </w:rPr>
        <w:t>49</w:t>
      </w:r>
      <w:r w:rsidRPr="00000406">
        <w:rPr>
          <w:noProof/>
        </w:rPr>
        <w:t>(1), 108–112.</w:t>
      </w:r>
    </w:p>
    <w:p w14:paraId="3E812CBE"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Tversky, A., &amp; Kahneman, D. (1971). Belief in the law of small numbers. </w:t>
      </w:r>
      <w:r w:rsidRPr="00000406">
        <w:rPr>
          <w:i/>
          <w:iCs/>
          <w:noProof/>
        </w:rPr>
        <w:t>Psychological Bulletin</w:t>
      </w:r>
      <w:r w:rsidRPr="00000406">
        <w:rPr>
          <w:noProof/>
        </w:rPr>
        <w:t xml:space="preserve">, </w:t>
      </w:r>
      <w:r w:rsidRPr="00000406">
        <w:rPr>
          <w:i/>
          <w:iCs/>
          <w:noProof/>
        </w:rPr>
        <w:t>76</w:t>
      </w:r>
      <w:r w:rsidRPr="00000406">
        <w:rPr>
          <w:noProof/>
        </w:rPr>
        <w:t>, 105–110. doi:10.1037/h0031322</w:t>
      </w:r>
    </w:p>
    <w:p w14:paraId="7C9E47E4"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Van Assen, M. A. L. M., van Aert, R. C. M., &amp; Wicherts, J. M. (2013). p-uniform.</w:t>
      </w:r>
    </w:p>
    <w:p w14:paraId="5F38F1FC" w14:textId="77777777" w:rsidR="00000406" w:rsidRPr="00000406" w:rsidRDefault="00000406" w:rsidP="00000406">
      <w:pPr>
        <w:pStyle w:val="NormalWeb"/>
        <w:spacing w:before="0" w:beforeAutospacing="0" w:after="0" w:afterAutospacing="0" w:line="480" w:lineRule="auto"/>
        <w:ind w:left="480" w:hanging="480"/>
        <w:divId w:val="708846217"/>
        <w:rPr>
          <w:noProof/>
        </w:rPr>
      </w:pPr>
      <w:r w:rsidRPr="00000406">
        <w:rPr>
          <w:noProof/>
        </w:rPr>
        <w:t xml:space="preserve">Wilkinson, L., &amp; APA Task Force on Statistical Inference. (1999). Statistical methods in psychology journals: Guidelines and explanations. </w:t>
      </w:r>
      <w:r w:rsidRPr="00000406">
        <w:rPr>
          <w:i/>
          <w:iCs/>
          <w:noProof/>
        </w:rPr>
        <w:t>American Psychologist</w:t>
      </w:r>
      <w:r w:rsidRPr="00000406">
        <w:rPr>
          <w:noProof/>
        </w:rPr>
        <w:t xml:space="preserve">, </w:t>
      </w:r>
      <w:r w:rsidRPr="00000406">
        <w:rPr>
          <w:i/>
          <w:iCs/>
          <w:noProof/>
        </w:rPr>
        <w:t>54</w:t>
      </w:r>
      <w:r w:rsidRPr="00000406">
        <w:rPr>
          <w:noProof/>
        </w:rPr>
        <w:t>, 594–604.</w:t>
      </w:r>
    </w:p>
    <w:p w14:paraId="541F25C4" w14:textId="2F51FA3E" w:rsidR="001C29F2" w:rsidRPr="00000406" w:rsidRDefault="00000406" w:rsidP="00000406">
      <w:pPr>
        <w:pStyle w:val="NormalWeb"/>
        <w:spacing w:before="0" w:beforeAutospacing="0" w:after="0" w:afterAutospacing="0" w:line="480" w:lineRule="auto"/>
        <w:ind w:left="480" w:hanging="480"/>
      </w:pPr>
      <w:r w:rsidRPr="00000406">
        <w:rPr>
          <w:noProof/>
        </w:rPr>
        <w:t>Wilson, T. (2014). Is There a Crisis of False Negatives in Psychology? Retrieved from https://timwilsonredirect.wordpress.com/2014/06/15/is-there-a-crisis-of-false-negatives-in-psychology/</w:t>
      </w:r>
      <w:r>
        <w:rPr>
          <w:b/>
        </w:rPr>
        <w:fldChar w:fldCharType="end"/>
      </w:r>
      <w:r w:rsidR="001C29F2">
        <w:rPr>
          <w:b/>
        </w:rPr>
        <w:br w:type="page"/>
      </w:r>
    </w:p>
    <w:p w14:paraId="49F8C3D1" w14:textId="77777777" w:rsidR="001C29F2" w:rsidRDefault="001C29F2" w:rsidP="001C29F2">
      <w:pPr>
        <w:pStyle w:val="APAHeading1"/>
        <w:jc w:val="left"/>
        <w:rPr>
          <w:b w:val="0"/>
        </w:rPr>
      </w:pPr>
      <w:commentRangeStart w:id="13"/>
      <w:r>
        <w:lastRenderedPageBreak/>
        <w:t>Footnotes</w:t>
      </w:r>
      <w:commentRangeEnd w:id="13"/>
      <w:r w:rsidR="005A1BEB">
        <w:rPr>
          <w:rStyle w:val="CommentReference"/>
          <w:b w:val="0"/>
        </w:rPr>
        <w:commentReference w:id="13"/>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p w14:paraId="1F29751C" w14:textId="71416319" w:rsidR="00EB6EA8" w:rsidRPr="00AE34A3" w:rsidRDefault="00EB6EA8" w:rsidP="001C29F2">
      <w:pPr>
        <w:pStyle w:val="APAHeading1"/>
        <w:jc w:val="left"/>
        <w:rPr>
          <w:b w:val="0"/>
          <w:i/>
        </w:rPr>
      </w:pPr>
      <w:r w:rsidRPr="00AE34A3">
        <w:rPr>
          <w:b w:val="0"/>
          <w:i/>
        </w:rPr>
        <w:t xml:space="preserve">Summary table of </w:t>
      </w:r>
      <w:proofErr w:type="spellStart"/>
      <w:r w:rsidRPr="00AE34A3">
        <w:rPr>
          <w:b w:val="0"/>
          <w:i/>
        </w:rPr>
        <w:t>NHST</w:t>
      </w:r>
      <w:proofErr w:type="spellEnd"/>
      <w:r w:rsidRPr="00AE34A3">
        <w:rPr>
          <w:b w:val="0"/>
          <w:i/>
        </w:rPr>
        <w:t xml:space="preserve"> results.</w:t>
      </w:r>
    </w:p>
    <w:tbl>
      <w:tblPr>
        <w:tblW w:w="4962" w:type="dxa"/>
        <w:tblCellMar>
          <w:left w:w="70" w:type="dxa"/>
          <w:right w:w="70" w:type="dxa"/>
        </w:tblCellMar>
        <w:tblLook w:val="04A0" w:firstRow="1" w:lastRow="0" w:firstColumn="1" w:lastColumn="0" w:noHBand="0" w:noVBand="1"/>
      </w:tblPr>
      <w:tblGrid>
        <w:gridCol w:w="860"/>
        <w:gridCol w:w="594"/>
        <w:gridCol w:w="1540"/>
        <w:gridCol w:w="1968"/>
      </w:tblGrid>
      <w:tr w:rsidR="009F3A2F" w:rsidRPr="00D31C3C"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E7C2E" w:rsidRDefault="009F3A2F" w:rsidP="00CD4A7D">
            <w:pPr>
              <w:rPr>
                <w:rFonts w:eastAsia="Times New Roman"/>
                <w:color w:val="000000"/>
                <w:lang w:eastAsia="nl-NL"/>
              </w:rPr>
            </w:pPr>
            <w:proofErr w:type="spellStart"/>
            <w:r w:rsidRPr="009E7C2E">
              <w:rPr>
                <w:rFonts w:eastAsia="Times New Roman"/>
                <w:color w:val="000000"/>
                <w:lang w:eastAsia="nl-NL"/>
              </w:rPr>
              <w:t>H0</w:t>
            </w:r>
            <w:proofErr w:type="spellEnd"/>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9E7C2E" w:rsidRDefault="009F3A2F" w:rsidP="00CD4A7D">
            <w:pPr>
              <w:rPr>
                <w:rFonts w:eastAsia="Times New Roman"/>
                <w:color w:val="000000"/>
                <w:lang w:eastAsia="nl-NL"/>
              </w:rPr>
            </w:pPr>
            <w:proofErr w:type="spellStart"/>
            <w:r w:rsidRPr="009E7C2E">
              <w:rPr>
                <w:rFonts w:eastAsia="Times New Roman"/>
                <w:color w:val="000000"/>
                <w:lang w:eastAsia="nl-NL"/>
              </w:rPr>
              <w:t>H1</w:t>
            </w:r>
            <w:proofErr w:type="spellEnd"/>
          </w:p>
        </w:tc>
      </w:tr>
      <w:tr w:rsidR="009F3A2F" w:rsidRPr="00D31C3C" w14:paraId="38B74090" w14:textId="77777777" w:rsidTr="00EB6EA8">
        <w:trPr>
          <w:trHeight w:val="315"/>
        </w:trPr>
        <w:tc>
          <w:tcPr>
            <w:tcW w:w="860"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E7C2E">
              <w:rPr>
                <w:rFonts w:eastAsia="Times New Roman"/>
                <w:color w:val="000000"/>
                <w:lang w:eastAsia="nl-NL"/>
              </w:rPr>
              <w:t>H0</w:t>
            </w:r>
            <w:proofErr w:type="spellEnd"/>
            <w:r w:rsidRPr="009E7C2E">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968" w:type="dxa"/>
            <w:tcBorders>
              <w:top w:val="nil"/>
              <w:left w:val="nil"/>
              <w:right w:val="nil"/>
            </w:tcBorders>
            <w:shd w:val="clear" w:color="auto" w:fill="auto"/>
            <w:noWrap/>
            <w:vAlign w:val="bottom"/>
            <w:hideMark/>
          </w:tcPr>
          <w:p w14:paraId="3D91149C" w14:textId="5C4454D5" w:rsidR="009F3A2F" w:rsidRPr="009E7C2E" w:rsidRDefault="00000406"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EB6EA8">
        <w:trPr>
          <w:trHeight w:val="315"/>
        </w:trPr>
        <w:tc>
          <w:tcPr>
            <w:tcW w:w="860"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968" w:type="dxa"/>
            <w:tcBorders>
              <w:top w:val="nil"/>
              <w:left w:val="nil"/>
              <w:bottom w:val="single" w:sz="4" w:space="0" w:color="auto"/>
              <w:right w:val="nil"/>
            </w:tcBorders>
            <w:shd w:val="clear" w:color="auto" w:fill="auto"/>
            <w:noWrap/>
            <w:vAlign w:val="bottom"/>
            <w:hideMark/>
          </w:tcPr>
          <w:p w14:paraId="4DC5746C" w14:textId="54D910F0" w:rsidR="009F3A2F" w:rsidRPr="009E7C2E" w:rsidRDefault="00EB6EA8" w:rsidP="00CD4A7D">
            <w:pPr>
              <w:rPr>
                <w:rFonts w:eastAsia="Times New Roman"/>
                <w:i/>
                <w:iCs/>
                <w:color w:val="000000"/>
                <w:lang w:eastAsia="nl-NL"/>
              </w:rPr>
            </w:pPr>
            <w:r>
              <w:rPr>
                <w:rFonts w:eastAsia="Times New Roman"/>
                <w:i/>
                <w:iCs/>
                <w:color w:val="000000"/>
                <w:lang w:eastAsia="nl-NL"/>
              </w:rPr>
              <w:t>False negative</w:t>
            </w:r>
          </w:p>
        </w:tc>
      </w:tr>
      <w:tr w:rsidR="009F3A2F" w:rsidRPr="00D31C3C" w14:paraId="5DE5A4D0" w14:textId="77777777" w:rsidTr="00EB6EA8">
        <w:trPr>
          <w:trHeight w:val="315"/>
        </w:trPr>
        <w:tc>
          <w:tcPr>
            <w:tcW w:w="860"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E7C2E">
              <w:rPr>
                <w:rFonts w:eastAsia="Times New Roman"/>
                <w:color w:val="000000"/>
                <w:lang w:eastAsia="nl-NL"/>
              </w:rPr>
              <w:t>H1</w:t>
            </w:r>
            <w:proofErr w:type="spellEnd"/>
            <w:r w:rsidRPr="009E7C2E">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072945C0" w14:textId="15AF9EE6" w:rsidR="009F3A2F" w:rsidRPr="009E7C2E" w:rsidRDefault="009E7E2E" w:rsidP="00CD4A7D">
            <w:pPr>
              <w:rPr>
                <w:rFonts w:eastAsia="Times New Roman"/>
                <w:color w:val="000000"/>
                <w:lang w:eastAsia="nl-NL"/>
              </w:rPr>
            </w:pPr>
            <w:r>
              <w:rPr>
                <w:rFonts w:eastAsia="Times New Roman"/>
                <w:color w:val="000000"/>
                <w:lang w:val="nl-NL" w:eastAsia="nl-NL"/>
              </w:rPr>
              <w:t>α</w:t>
            </w:r>
          </w:p>
          <w:p w14:paraId="55658C79" w14:textId="77777777" w:rsidR="009F3A2F" w:rsidRPr="00E512CA" w:rsidRDefault="009F3A2F" w:rsidP="00CD4A7D">
            <w:pPr>
              <w:rPr>
                <w:rFonts w:eastAsia="Times New Roman"/>
                <w:color w:val="000000"/>
                <w:lang w:eastAsia="nl-NL"/>
              </w:rPr>
            </w:pPr>
            <w:r w:rsidRPr="009E7C2E">
              <w:rPr>
                <w:rFonts w:eastAsia="Times New Roman"/>
                <w:color w:val="000000"/>
                <w:lang w:eastAsia="nl-NL"/>
              </w:rPr>
              <w:t>[0.</w:t>
            </w:r>
            <w:r w:rsidRPr="00E512CA">
              <w:rPr>
                <w:rFonts w:eastAsia="Times New Roman"/>
                <w:color w:val="000000"/>
                <w:lang w:eastAsia="nl-NL"/>
              </w:rPr>
              <w:t>05]</w:t>
            </w:r>
          </w:p>
        </w:tc>
        <w:tc>
          <w:tcPr>
            <w:tcW w:w="1968" w:type="dxa"/>
            <w:tcBorders>
              <w:top w:val="single" w:sz="4" w:space="0" w:color="auto"/>
              <w:left w:val="nil"/>
              <w:bottom w:val="nil"/>
              <w:right w:val="nil"/>
            </w:tcBorders>
            <w:shd w:val="clear" w:color="auto" w:fill="auto"/>
            <w:noWrap/>
            <w:vAlign w:val="bottom"/>
            <w:hideMark/>
          </w:tcPr>
          <w:p w14:paraId="33CAE0DD" w14:textId="77777777" w:rsidR="009F3A2F" w:rsidRPr="00E512CA" w:rsidRDefault="009F3A2F" w:rsidP="00CD4A7D">
            <w:pPr>
              <w:rPr>
                <w:rFonts w:eastAsia="Times New Roman"/>
                <w:color w:val="000000"/>
                <w:lang w:eastAsia="nl-NL"/>
              </w:rPr>
            </w:pPr>
            <w:r w:rsidRPr="00E512CA">
              <w:rPr>
                <w:rFonts w:eastAsia="Times New Roman"/>
                <w:color w:val="000000"/>
                <w:lang w:eastAsia="nl-NL"/>
              </w:rPr>
              <w:t>1-</w:t>
            </w:r>
            <w:r>
              <w:rPr>
                <w:rFonts w:eastAsia="Times New Roman"/>
                <w:color w:val="000000"/>
                <w:lang w:val="nl-NL" w:eastAsia="nl-NL"/>
              </w:rPr>
              <w:t>β</w:t>
            </w:r>
          </w:p>
          <w:p w14:paraId="09214F23" w14:textId="77777777" w:rsidR="009F3A2F" w:rsidRPr="00E512CA" w:rsidRDefault="009F3A2F" w:rsidP="00CD4A7D">
            <w:pPr>
              <w:rPr>
                <w:rFonts w:eastAsia="Times New Roman"/>
                <w:color w:val="000000"/>
                <w:lang w:eastAsia="nl-NL"/>
              </w:rPr>
            </w:pPr>
            <w:r w:rsidRPr="00E512CA">
              <w:rPr>
                <w:rFonts w:eastAsia="Times New Roman"/>
                <w:color w:val="000000"/>
                <w:lang w:eastAsia="nl-NL"/>
              </w:rPr>
              <w:t>[0.80]</w:t>
            </w:r>
          </w:p>
        </w:tc>
      </w:tr>
      <w:tr w:rsidR="009F3A2F" w:rsidRPr="00D31C3C"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E512CA"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E512CA" w:rsidRDefault="009F3A2F" w:rsidP="00CD4A7D">
            <w:pPr>
              <w:rPr>
                <w:rFonts w:eastAsia="Times New Roman"/>
                <w:color w:val="000000"/>
                <w:lang w:eastAsia="nl-NL"/>
              </w:rPr>
            </w:pPr>
            <w:r w:rsidRPr="00E512CA">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1BF6F00A" w:rsidR="009F3A2F" w:rsidRPr="00E512CA" w:rsidRDefault="00EB6EA8" w:rsidP="00CD4A7D">
            <w:pPr>
              <w:rPr>
                <w:rFonts w:eastAsia="Times New Roman"/>
                <w:i/>
                <w:iCs/>
                <w:color w:val="000000"/>
                <w:lang w:eastAsia="nl-NL"/>
              </w:rPr>
            </w:pPr>
            <w:r w:rsidRPr="00E512CA">
              <w:rPr>
                <w:rFonts w:eastAsia="Times New Roman"/>
                <w:i/>
                <w:iCs/>
                <w:color w:val="000000"/>
                <w:lang w:eastAsia="nl-NL"/>
              </w:rPr>
              <w:t>False positive</w:t>
            </w:r>
          </w:p>
        </w:tc>
        <w:tc>
          <w:tcPr>
            <w:tcW w:w="1968" w:type="dxa"/>
            <w:tcBorders>
              <w:top w:val="nil"/>
              <w:left w:val="nil"/>
              <w:bottom w:val="single" w:sz="4" w:space="0" w:color="auto"/>
              <w:right w:val="nil"/>
            </w:tcBorders>
            <w:shd w:val="clear" w:color="auto" w:fill="auto"/>
            <w:noWrap/>
            <w:vAlign w:val="bottom"/>
            <w:hideMark/>
          </w:tcPr>
          <w:p w14:paraId="779D2C8A" w14:textId="77777777" w:rsidR="009F3A2F" w:rsidRPr="00E512CA" w:rsidRDefault="009F3A2F" w:rsidP="00CD4A7D">
            <w:pPr>
              <w:rPr>
                <w:rFonts w:eastAsia="Times New Roman"/>
                <w:i/>
                <w:iCs/>
                <w:color w:val="000000"/>
                <w:lang w:eastAsia="nl-NL"/>
              </w:rPr>
            </w:pPr>
            <w:r w:rsidRPr="00E512CA">
              <w:rPr>
                <w:rFonts w:eastAsia="Times New Roman"/>
                <w:i/>
                <w:iCs/>
                <w:color w:val="000000"/>
                <w:lang w:eastAsia="nl-NL"/>
              </w:rPr>
              <w:t>True positive</w:t>
            </w:r>
          </w:p>
        </w:tc>
      </w:tr>
    </w:tbl>
    <w:p w14:paraId="3E9490FC" w14:textId="1DD07586"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r w:rsidR="00650D4A">
        <w:rPr>
          <w:b w:val="0"/>
        </w:rPr>
        <w:t>specificity</w:t>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746423F0" w14:textId="77777777" w:rsidR="00AE34A3" w:rsidRDefault="00AE34A3" w:rsidP="00EB6EA8">
      <w:pPr>
        <w:pStyle w:val="APAHeading1"/>
        <w:jc w:val="left"/>
        <w:rPr>
          <w:b w:val="0"/>
        </w:rPr>
        <w:sectPr w:rsidR="00AE34A3" w:rsidSect="00291158">
          <w:headerReference w:type="default" r:id="rId26"/>
          <w:headerReference w:type="first" r:id="rId27"/>
          <w:type w:val="continuous"/>
          <w:pgSz w:w="11906" w:h="16838"/>
          <w:pgMar w:top="1412" w:right="1412" w:bottom="1412" w:left="1412" w:header="709" w:footer="709" w:gutter="0"/>
          <w:cols w:space="708"/>
          <w:titlePg/>
          <w:docGrid w:linePitch="360"/>
        </w:sectPr>
      </w:pPr>
    </w:p>
    <w:p w14:paraId="28AA23A9" w14:textId="09754EFE" w:rsidR="001C29F2" w:rsidRPr="00AE34A3" w:rsidRDefault="001C29F2" w:rsidP="00EB6EA8">
      <w:pPr>
        <w:pStyle w:val="APAHeading1"/>
        <w:jc w:val="left"/>
        <w:rPr>
          <w:b w:val="0"/>
          <w:i/>
        </w:rPr>
      </w:pPr>
      <w:r>
        <w:rPr>
          <w:b w:val="0"/>
        </w:rPr>
        <w:lastRenderedPageBreak/>
        <w:t>Table 2</w:t>
      </w:r>
    </w:p>
    <w:p w14:paraId="2896EEE8" w14:textId="77777777" w:rsidR="00E52261" w:rsidRPr="00AE34A3" w:rsidRDefault="00EB6EA8" w:rsidP="00E52261">
      <w:pPr>
        <w:pStyle w:val="APAHeading1"/>
        <w:jc w:val="left"/>
        <w:rPr>
          <w:b w:val="0"/>
          <w:i/>
        </w:rPr>
      </w:pPr>
      <w:r w:rsidRPr="00AE34A3">
        <w:rPr>
          <w:b w:val="0"/>
          <w:i/>
        </w:rPr>
        <w:t>Summary table of articles downloaded.</w:t>
      </w:r>
    </w:p>
    <w:tbl>
      <w:tblPr>
        <w:tblW w:w="11531" w:type="dxa"/>
        <w:tblCellMar>
          <w:left w:w="70" w:type="dxa"/>
          <w:right w:w="70" w:type="dxa"/>
        </w:tblCellMar>
        <w:tblLook w:val="04A0" w:firstRow="1" w:lastRow="0" w:firstColumn="1" w:lastColumn="0" w:noHBand="0" w:noVBand="1"/>
      </w:tblPr>
      <w:tblGrid>
        <w:gridCol w:w="4395"/>
        <w:gridCol w:w="1134"/>
        <w:gridCol w:w="1275"/>
        <w:gridCol w:w="1276"/>
        <w:gridCol w:w="897"/>
        <w:gridCol w:w="1106"/>
        <w:gridCol w:w="1448"/>
      </w:tblGrid>
      <w:tr w:rsidR="00291158" w:rsidRPr="00E52261" w14:paraId="2A331F6E" w14:textId="75F9F355" w:rsidTr="00291158">
        <w:trPr>
          <w:trHeight w:val="300"/>
        </w:trPr>
        <w:tc>
          <w:tcPr>
            <w:tcW w:w="4395" w:type="dxa"/>
            <w:tcBorders>
              <w:top w:val="nil"/>
              <w:left w:val="nil"/>
              <w:bottom w:val="single" w:sz="4" w:space="0" w:color="auto"/>
              <w:right w:val="nil"/>
            </w:tcBorders>
            <w:shd w:val="clear" w:color="auto" w:fill="auto"/>
            <w:noWrap/>
            <w:vAlign w:val="bottom"/>
            <w:hideMark/>
          </w:tcPr>
          <w:p w14:paraId="46536EB1"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w:t>
            </w:r>
          </w:p>
        </w:tc>
        <w:tc>
          <w:tcPr>
            <w:tcW w:w="1134" w:type="dxa"/>
            <w:tcBorders>
              <w:top w:val="nil"/>
              <w:left w:val="nil"/>
              <w:bottom w:val="single" w:sz="4" w:space="0" w:color="auto"/>
              <w:right w:val="nil"/>
            </w:tcBorders>
            <w:shd w:val="clear" w:color="auto" w:fill="auto"/>
            <w:noWrap/>
            <w:vAlign w:val="bottom"/>
            <w:hideMark/>
          </w:tcPr>
          <w:p w14:paraId="09CA69C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Acronym</w:t>
            </w:r>
          </w:p>
        </w:tc>
        <w:tc>
          <w:tcPr>
            <w:tcW w:w="1275" w:type="dxa"/>
            <w:tcBorders>
              <w:top w:val="nil"/>
              <w:left w:val="nil"/>
              <w:bottom w:val="single" w:sz="4" w:space="0" w:color="auto"/>
              <w:right w:val="nil"/>
            </w:tcBorders>
            <w:shd w:val="clear" w:color="auto" w:fill="auto"/>
            <w:noWrap/>
            <w:vAlign w:val="bottom"/>
            <w:hideMark/>
          </w:tcPr>
          <w:p w14:paraId="354892D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Timeframe</w:t>
            </w:r>
          </w:p>
        </w:tc>
        <w:tc>
          <w:tcPr>
            <w:tcW w:w="1276" w:type="dxa"/>
            <w:tcBorders>
              <w:top w:val="nil"/>
              <w:left w:val="nil"/>
              <w:bottom w:val="single" w:sz="4" w:space="0" w:color="auto"/>
              <w:right w:val="nil"/>
            </w:tcBorders>
            <w:shd w:val="clear" w:color="auto" w:fill="auto"/>
            <w:noWrap/>
            <w:vAlign w:val="bottom"/>
            <w:hideMark/>
          </w:tcPr>
          <w:p w14:paraId="3C37227E" w14:textId="339789C5"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Articles</w:t>
            </w:r>
          </w:p>
        </w:tc>
        <w:tc>
          <w:tcPr>
            <w:tcW w:w="897" w:type="dxa"/>
            <w:tcBorders>
              <w:top w:val="nil"/>
              <w:left w:val="nil"/>
              <w:bottom w:val="single" w:sz="4" w:space="0" w:color="auto"/>
              <w:right w:val="nil"/>
            </w:tcBorders>
            <w:vAlign w:val="bottom"/>
          </w:tcPr>
          <w:p w14:paraId="3BE994F7" w14:textId="257377C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Results</w:t>
            </w:r>
          </w:p>
        </w:tc>
        <w:tc>
          <w:tcPr>
            <w:tcW w:w="1106" w:type="dxa"/>
            <w:tcBorders>
              <w:top w:val="nil"/>
              <w:left w:val="nil"/>
              <w:bottom w:val="single" w:sz="4" w:space="0" w:color="auto"/>
              <w:right w:val="nil"/>
            </w:tcBorders>
            <w:vAlign w:val="bottom"/>
          </w:tcPr>
          <w:p w14:paraId="0B048A32" w14:textId="59C6D8BF"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Significant</w:t>
            </w:r>
          </w:p>
        </w:tc>
        <w:tc>
          <w:tcPr>
            <w:tcW w:w="1448" w:type="dxa"/>
            <w:tcBorders>
              <w:top w:val="nil"/>
              <w:left w:val="nil"/>
              <w:bottom w:val="single" w:sz="4" w:space="0" w:color="auto"/>
              <w:right w:val="nil"/>
            </w:tcBorders>
            <w:vAlign w:val="bottom"/>
          </w:tcPr>
          <w:p w14:paraId="4836580F" w14:textId="3C75EDDB"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Nonsignificant</w:t>
            </w:r>
            <w:proofErr w:type="spellEnd"/>
          </w:p>
        </w:tc>
      </w:tr>
      <w:tr w:rsidR="00291158" w:rsidRPr="00E52261" w14:paraId="0C908040" w14:textId="3B695373" w:rsidTr="00291158">
        <w:trPr>
          <w:trHeight w:val="300"/>
        </w:trPr>
        <w:tc>
          <w:tcPr>
            <w:tcW w:w="4395" w:type="dxa"/>
            <w:tcBorders>
              <w:top w:val="nil"/>
              <w:left w:val="nil"/>
              <w:bottom w:val="nil"/>
              <w:right w:val="nil"/>
            </w:tcBorders>
            <w:shd w:val="clear" w:color="auto" w:fill="auto"/>
            <w:noWrap/>
            <w:vAlign w:val="bottom"/>
            <w:hideMark/>
          </w:tcPr>
          <w:p w14:paraId="064988C5"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Developmental Psychology</w:t>
            </w:r>
          </w:p>
        </w:tc>
        <w:tc>
          <w:tcPr>
            <w:tcW w:w="1134" w:type="dxa"/>
            <w:tcBorders>
              <w:top w:val="nil"/>
              <w:left w:val="nil"/>
              <w:bottom w:val="nil"/>
              <w:right w:val="nil"/>
            </w:tcBorders>
            <w:shd w:val="clear" w:color="auto" w:fill="auto"/>
            <w:noWrap/>
            <w:vAlign w:val="bottom"/>
            <w:hideMark/>
          </w:tcPr>
          <w:p w14:paraId="4E109DD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DP</w:t>
            </w:r>
          </w:p>
        </w:tc>
        <w:tc>
          <w:tcPr>
            <w:tcW w:w="1275" w:type="dxa"/>
            <w:tcBorders>
              <w:top w:val="nil"/>
              <w:left w:val="nil"/>
              <w:bottom w:val="nil"/>
              <w:right w:val="nil"/>
            </w:tcBorders>
            <w:shd w:val="clear" w:color="auto" w:fill="auto"/>
            <w:noWrap/>
            <w:vAlign w:val="bottom"/>
            <w:hideMark/>
          </w:tcPr>
          <w:p w14:paraId="6E835A3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40295436"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782</w:t>
            </w:r>
          </w:p>
        </w:tc>
        <w:tc>
          <w:tcPr>
            <w:tcW w:w="897" w:type="dxa"/>
            <w:tcBorders>
              <w:top w:val="nil"/>
              <w:left w:val="nil"/>
              <w:bottom w:val="nil"/>
              <w:right w:val="nil"/>
            </w:tcBorders>
            <w:vAlign w:val="bottom"/>
          </w:tcPr>
          <w:p w14:paraId="29D2B431" w14:textId="1332B59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0920</w:t>
            </w:r>
          </w:p>
        </w:tc>
        <w:tc>
          <w:tcPr>
            <w:tcW w:w="1106" w:type="dxa"/>
            <w:tcBorders>
              <w:top w:val="nil"/>
              <w:left w:val="nil"/>
              <w:bottom w:val="nil"/>
              <w:right w:val="nil"/>
            </w:tcBorders>
            <w:vAlign w:val="bottom"/>
          </w:tcPr>
          <w:p w14:paraId="135779C5" w14:textId="1B6C2856"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4584</w:t>
            </w:r>
          </w:p>
        </w:tc>
        <w:tc>
          <w:tcPr>
            <w:tcW w:w="1448" w:type="dxa"/>
            <w:tcBorders>
              <w:top w:val="nil"/>
              <w:left w:val="nil"/>
              <w:bottom w:val="nil"/>
              <w:right w:val="nil"/>
            </w:tcBorders>
            <w:vAlign w:val="bottom"/>
          </w:tcPr>
          <w:p w14:paraId="1DE7365D" w14:textId="1F54289C"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336</w:t>
            </w:r>
          </w:p>
        </w:tc>
      </w:tr>
      <w:tr w:rsidR="00291158" w:rsidRPr="00E52261" w14:paraId="596640D9" w14:textId="3FC1FB3D" w:rsidTr="00291158">
        <w:trPr>
          <w:trHeight w:val="300"/>
        </w:trPr>
        <w:tc>
          <w:tcPr>
            <w:tcW w:w="4395" w:type="dxa"/>
            <w:tcBorders>
              <w:top w:val="nil"/>
              <w:left w:val="nil"/>
              <w:bottom w:val="nil"/>
              <w:right w:val="nil"/>
            </w:tcBorders>
            <w:shd w:val="clear" w:color="auto" w:fill="auto"/>
            <w:noWrap/>
            <w:vAlign w:val="bottom"/>
            <w:hideMark/>
          </w:tcPr>
          <w:p w14:paraId="1E94C88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Frontiers in Psychology</w:t>
            </w:r>
          </w:p>
        </w:tc>
        <w:tc>
          <w:tcPr>
            <w:tcW w:w="1134" w:type="dxa"/>
            <w:tcBorders>
              <w:top w:val="nil"/>
              <w:left w:val="nil"/>
              <w:bottom w:val="nil"/>
              <w:right w:val="nil"/>
            </w:tcBorders>
            <w:shd w:val="clear" w:color="auto" w:fill="auto"/>
            <w:noWrap/>
            <w:vAlign w:val="bottom"/>
            <w:hideMark/>
          </w:tcPr>
          <w:p w14:paraId="4CDEB6FE"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FP</w:t>
            </w:r>
          </w:p>
        </w:tc>
        <w:tc>
          <w:tcPr>
            <w:tcW w:w="1275" w:type="dxa"/>
            <w:tcBorders>
              <w:top w:val="nil"/>
              <w:left w:val="nil"/>
              <w:bottom w:val="nil"/>
              <w:right w:val="nil"/>
            </w:tcBorders>
            <w:shd w:val="clear" w:color="auto" w:fill="auto"/>
            <w:noWrap/>
            <w:vAlign w:val="bottom"/>
            <w:hideMark/>
          </w:tcPr>
          <w:p w14:paraId="171F0C1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10-2013</w:t>
            </w:r>
          </w:p>
        </w:tc>
        <w:tc>
          <w:tcPr>
            <w:tcW w:w="1276" w:type="dxa"/>
            <w:tcBorders>
              <w:top w:val="nil"/>
              <w:left w:val="nil"/>
              <w:bottom w:val="nil"/>
              <w:right w:val="nil"/>
            </w:tcBorders>
            <w:shd w:val="clear" w:color="auto" w:fill="auto"/>
            <w:noWrap/>
            <w:vAlign w:val="bottom"/>
            <w:hideMark/>
          </w:tcPr>
          <w:p w14:paraId="1D1F6B5B"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519</w:t>
            </w:r>
          </w:p>
        </w:tc>
        <w:tc>
          <w:tcPr>
            <w:tcW w:w="897" w:type="dxa"/>
            <w:tcBorders>
              <w:top w:val="nil"/>
              <w:left w:val="nil"/>
              <w:bottom w:val="nil"/>
              <w:right w:val="nil"/>
            </w:tcBorders>
            <w:vAlign w:val="bottom"/>
          </w:tcPr>
          <w:p w14:paraId="5F12BC5F" w14:textId="7AA6B97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9162</w:t>
            </w:r>
          </w:p>
        </w:tc>
        <w:tc>
          <w:tcPr>
            <w:tcW w:w="1106" w:type="dxa"/>
            <w:tcBorders>
              <w:top w:val="nil"/>
              <w:left w:val="nil"/>
              <w:bottom w:val="nil"/>
              <w:right w:val="nil"/>
            </w:tcBorders>
            <w:vAlign w:val="bottom"/>
          </w:tcPr>
          <w:p w14:paraId="6CD18052" w14:textId="69251CE8"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591</w:t>
            </w:r>
          </w:p>
        </w:tc>
        <w:tc>
          <w:tcPr>
            <w:tcW w:w="1448" w:type="dxa"/>
            <w:tcBorders>
              <w:top w:val="nil"/>
              <w:left w:val="nil"/>
              <w:bottom w:val="nil"/>
              <w:right w:val="nil"/>
            </w:tcBorders>
            <w:vAlign w:val="bottom"/>
          </w:tcPr>
          <w:p w14:paraId="3C34B4A3" w14:textId="4FD2F009"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571</w:t>
            </w:r>
          </w:p>
        </w:tc>
      </w:tr>
      <w:tr w:rsidR="00291158" w:rsidRPr="00E52261" w14:paraId="10BB97DD" w14:textId="3CFFB157" w:rsidTr="00291158">
        <w:trPr>
          <w:trHeight w:val="300"/>
        </w:trPr>
        <w:tc>
          <w:tcPr>
            <w:tcW w:w="4395" w:type="dxa"/>
            <w:tcBorders>
              <w:top w:val="nil"/>
              <w:left w:val="nil"/>
              <w:bottom w:val="nil"/>
              <w:right w:val="nil"/>
            </w:tcBorders>
            <w:shd w:val="clear" w:color="auto" w:fill="auto"/>
            <w:noWrap/>
            <w:vAlign w:val="bottom"/>
            <w:hideMark/>
          </w:tcPr>
          <w:p w14:paraId="42D2A6E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 of Applied Psychology</w:t>
            </w:r>
          </w:p>
        </w:tc>
        <w:tc>
          <w:tcPr>
            <w:tcW w:w="1134" w:type="dxa"/>
            <w:tcBorders>
              <w:top w:val="nil"/>
              <w:left w:val="nil"/>
              <w:bottom w:val="nil"/>
              <w:right w:val="nil"/>
            </w:tcBorders>
            <w:shd w:val="clear" w:color="auto" w:fill="auto"/>
            <w:noWrap/>
            <w:vAlign w:val="bottom"/>
            <w:hideMark/>
          </w:tcPr>
          <w:p w14:paraId="265A2FEF"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AP</w:t>
            </w:r>
          </w:p>
        </w:tc>
        <w:tc>
          <w:tcPr>
            <w:tcW w:w="1275" w:type="dxa"/>
            <w:tcBorders>
              <w:top w:val="nil"/>
              <w:left w:val="nil"/>
              <w:bottom w:val="nil"/>
              <w:right w:val="nil"/>
            </w:tcBorders>
            <w:shd w:val="clear" w:color="auto" w:fill="auto"/>
            <w:noWrap/>
            <w:vAlign w:val="bottom"/>
            <w:hideMark/>
          </w:tcPr>
          <w:p w14:paraId="6CED9DE4"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72CF2B43"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381</w:t>
            </w:r>
          </w:p>
        </w:tc>
        <w:tc>
          <w:tcPr>
            <w:tcW w:w="897" w:type="dxa"/>
            <w:tcBorders>
              <w:top w:val="nil"/>
              <w:left w:val="nil"/>
              <w:bottom w:val="nil"/>
              <w:right w:val="nil"/>
            </w:tcBorders>
            <w:vAlign w:val="bottom"/>
          </w:tcPr>
          <w:p w14:paraId="7A8B8834" w14:textId="6A4F577E"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1240</w:t>
            </w:r>
          </w:p>
        </w:tc>
        <w:tc>
          <w:tcPr>
            <w:tcW w:w="1106" w:type="dxa"/>
            <w:tcBorders>
              <w:top w:val="nil"/>
              <w:left w:val="nil"/>
              <w:bottom w:val="nil"/>
              <w:right w:val="nil"/>
            </w:tcBorders>
            <w:vAlign w:val="bottom"/>
          </w:tcPr>
          <w:p w14:paraId="55F5278E" w14:textId="00DC6EE5"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8455</w:t>
            </w:r>
          </w:p>
        </w:tc>
        <w:tc>
          <w:tcPr>
            <w:tcW w:w="1448" w:type="dxa"/>
            <w:tcBorders>
              <w:top w:val="nil"/>
              <w:left w:val="nil"/>
              <w:bottom w:val="nil"/>
              <w:right w:val="nil"/>
            </w:tcBorders>
            <w:vAlign w:val="bottom"/>
          </w:tcPr>
          <w:p w14:paraId="38FB4562" w14:textId="2396ECCF"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785</w:t>
            </w:r>
          </w:p>
        </w:tc>
      </w:tr>
      <w:tr w:rsidR="00291158" w:rsidRPr="00E52261" w14:paraId="7B6F2822" w14:textId="05446FFA" w:rsidTr="00291158">
        <w:trPr>
          <w:trHeight w:val="300"/>
        </w:trPr>
        <w:tc>
          <w:tcPr>
            <w:tcW w:w="4395" w:type="dxa"/>
            <w:tcBorders>
              <w:top w:val="nil"/>
              <w:left w:val="nil"/>
              <w:bottom w:val="nil"/>
              <w:right w:val="nil"/>
            </w:tcBorders>
            <w:shd w:val="clear" w:color="auto" w:fill="auto"/>
            <w:noWrap/>
            <w:vAlign w:val="bottom"/>
            <w:hideMark/>
          </w:tcPr>
          <w:p w14:paraId="07BDA9C4"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Consulting and Clinical Psychology</w:t>
            </w:r>
          </w:p>
        </w:tc>
        <w:tc>
          <w:tcPr>
            <w:tcW w:w="1134" w:type="dxa"/>
            <w:tcBorders>
              <w:top w:val="nil"/>
              <w:left w:val="nil"/>
              <w:bottom w:val="nil"/>
              <w:right w:val="nil"/>
            </w:tcBorders>
            <w:shd w:val="clear" w:color="auto" w:fill="auto"/>
            <w:noWrap/>
            <w:vAlign w:val="bottom"/>
            <w:hideMark/>
          </w:tcPr>
          <w:p w14:paraId="12268BB0"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JCCP</w:t>
            </w:r>
            <w:proofErr w:type="spellEnd"/>
          </w:p>
        </w:tc>
        <w:tc>
          <w:tcPr>
            <w:tcW w:w="1275" w:type="dxa"/>
            <w:tcBorders>
              <w:top w:val="nil"/>
              <w:left w:val="nil"/>
              <w:bottom w:val="nil"/>
              <w:right w:val="nil"/>
            </w:tcBorders>
            <w:shd w:val="clear" w:color="auto" w:fill="auto"/>
            <w:noWrap/>
            <w:vAlign w:val="bottom"/>
            <w:hideMark/>
          </w:tcPr>
          <w:p w14:paraId="6BC99D5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30A66B4D"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184</w:t>
            </w:r>
          </w:p>
        </w:tc>
        <w:tc>
          <w:tcPr>
            <w:tcW w:w="897" w:type="dxa"/>
            <w:tcBorders>
              <w:top w:val="nil"/>
              <w:left w:val="nil"/>
              <w:bottom w:val="nil"/>
              <w:right w:val="nil"/>
            </w:tcBorders>
            <w:vAlign w:val="bottom"/>
          </w:tcPr>
          <w:p w14:paraId="430825BC" w14:textId="70077BB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0083</w:t>
            </w:r>
          </w:p>
        </w:tc>
        <w:tc>
          <w:tcPr>
            <w:tcW w:w="1106" w:type="dxa"/>
            <w:tcBorders>
              <w:top w:val="nil"/>
              <w:left w:val="nil"/>
              <w:bottom w:val="nil"/>
              <w:right w:val="nil"/>
            </w:tcBorders>
            <w:vAlign w:val="bottom"/>
          </w:tcPr>
          <w:p w14:paraId="2A9C6EAC" w14:textId="6A2221DD"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5672</w:t>
            </w:r>
          </w:p>
        </w:tc>
        <w:tc>
          <w:tcPr>
            <w:tcW w:w="1448" w:type="dxa"/>
            <w:tcBorders>
              <w:top w:val="nil"/>
              <w:left w:val="nil"/>
              <w:bottom w:val="nil"/>
              <w:right w:val="nil"/>
            </w:tcBorders>
            <w:vAlign w:val="bottom"/>
          </w:tcPr>
          <w:p w14:paraId="4E4E7A00" w14:textId="3A79FF9D"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4411</w:t>
            </w:r>
          </w:p>
        </w:tc>
      </w:tr>
      <w:tr w:rsidR="00291158" w:rsidRPr="00E52261" w14:paraId="587A6F0A" w14:textId="68B178FA" w:rsidTr="00291158">
        <w:trPr>
          <w:trHeight w:val="300"/>
        </w:trPr>
        <w:tc>
          <w:tcPr>
            <w:tcW w:w="4395" w:type="dxa"/>
            <w:tcBorders>
              <w:top w:val="nil"/>
              <w:left w:val="nil"/>
              <w:bottom w:val="nil"/>
              <w:right w:val="nil"/>
            </w:tcBorders>
            <w:shd w:val="clear" w:color="auto" w:fill="auto"/>
            <w:noWrap/>
            <w:vAlign w:val="bottom"/>
            <w:hideMark/>
          </w:tcPr>
          <w:p w14:paraId="7263A546"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Journal of Experimental Psychology: General</w:t>
            </w:r>
          </w:p>
        </w:tc>
        <w:tc>
          <w:tcPr>
            <w:tcW w:w="1134" w:type="dxa"/>
            <w:tcBorders>
              <w:top w:val="nil"/>
              <w:left w:val="nil"/>
              <w:bottom w:val="nil"/>
              <w:right w:val="nil"/>
            </w:tcBorders>
            <w:shd w:val="clear" w:color="auto" w:fill="auto"/>
            <w:noWrap/>
            <w:vAlign w:val="bottom"/>
            <w:hideMark/>
          </w:tcPr>
          <w:p w14:paraId="73C85142"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JEPG</w:t>
            </w:r>
            <w:proofErr w:type="spellEnd"/>
          </w:p>
        </w:tc>
        <w:tc>
          <w:tcPr>
            <w:tcW w:w="1275" w:type="dxa"/>
            <w:tcBorders>
              <w:top w:val="nil"/>
              <w:left w:val="nil"/>
              <w:bottom w:val="nil"/>
              <w:right w:val="nil"/>
            </w:tcBorders>
            <w:shd w:val="clear" w:color="auto" w:fill="auto"/>
            <w:noWrap/>
            <w:vAlign w:val="bottom"/>
            <w:hideMark/>
          </w:tcPr>
          <w:p w14:paraId="66E2414B"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10EFBEE1"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5108</w:t>
            </w:r>
          </w:p>
        </w:tc>
        <w:tc>
          <w:tcPr>
            <w:tcW w:w="897" w:type="dxa"/>
            <w:tcBorders>
              <w:top w:val="nil"/>
              <w:left w:val="nil"/>
              <w:bottom w:val="nil"/>
              <w:right w:val="nil"/>
            </w:tcBorders>
            <w:vAlign w:val="bottom"/>
          </w:tcPr>
          <w:p w14:paraId="4978805F" w14:textId="75500C30"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7283</w:t>
            </w:r>
          </w:p>
        </w:tc>
        <w:tc>
          <w:tcPr>
            <w:tcW w:w="1106" w:type="dxa"/>
            <w:tcBorders>
              <w:top w:val="nil"/>
              <w:left w:val="nil"/>
              <w:bottom w:val="nil"/>
              <w:right w:val="nil"/>
            </w:tcBorders>
            <w:vAlign w:val="bottom"/>
          </w:tcPr>
          <w:p w14:paraId="2EE19694" w14:textId="1AF08BB2"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2706</w:t>
            </w:r>
          </w:p>
        </w:tc>
        <w:tc>
          <w:tcPr>
            <w:tcW w:w="1448" w:type="dxa"/>
            <w:tcBorders>
              <w:top w:val="nil"/>
              <w:left w:val="nil"/>
              <w:bottom w:val="nil"/>
              <w:right w:val="nil"/>
            </w:tcBorders>
            <w:vAlign w:val="bottom"/>
          </w:tcPr>
          <w:p w14:paraId="1F5A6BFB" w14:textId="192BE1B1"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4577</w:t>
            </w:r>
          </w:p>
        </w:tc>
      </w:tr>
      <w:tr w:rsidR="00291158" w:rsidRPr="00E52261" w14:paraId="68A794A2" w14:textId="3897E666" w:rsidTr="00291158">
        <w:trPr>
          <w:trHeight w:val="300"/>
        </w:trPr>
        <w:tc>
          <w:tcPr>
            <w:tcW w:w="4395" w:type="dxa"/>
            <w:tcBorders>
              <w:top w:val="nil"/>
              <w:left w:val="nil"/>
              <w:bottom w:val="nil"/>
              <w:right w:val="nil"/>
            </w:tcBorders>
            <w:shd w:val="clear" w:color="auto" w:fill="auto"/>
            <w:noWrap/>
            <w:vAlign w:val="bottom"/>
            <w:hideMark/>
          </w:tcPr>
          <w:p w14:paraId="6C02C067" w14:textId="77777777" w:rsidR="00291158" w:rsidRPr="00E52261" w:rsidRDefault="00291158" w:rsidP="00291158">
            <w:pPr>
              <w:rPr>
                <w:rFonts w:eastAsia="Times New Roman"/>
                <w:color w:val="000000"/>
                <w:sz w:val="22"/>
                <w:szCs w:val="22"/>
                <w:lang w:eastAsia="nl-NL"/>
              </w:rPr>
            </w:pPr>
            <w:r w:rsidRPr="00E52261">
              <w:rPr>
                <w:rFonts w:eastAsia="Times New Roman"/>
                <w:color w:val="000000"/>
                <w:sz w:val="22"/>
                <w:szCs w:val="22"/>
                <w:lang w:eastAsia="nl-NL"/>
              </w:rPr>
              <w:t>Journal of Personality and Social Psychology</w:t>
            </w:r>
          </w:p>
        </w:tc>
        <w:tc>
          <w:tcPr>
            <w:tcW w:w="1134" w:type="dxa"/>
            <w:tcBorders>
              <w:top w:val="nil"/>
              <w:left w:val="nil"/>
              <w:bottom w:val="nil"/>
              <w:right w:val="nil"/>
            </w:tcBorders>
            <w:shd w:val="clear" w:color="auto" w:fill="auto"/>
            <w:noWrap/>
            <w:vAlign w:val="bottom"/>
            <w:hideMark/>
          </w:tcPr>
          <w:p w14:paraId="409C0D3A"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JPSP</w:t>
            </w:r>
            <w:proofErr w:type="spellEnd"/>
          </w:p>
        </w:tc>
        <w:tc>
          <w:tcPr>
            <w:tcW w:w="1275" w:type="dxa"/>
            <w:tcBorders>
              <w:top w:val="nil"/>
              <w:left w:val="nil"/>
              <w:bottom w:val="nil"/>
              <w:right w:val="nil"/>
            </w:tcBorders>
            <w:shd w:val="clear" w:color="auto" w:fill="auto"/>
            <w:noWrap/>
            <w:vAlign w:val="bottom"/>
            <w:hideMark/>
          </w:tcPr>
          <w:p w14:paraId="3DB453CB"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1985-2013</w:t>
            </w:r>
          </w:p>
        </w:tc>
        <w:tc>
          <w:tcPr>
            <w:tcW w:w="1276" w:type="dxa"/>
            <w:tcBorders>
              <w:top w:val="nil"/>
              <w:left w:val="nil"/>
              <w:bottom w:val="nil"/>
              <w:right w:val="nil"/>
            </w:tcBorders>
            <w:shd w:val="clear" w:color="auto" w:fill="auto"/>
            <w:noWrap/>
            <w:vAlign w:val="bottom"/>
            <w:hideMark/>
          </w:tcPr>
          <w:p w14:paraId="49FF77E6"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307</w:t>
            </w:r>
          </w:p>
        </w:tc>
        <w:tc>
          <w:tcPr>
            <w:tcW w:w="897" w:type="dxa"/>
            <w:tcBorders>
              <w:top w:val="nil"/>
              <w:left w:val="nil"/>
              <w:bottom w:val="nil"/>
              <w:right w:val="nil"/>
            </w:tcBorders>
            <w:vAlign w:val="bottom"/>
          </w:tcPr>
          <w:p w14:paraId="2C1E6BF8" w14:textId="437DF55A"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91791</w:t>
            </w:r>
          </w:p>
        </w:tc>
        <w:tc>
          <w:tcPr>
            <w:tcW w:w="1106" w:type="dxa"/>
            <w:tcBorders>
              <w:top w:val="nil"/>
              <w:left w:val="nil"/>
              <w:bottom w:val="nil"/>
              <w:right w:val="nil"/>
            </w:tcBorders>
            <w:vAlign w:val="bottom"/>
          </w:tcPr>
          <w:p w14:paraId="2620CA5C" w14:textId="523A646C"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69836</w:t>
            </w:r>
          </w:p>
        </w:tc>
        <w:tc>
          <w:tcPr>
            <w:tcW w:w="1448" w:type="dxa"/>
            <w:tcBorders>
              <w:top w:val="nil"/>
              <w:left w:val="nil"/>
              <w:bottom w:val="nil"/>
              <w:right w:val="nil"/>
            </w:tcBorders>
            <w:vAlign w:val="bottom"/>
          </w:tcPr>
          <w:p w14:paraId="52FFE6EA" w14:textId="252B5E3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1955</w:t>
            </w:r>
          </w:p>
        </w:tc>
      </w:tr>
      <w:tr w:rsidR="00291158" w:rsidRPr="00E52261" w14:paraId="6770441B" w14:textId="4EC75B66" w:rsidTr="00291158">
        <w:trPr>
          <w:trHeight w:val="300"/>
        </w:trPr>
        <w:tc>
          <w:tcPr>
            <w:tcW w:w="4395" w:type="dxa"/>
            <w:tcBorders>
              <w:top w:val="nil"/>
              <w:left w:val="nil"/>
              <w:bottom w:val="nil"/>
              <w:right w:val="nil"/>
            </w:tcBorders>
            <w:shd w:val="clear" w:color="auto" w:fill="auto"/>
            <w:noWrap/>
            <w:vAlign w:val="bottom"/>
            <w:hideMark/>
          </w:tcPr>
          <w:p w14:paraId="7FFE0222"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ublic Library of Science</w:t>
            </w:r>
          </w:p>
        </w:tc>
        <w:tc>
          <w:tcPr>
            <w:tcW w:w="1134" w:type="dxa"/>
            <w:tcBorders>
              <w:top w:val="nil"/>
              <w:left w:val="nil"/>
              <w:bottom w:val="nil"/>
              <w:right w:val="nil"/>
            </w:tcBorders>
            <w:shd w:val="clear" w:color="auto" w:fill="auto"/>
            <w:noWrap/>
            <w:vAlign w:val="bottom"/>
            <w:hideMark/>
          </w:tcPr>
          <w:p w14:paraId="4EA4D926" w14:textId="77777777" w:rsidR="00291158" w:rsidRPr="00E512CA" w:rsidRDefault="00291158" w:rsidP="00291158">
            <w:pPr>
              <w:rPr>
                <w:rFonts w:eastAsia="Times New Roman"/>
                <w:color w:val="000000"/>
                <w:sz w:val="22"/>
                <w:szCs w:val="22"/>
                <w:lang w:eastAsia="nl-NL"/>
              </w:rPr>
            </w:pPr>
            <w:proofErr w:type="spellStart"/>
            <w:r w:rsidRPr="00E512CA">
              <w:rPr>
                <w:rFonts w:eastAsia="Times New Roman"/>
                <w:color w:val="000000"/>
                <w:sz w:val="22"/>
                <w:szCs w:val="22"/>
                <w:lang w:eastAsia="nl-NL"/>
              </w:rPr>
              <w:t>PLOS</w:t>
            </w:r>
            <w:proofErr w:type="spellEnd"/>
          </w:p>
        </w:tc>
        <w:tc>
          <w:tcPr>
            <w:tcW w:w="1275" w:type="dxa"/>
            <w:tcBorders>
              <w:top w:val="nil"/>
              <w:left w:val="nil"/>
              <w:bottom w:val="nil"/>
              <w:right w:val="nil"/>
            </w:tcBorders>
            <w:shd w:val="clear" w:color="auto" w:fill="auto"/>
            <w:noWrap/>
            <w:vAlign w:val="bottom"/>
            <w:hideMark/>
          </w:tcPr>
          <w:p w14:paraId="252B57F4"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03-2013</w:t>
            </w:r>
          </w:p>
        </w:tc>
        <w:tc>
          <w:tcPr>
            <w:tcW w:w="1276" w:type="dxa"/>
            <w:tcBorders>
              <w:top w:val="nil"/>
              <w:left w:val="nil"/>
              <w:bottom w:val="nil"/>
              <w:right w:val="nil"/>
            </w:tcBorders>
            <w:shd w:val="clear" w:color="auto" w:fill="auto"/>
            <w:noWrap/>
            <w:vAlign w:val="bottom"/>
            <w:hideMark/>
          </w:tcPr>
          <w:p w14:paraId="0AD9FA9E"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126</w:t>
            </w:r>
          </w:p>
        </w:tc>
        <w:tc>
          <w:tcPr>
            <w:tcW w:w="897" w:type="dxa"/>
            <w:tcBorders>
              <w:top w:val="nil"/>
              <w:left w:val="nil"/>
              <w:bottom w:val="nil"/>
              <w:right w:val="nil"/>
            </w:tcBorders>
            <w:vAlign w:val="bottom"/>
          </w:tcPr>
          <w:p w14:paraId="4B529FC3" w14:textId="0BC991A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28440</w:t>
            </w:r>
          </w:p>
        </w:tc>
        <w:tc>
          <w:tcPr>
            <w:tcW w:w="1106" w:type="dxa"/>
            <w:tcBorders>
              <w:top w:val="nil"/>
              <w:left w:val="nil"/>
              <w:bottom w:val="nil"/>
              <w:right w:val="nil"/>
            </w:tcBorders>
            <w:vAlign w:val="bottom"/>
          </w:tcPr>
          <w:p w14:paraId="3BC7CBCA" w14:textId="4EE4DC2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9643</w:t>
            </w:r>
          </w:p>
        </w:tc>
        <w:tc>
          <w:tcPr>
            <w:tcW w:w="1448" w:type="dxa"/>
            <w:tcBorders>
              <w:top w:val="nil"/>
              <w:left w:val="nil"/>
              <w:bottom w:val="nil"/>
              <w:right w:val="nil"/>
            </w:tcBorders>
            <w:vAlign w:val="bottom"/>
          </w:tcPr>
          <w:p w14:paraId="7AE1D6F3" w14:textId="3CDE9803"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8797</w:t>
            </w:r>
          </w:p>
        </w:tc>
      </w:tr>
      <w:tr w:rsidR="00291158" w:rsidRPr="00E52261" w14:paraId="05B7AADD" w14:textId="0F9BEAB2" w:rsidTr="00291158">
        <w:trPr>
          <w:trHeight w:val="300"/>
        </w:trPr>
        <w:tc>
          <w:tcPr>
            <w:tcW w:w="4395" w:type="dxa"/>
            <w:tcBorders>
              <w:top w:val="nil"/>
              <w:left w:val="nil"/>
              <w:bottom w:val="single" w:sz="4" w:space="0" w:color="auto"/>
              <w:right w:val="nil"/>
            </w:tcBorders>
            <w:shd w:val="clear" w:color="auto" w:fill="auto"/>
            <w:noWrap/>
            <w:vAlign w:val="bottom"/>
            <w:hideMark/>
          </w:tcPr>
          <w:p w14:paraId="58F1AF4D"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sychological Science</w:t>
            </w:r>
          </w:p>
        </w:tc>
        <w:tc>
          <w:tcPr>
            <w:tcW w:w="1134" w:type="dxa"/>
            <w:tcBorders>
              <w:top w:val="nil"/>
              <w:left w:val="nil"/>
              <w:bottom w:val="single" w:sz="4" w:space="0" w:color="auto"/>
              <w:right w:val="nil"/>
            </w:tcBorders>
            <w:shd w:val="clear" w:color="auto" w:fill="auto"/>
            <w:noWrap/>
            <w:vAlign w:val="bottom"/>
            <w:hideMark/>
          </w:tcPr>
          <w:p w14:paraId="4ADF019A"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PS</w:t>
            </w:r>
          </w:p>
        </w:tc>
        <w:tc>
          <w:tcPr>
            <w:tcW w:w="1275" w:type="dxa"/>
            <w:tcBorders>
              <w:top w:val="nil"/>
              <w:left w:val="nil"/>
              <w:bottom w:val="single" w:sz="4" w:space="0" w:color="auto"/>
              <w:right w:val="nil"/>
            </w:tcBorders>
            <w:shd w:val="clear" w:color="auto" w:fill="auto"/>
            <w:noWrap/>
            <w:vAlign w:val="bottom"/>
            <w:hideMark/>
          </w:tcPr>
          <w:p w14:paraId="684D489C" w14:textId="77777777" w:rsidR="00291158" w:rsidRPr="00E512CA" w:rsidRDefault="00291158" w:rsidP="00291158">
            <w:pPr>
              <w:rPr>
                <w:rFonts w:eastAsia="Times New Roman"/>
                <w:color w:val="000000"/>
                <w:sz w:val="22"/>
                <w:szCs w:val="22"/>
                <w:lang w:eastAsia="nl-NL"/>
              </w:rPr>
            </w:pPr>
            <w:r w:rsidRPr="00E512CA">
              <w:rPr>
                <w:rFonts w:eastAsia="Times New Roman"/>
                <w:color w:val="000000"/>
                <w:sz w:val="22"/>
                <w:szCs w:val="22"/>
                <w:lang w:eastAsia="nl-NL"/>
              </w:rPr>
              <w:t>2003-2013</w:t>
            </w:r>
          </w:p>
        </w:tc>
        <w:tc>
          <w:tcPr>
            <w:tcW w:w="1276" w:type="dxa"/>
            <w:tcBorders>
              <w:top w:val="nil"/>
              <w:left w:val="nil"/>
              <w:bottom w:val="single" w:sz="4" w:space="0" w:color="auto"/>
              <w:right w:val="nil"/>
            </w:tcBorders>
            <w:shd w:val="clear" w:color="auto" w:fill="auto"/>
            <w:noWrap/>
            <w:vAlign w:val="bottom"/>
            <w:hideMark/>
          </w:tcPr>
          <w:p w14:paraId="77E77670" w14:textId="77777777"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0303</w:t>
            </w:r>
          </w:p>
        </w:tc>
        <w:tc>
          <w:tcPr>
            <w:tcW w:w="897" w:type="dxa"/>
            <w:tcBorders>
              <w:top w:val="nil"/>
              <w:left w:val="nil"/>
              <w:bottom w:val="single" w:sz="4" w:space="0" w:color="auto"/>
              <w:right w:val="nil"/>
            </w:tcBorders>
            <w:vAlign w:val="bottom"/>
          </w:tcPr>
          <w:p w14:paraId="3314FD4F" w14:textId="427A8EBF"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4023</w:t>
            </w:r>
          </w:p>
        </w:tc>
        <w:tc>
          <w:tcPr>
            <w:tcW w:w="1106" w:type="dxa"/>
            <w:tcBorders>
              <w:top w:val="nil"/>
              <w:left w:val="nil"/>
              <w:bottom w:val="single" w:sz="4" w:space="0" w:color="auto"/>
              <w:right w:val="nil"/>
            </w:tcBorders>
            <w:vAlign w:val="bottom"/>
          </w:tcPr>
          <w:p w14:paraId="474696EA" w14:textId="72C2FF30"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10936</w:t>
            </w:r>
          </w:p>
        </w:tc>
        <w:tc>
          <w:tcPr>
            <w:tcW w:w="1448" w:type="dxa"/>
            <w:tcBorders>
              <w:top w:val="nil"/>
              <w:left w:val="nil"/>
              <w:bottom w:val="single" w:sz="4" w:space="0" w:color="auto"/>
              <w:right w:val="nil"/>
            </w:tcBorders>
            <w:vAlign w:val="bottom"/>
          </w:tcPr>
          <w:p w14:paraId="7A187954" w14:textId="3DC4D16B" w:rsidR="00291158" w:rsidRPr="00E512CA" w:rsidRDefault="00291158" w:rsidP="00291158">
            <w:pPr>
              <w:jc w:val="right"/>
              <w:rPr>
                <w:rFonts w:eastAsia="Times New Roman"/>
                <w:color w:val="000000"/>
                <w:sz w:val="22"/>
                <w:szCs w:val="22"/>
                <w:lang w:eastAsia="nl-NL"/>
              </w:rPr>
            </w:pPr>
            <w:r w:rsidRPr="00E512CA">
              <w:rPr>
                <w:rFonts w:eastAsia="Times New Roman"/>
                <w:color w:val="000000"/>
                <w:sz w:val="22"/>
                <w:szCs w:val="22"/>
                <w:lang w:eastAsia="nl-NL"/>
              </w:rPr>
              <w:t>3087</w:t>
            </w:r>
          </w:p>
        </w:tc>
      </w:tr>
      <w:tr w:rsidR="00291158" w:rsidRPr="00E52261" w14:paraId="33A193E8" w14:textId="4206A52F" w:rsidTr="00291158">
        <w:trPr>
          <w:trHeight w:val="269"/>
        </w:trPr>
        <w:tc>
          <w:tcPr>
            <w:tcW w:w="4395" w:type="dxa"/>
            <w:tcBorders>
              <w:top w:val="nil"/>
              <w:left w:val="nil"/>
              <w:bottom w:val="single" w:sz="4" w:space="0" w:color="auto"/>
              <w:right w:val="nil"/>
            </w:tcBorders>
            <w:shd w:val="clear" w:color="auto" w:fill="auto"/>
            <w:noWrap/>
            <w:vAlign w:val="bottom"/>
            <w:hideMark/>
          </w:tcPr>
          <w:p w14:paraId="7222A3A5" w14:textId="77777777" w:rsidR="00291158" w:rsidRPr="00E512CA" w:rsidRDefault="00291158" w:rsidP="00291158">
            <w:pPr>
              <w:rPr>
                <w:rFonts w:ascii="Calibri" w:eastAsia="Times New Roman" w:hAnsi="Calibri" w:cs="Calibri"/>
                <w:color w:val="000000"/>
                <w:sz w:val="22"/>
                <w:szCs w:val="22"/>
                <w:lang w:eastAsia="nl-NL"/>
              </w:rPr>
            </w:pPr>
            <w:r w:rsidRPr="00E512CA">
              <w:rPr>
                <w:rFonts w:ascii="Calibri" w:eastAsia="Times New Roman" w:hAnsi="Calibri" w:cs="Calibri"/>
                <w:color w:val="000000"/>
                <w:sz w:val="22"/>
                <w:szCs w:val="22"/>
                <w:lang w:eastAsia="nl-NL"/>
              </w:rPr>
              <w:t> </w:t>
            </w:r>
          </w:p>
        </w:tc>
        <w:tc>
          <w:tcPr>
            <w:tcW w:w="1134" w:type="dxa"/>
            <w:tcBorders>
              <w:top w:val="nil"/>
              <w:left w:val="nil"/>
              <w:bottom w:val="single" w:sz="4" w:space="0" w:color="auto"/>
              <w:right w:val="nil"/>
            </w:tcBorders>
            <w:shd w:val="clear" w:color="auto" w:fill="auto"/>
            <w:noWrap/>
            <w:vAlign w:val="bottom"/>
            <w:hideMark/>
          </w:tcPr>
          <w:p w14:paraId="35ECD618" w14:textId="77777777" w:rsidR="00291158" w:rsidRPr="00E512CA" w:rsidRDefault="00291158" w:rsidP="00291158">
            <w:pPr>
              <w:rPr>
                <w:rFonts w:eastAsia="Times New Roman"/>
                <w:i/>
                <w:iCs/>
                <w:color w:val="000000"/>
                <w:sz w:val="22"/>
                <w:szCs w:val="22"/>
                <w:lang w:eastAsia="nl-NL"/>
              </w:rPr>
            </w:pPr>
            <w:r w:rsidRPr="00E512CA">
              <w:rPr>
                <w:rFonts w:eastAsia="Times New Roman"/>
                <w:i/>
                <w:iCs/>
                <w:color w:val="000000"/>
                <w:sz w:val="22"/>
                <w:szCs w:val="22"/>
                <w:lang w:eastAsia="nl-NL"/>
              </w:rPr>
              <w:t> </w:t>
            </w:r>
          </w:p>
        </w:tc>
        <w:tc>
          <w:tcPr>
            <w:tcW w:w="1275" w:type="dxa"/>
            <w:tcBorders>
              <w:top w:val="nil"/>
              <w:left w:val="nil"/>
              <w:bottom w:val="single" w:sz="4" w:space="0" w:color="auto"/>
              <w:right w:val="nil"/>
            </w:tcBorders>
            <w:shd w:val="clear" w:color="auto" w:fill="auto"/>
            <w:noWrap/>
            <w:vAlign w:val="bottom"/>
            <w:hideMark/>
          </w:tcPr>
          <w:p w14:paraId="59DE38F3" w14:textId="12491DA1" w:rsidR="00291158" w:rsidRPr="00E512CA" w:rsidRDefault="00291158" w:rsidP="00291158">
            <w:pPr>
              <w:rPr>
                <w:rFonts w:eastAsia="Times New Roman"/>
                <w:i/>
                <w:iCs/>
                <w:color w:val="000000"/>
                <w:sz w:val="22"/>
                <w:szCs w:val="22"/>
                <w:lang w:eastAsia="nl-NL"/>
              </w:rPr>
            </w:pPr>
            <w:r w:rsidRPr="00E512CA">
              <w:rPr>
                <w:rFonts w:eastAsia="Times New Roman"/>
                <w:i/>
                <w:iCs/>
                <w:color w:val="000000"/>
                <w:sz w:val="22"/>
                <w:szCs w:val="22"/>
                <w:lang w:eastAsia="nl-NL"/>
              </w:rPr>
              <w:t>Totals</w:t>
            </w:r>
          </w:p>
        </w:tc>
        <w:tc>
          <w:tcPr>
            <w:tcW w:w="1276" w:type="dxa"/>
            <w:tcBorders>
              <w:top w:val="nil"/>
              <w:left w:val="nil"/>
              <w:bottom w:val="single" w:sz="4" w:space="0" w:color="auto"/>
              <w:right w:val="nil"/>
            </w:tcBorders>
            <w:shd w:val="clear" w:color="auto" w:fill="auto"/>
            <w:noWrap/>
            <w:vAlign w:val="bottom"/>
            <w:hideMark/>
          </w:tcPr>
          <w:p w14:paraId="3D3BA123" w14:textId="77777777" w:rsidR="00291158" w:rsidRPr="00E512CA" w:rsidRDefault="00291158" w:rsidP="00291158">
            <w:pPr>
              <w:jc w:val="right"/>
              <w:rPr>
                <w:rFonts w:eastAsia="Times New Roman"/>
                <w:i/>
                <w:iCs/>
                <w:color w:val="000000"/>
                <w:sz w:val="22"/>
                <w:szCs w:val="22"/>
                <w:lang w:eastAsia="nl-NL"/>
              </w:rPr>
            </w:pPr>
            <w:r w:rsidRPr="00E512CA">
              <w:rPr>
                <w:rFonts w:eastAsia="Times New Roman"/>
                <w:i/>
                <w:iCs/>
                <w:color w:val="000000"/>
                <w:sz w:val="22"/>
                <w:szCs w:val="22"/>
                <w:lang w:eastAsia="nl-NL"/>
              </w:rPr>
              <w:t>30710</w:t>
            </w:r>
          </w:p>
        </w:tc>
        <w:tc>
          <w:tcPr>
            <w:tcW w:w="897" w:type="dxa"/>
            <w:tcBorders>
              <w:top w:val="nil"/>
              <w:left w:val="nil"/>
              <w:bottom w:val="single" w:sz="4" w:space="0" w:color="auto"/>
              <w:right w:val="nil"/>
            </w:tcBorders>
            <w:vAlign w:val="bottom"/>
          </w:tcPr>
          <w:p w14:paraId="73D11458" w14:textId="42A2CED0"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222942</w:t>
            </w:r>
          </w:p>
        </w:tc>
        <w:tc>
          <w:tcPr>
            <w:tcW w:w="1106" w:type="dxa"/>
            <w:tcBorders>
              <w:top w:val="nil"/>
              <w:left w:val="nil"/>
              <w:bottom w:val="single" w:sz="4" w:space="0" w:color="auto"/>
              <w:right w:val="nil"/>
            </w:tcBorders>
            <w:vAlign w:val="bottom"/>
          </w:tcPr>
          <w:p w14:paraId="37067C30" w14:textId="7AE4CC56"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168423</w:t>
            </w:r>
          </w:p>
        </w:tc>
        <w:tc>
          <w:tcPr>
            <w:tcW w:w="1448" w:type="dxa"/>
            <w:tcBorders>
              <w:top w:val="nil"/>
              <w:left w:val="nil"/>
              <w:bottom w:val="single" w:sz="4" w:space="0" w:color="auto"/>
              <w:right w:val="nil"/>
            </w:tcBorders>
            <w:vAlign w:val="bottom"/>
          </w:tcPr>
          <w:p w14:paraId="0ED71FF9" w14:textId="36800A16" w:rsidR="00291158" w:rsidRPr="00E512CA" w:rsidRDefault="00291158" w:rsidP="00291158">
            <w:pPr>
              <w:jc w:val="right"/>
              <w:rPr>
                <w:rFonts w:eastAsia="Times New Roman"/>
                <w:i/>
                <w:iCs/>
                <w:color w:val="000000"/>
                <w:sz w:val="22"/>
                <w:szCs w:val="22"/>
                <w:lang w:eastAsia="nl-NL"/>
              </w:rPr>
            </w:pPr>
            <w:r w:rsidRPr="00E512CA">
              <w:rPr>
                <w:rFonts w:eastAsia="Times New Roman"/>
                <w:i/>
                <w:color w:val="000000"/>
                <w:sz w:val="22"/>
                <w:szCs w:val="22"/>
                <w:lang w:eastAsia="nl-NL"/>
              </w:rPr>
              <w:t>54519</w:t>
            </w:r>
          </w:p>
        </w:tc>
      </w:tr>
    </w:tbl>
    <w:p w14:paraId="7525102F" w14:textId="1F4BBF56" w:rsidR="00EB6EA8" w:rsidRPr="00291158" w:rsidRDefault="00291158" w:rsidP="00582450">
      <w:pPr>
        <w:pStyle w:val="APAHeading1"/>
        <w:jc w:val="left"/>
        <w:rPr>
          <w:b w:val="0"/>
        </w:rPr>
      </w:pPr>
      <w:r w:rsidRPr="00291158">
        <w:rPr>
          <w:b w:val="0"/>
          <w:i/>
        </w:rPr>
        <w:t xml:space="preserve">Note. </w:t>
      </w:r>
      <w:r w:rsidRPr="00291158">
        <w:rPr>
          <w:b w:val="0"/>
        </w:rPr>
        <w:t>Alpha was assumed to be .05 to determine significant or not.</w:t>
      </w:r>
    </w:p>
    <w:p w14:paraId="2226C5F7" w14:textId="77777777" w:rsidR="001C29F2" w:rsidRDefault="001C29F2" w:rsidP="001C29F2">
      <w:pPr>
        <w:spacing w:after="160" w:line="259" w:lineRule="auto"/>
      </w:pPr>
      <w:r>
        <w:rPr>
          <w:b/>
        </w:rPr>
        <w:br w:type="page"/>
      </w:r>
    </w:p>
    <w:p w14:paraId="5F49B85A" w14:textId="6EEE96BC" w:rsidR="001C29F2" w:rsidRDefault="00291158" w:rsidP="007D3BF7">
      <w:pPr>
        <w:spacing w:after="160"/>
      </w:pPr>
      <w:r>
        <w:lastRenderedPageBreak/>
        <w:t>Table 3</w:t>
      </w:r>
    </w:p>
    <w:p w14:paraId="623EC380" w14:textId="68B116E3" w:rsidR="00E45649" w:rsidRPr="00AE34A3" w:rsidRDefault="00E45649" w:rsidP="008B0A9A">
      <w:pPr>
        <w:spacing w:after="160"/>
        <w:rPr>
          <w:i/>
        </w:rPr>
      </w:pPr>
      <w:r w:rsidRPr="00AE34A3">
        <w:rPr>
          <w:i/>
        </w:rPr>
        <w:t>Summary table simulation results</w:t>
      </w:r>
      <w:r w:rsidR="00934C31" w:rsidRPr="00AE34A3">
        <w:rPr>
          <w:i/>
        </w:rPr>
        <w:t xml:space="preserve"> for no-, smal</w:t>
      </w:r>
      <w:r w:rsidR="008C512C" w:rsidRPr="00AE34A3">
        <w:rPr>
          <w:i/>
        </w:rPr>
        <w:t>l-, medium-, and large effects.</w:t>
      </w:r>
    </w:p>
    <w:tbl>
      <w:tblPr>
        <w:tblW w:w="12480" w:type="dxa"/>
        <w:tblCellMar>
          <w:left w:w="70" w:type="dxa"/>
          <w:right w:w="70" w:type="dxa"/>
        </w:tblCellMar>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960"/>
      </w:tblGrid>
      <w:tr w:rsidR="0019630F" w:rsidRPr="00DC05F5" w14:paraId="4AF94E7D" w14:textId="77777777" w:rsidTr="004423EC">
        <w:trPr>
          <w:trHeight w:val="300"/>
        </w:trPr>
        <w:tc>
          <w:tcPr>
            <w:tcW w:w="960" w:type="dxa"/>
            <w:tcBorders>
              <w:top w:val="nil"/>
              <w:left w:val="nil"/>
              <w:bottom w:val="nil"/>
              <w:right w:val="nil"/>
            </w:tcBorders>
            <w:shd w:val="clear" w:color="auto" w:fill="auto"/>
            <w:noWrap/>
            <w:vAlign w:val="bottom"/>
            <w:hideMark/>
          </w:tcPr>
          <w:p w14:paraId="75E49D79" w14:textId="77777777" w:rsidR="0019630F" w:rsidRPr="00DC05F5" w:rsidRDefault="0019630F" w:rsidP="00E2473A">
            <w:pPr>
              <w:rPr>
                <w:rFonts w:eastAsia="Times New Roman"/>
                <w:sz w:val="20"/>
                <w:szCs w:val="20"/>
                <w:lang w:eastAsia="nl-NL"/>
              </w:rPr>
            </w:pPr>
          </w:p>
        </w:tc>
        <w:tc>
          <w:tcPr>
            <w:tcW w:w="2880" w:type="dxa"/>
            <w:gridSpan w:val="3"/>
            <w:tcBorders>
              <w:top w:val="nil"/>
              <w:left w:val="nil"/>
              <w:bottom w:val="single" w:sz="4" w:space="0" w:color="auto"/>
              <w:right w:val="nil"/>
            </w:tcBorders>
            <w:shd w:val="clear" w:color="auto" w:fill="auto"/>
            <w:noWrap/>
            <w:vAlign w:val="bottom"/>
            <w:hideMark/>
          </w:tcPr>
          <w:p w14:paraId="6D6A586F" w14:textId="221D32EB"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0</w:t>
            </w:r>
          </w:p>
        </w:tc>
        <w:tc>
          <w:tcPr>
            <w:tcW w:w="2880" w:type="dxa"/>
            <w:gridSpan w:val="3"/>
            <w:tcBorders>
              <w:top w:val="nil"/>
              <w:left w:val="nil"/>
              <w:bottom w:val="single" w:sz="4" w:space="0" w:color="auto"/>
              <w:right w:val="nil"/>
            </w:tcBorders>
            <w:shd w:val="clear" w:color="auto" w:fill="auto"/>
            <w:noWrap/>
            <w:vAlign w:val="bottom"/>
            <w:hideMark/>
          </w:tcPr>
          <w:p w14:paraId="44E16032" w14:textId="63E2CA37"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w:t>
            </w:r>
            <w:r w:rsidRPr="00DC05F5">
              <w:rPr>
                <w:rFonts w:eastAsia="Times New Roman"/>
                <w:i/>
                <w:iCs/>
                <w:color w:val="000000"/>
                <w:sz w:val="22"/>
                <w:szCs w:val="22"/>
                <w:lang w:val="nl-NL" w:eastAsia="nl-NL"/>
              </w:rPr>
              <w:t xml:space="preserve"> </w:t>
            </w:r>
            <w:r w:rsidRPr="00DC05F5">
              <w:rPr>
                <w:rFonts w:eastAsia="Times New Roman"/>
                <w:color w:val="000000"/>
                <w:sz w:val="22"/>
                <w:szCs w:val="22"/>
                <w:lang w:val="nl-NL" w:eastAsia="nl-NL"/>
              </w:rPr>
              <w:t>.1</w:t>
            </w:r>
          </w:p>
        </w:tc>
        <w:tc>
          <w:tcPr>
            <w:tcW w:w="2880" w:type="dxa"/>
            <w:gridSpan w:val="3"/>
            <w:tcBorders>
              <w:top w:val="nil"/>
              <w:left w:val="nil"/>
              <w:bottom w:val="single" w:sz="4" w:space="0" w:color="auto"/>
              <w:right w:val="nil"/>
            </w:tcBorders>
            <w:shd w:val="clear" w:color="auto" w:fill="auto"/>
            <w:noWrap/>
            <w:vAlign w:val="bottom"/>
            <w:hideMark/>
          </w:tcPr>
          <w:p w14:paraId="2B9F4BF9" w14:textId="3BC3E171"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25</w:t>
            </w:r>
          </w:p>
        </w:tc>
        <w:tc>
          <w:tcPr>
            <w:tcW w:w="2880" w:type="dxa"/>
            <w:gridSpan w:val="3"/>
            <w:tcBorders>
              <w:top w:val="nil"/>
              <w:left w:val="nil"/>
              <w:bottom w:val="single" w:sz="4" w:space="0" w:color="auto"/>
              <w:right w:val="nil"/>
            </w:tcBorders>
            <w:shd w:val="clear" w:color="auto" w:fill="auto"/>
            <w:noWrap/>
            <w:vAlign w:val="bottom"/>
            <w:hideMark/>
          </w:tcPr>
          <w:p w14:paraId="44B7670E" w14:textId="56C2021D" w:rsidR="0019630F" w:rsidRPr="00DC05F5" w:rsidRDefault="0019630F" w:rsidP="00E2473A">
            <w:pPr>
              <w:jc w:val="cente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r </w:t>
            </w:r>
            <w:r w:rsidRPr="00DC05F5">
              <w:rPr>
                <w:rFonts w:eastAsia="Times New Roman"/>
                <w:color w:val="000000"/>
                <w:sz w:val="22"/>
                <w:szCs w:val="22"/>
                <w:lang w:val="nl-NL" w:eastAsia="nl-NL"/>
              </w:rPr>
              <w:t>= .4</w:t>
            </w:r>
          </w:p>
        </w:tc>
      </w:tr>
      <w:tr w:rsidR="00DC05F5" w:rsidRPr="00DC05F5" w14:paraId="349EE81D"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944F969" w14:textId="77777777" w:rsidR="00DC05F5" w:rsidRPr="00DC05F5" w:rsidRDefault="00DC05F5" w:rsidP="00E2473A">
            <w:pPr>
              <w:rPr>
                <w:rFonts w:eastAsia="Times New Roman"/>
                <w:color w:val="000000"/>
                <w:sz w:val="22"/>
                <w:szCs w:val="22"/>
                <w:lang w:val="nl-NL" w:eastAsia="nl-NL"/>
              </w:rPr>
            </w:pPr>
            <w:r w:rsidRPr="00DC05F5">
              <w:rPr>
                <w:rFonts w:eastAsia="Times New Roman"/>
                <w:color w:val="000000"/>
                <w:sz w:val="22"/>
                <w:szCs w:val="22"/>
                <w:lang w:val="nl-NL" w:eastAsia="nl-NL"/>
              </w:rPr>
              <w:t> </w:t>
            </w:r>
          </w:p>
        </w:tc>
        <w:tc>
          <w:tcPr>
            <w:tcW w:w="960" w:type="dxa"/>
            <w:tcBorders>
              <w:top w:val="nil"/>
              <w:left w:val="nil"/>
              <w:bottom w:val="single" w:sz="4" w:space="0" w:color="auto"/>
              <w:right w:val="nil"/>
            </w:tcBorders>
            <w:shd w:val="clear" w:color="auto" w:fill="auto"/>
            <w:noWrap/>
            <w:vAlign w:val="bottom"/>
            <w:hideMark/>
          </w:tcPr>
          <w:p w14:paraId="46210F7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7D5BAF7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41670A2C"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28FE1EC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37EF0472"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78A4894"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0F3453"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455736D5"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3DDF6BAF"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c>
          <w:tcPr>
            <w:tcW w:w="960" w:type="dxa"/>
            <w:tcBorders>
              <w:top w:val="nil"/>
              <w:left w:val="nil"/>
              <w:bottom w:val="single" w:sz="4" w:space="0" w:color="auto"/>
              <w:right w:val="nil"/>
            </w:tcBorders>
            <w:shd w:val="clear" w:color="auto" w:fill="auto"/>
            <w:noWrap/>
            <w:vAlign w:val="bottom"/>
            <w:hideMark/>
          </w:tcPr>
          <w:p w14:paraId="3F32FE67"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w:t>
            </w:r>
            <w:r w:rsidRPr="00DC05F5">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2256897D"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 xml:space="preserve">N = </w:t>
            </w:r>
            <w:r w:rsidRPr="00DC05F5">
              <w:rPr>
                <w:rFonts w:eastAsia="Times New Roman"/>
                <w:color w:val="000000"/>
                <w:sz w:val="22"/>
                <w:szCs w:val="22"/>
                <w:lang w:val="nl-NL" w:eastAsia="nl-NL"/>
              </w:rPr>
              <w:t>62</w:t>
            </w:r>
          </w:p>
        </w:tc>
        <w:tc>
          <w:tcPr>
            <w:tcW w:w="960" w:type="dxa"/>
            <w:tcBorders>
              <w:top w:val="nil"/>
              <w:left w:val="nil"/>
              <w:bottom w:val="single" w:sz="4" w:space="0" w:color="auto"/>
              <w:right w:val="nil"/>
            </w:tcBorders>
            <w:shd w:val="clear" w:color="auto" w:fill="auto"/>
            <w:noWrap/>
            <w:vAlign w:val="bottom"/>
            <w:hideMark/>
          </w:tcPr>
          <w:p w14:paraId="6CE5529B" w14:textId="77777777" w:rsidR="00DC05F5" w:rsidRPr="00DC05F5" w:rsidRDefault="00DC05F5" w:rsidP="00E2473A">
            <w:pPr>
              <w:rPr>
                <w:rFonts w:eastAsia="Times New Roman"/>
                <w:color w:val="000000"/>
                <w:sz w:val="22"/>
                <w:szCs w:val="22"/>
                <w:lang w:val="nl-NL" w:eastAsia="nl-NL"/>
              </w:rPr>
            </w:pPr>
            <w:r w:rsidRPr="00DC05F5">
              <w:rPr>
                <w:rFonts w:eastAsia="Times New Roman"/>
                <w:i/>
                <w:iCs/>
                <w:color w:val="000000"/>
                <w:sz w:val="22"/>
                <w:szCs w:val="22"/>
                <w:lang w:val="nl-NL" w:eastAsia="nl-NL"/>
              </w:rPr>
              <w:t>N</w:t>
            </w:r>
            <w:r w:rsidRPr="00DC05F5">
              <w:rPr>
                <w:rFonts w:eastAsia="Times New Roman"/>
                <w:color w:val="000000"/>
                <w:sz w:val="22"/>
                <w:szCs w:val="22"/>
                <w:lang w:val="nl-NL" w:eastAsia="nl-NL"/>
              </w:rPr>
              <w:t xml:space="preserve"> = 119</w:t>
            </w:r>
          </w:p>
        </w:tc>
      </w:tr>
      <w:tr w:rsidR="00DC05F5" w:rsidRPr="00DC05F5" w14:paraId="303CCB3B" w14:textId="77777777" w:rsidTr="00DC05F5">
        <w:trPr>
          <w:trHeight w:val="300"/>
        </w:trPr>
        <w:tc>
          <w:tcPr>
            <w:tcW w:w="960" w:type="dxa"/>
            <w:tcBorders>
              <w:top w:val="nil"/>
              <w:left w:val="nil"/>
              <w:bottom w:val="nil"/>
              <w:right w:val="nil"/>
            </w:tcBorders>
            <w:shd w:val="clear" w:color="auto" w:fill="auto"/>
            <w:noWrap/>
            <w:vAlign w:val="bottom"/>
            <w:hideMark/>
          </w:tcPr>
          <w:p w14:paraId="4F3B784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w:t>
            </w:r>
          </w:p>
        </w:tc>
        <w:tc>
          <w:tcPr>
            <w:tcW w:w="960" w:type="dxa"/>
            <w:tcBorders>
              <w:top w:val="nil"/>
              <w:left w:val="nil"/>
              <w:bottom w:val="nil"/>
              <w:right w:val="nil"/>
            </w:tcBorders>
            <w:shd w:val="clear" w:color="auto" w:fill="auto"/>
            <w:noWrap/>
            <w:vAlign w:val="bottom"/>
            <w:hideMark/>
          </w:tcPr>
          <w:p w14:paraId="37820A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2</w:t>
            </w:r>
          </w:p>
        </w:tc>
        <w:tc>
          <w:tcPr>
            <w:tcW w:w="960" w:type="dxa"/>
            <w:tcBorders>
              <w:top w:val="nil"/>
              <w:left w:val="nil"/>
              <w:bottom w:val="nil"/>
              <w:right w:val="nil"/>
            </w:tcBorders>
            <w:shd w:val="clear" w:color="auto" w:fill="auto"/>
            <w:noWrap/>
            <w:vAlign w:val="bottom"/>
            <w:hideMark/>
          </w:tcPr>
          <w:p w14:paraId="12CCED5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3</w:t>
            </w:r>
          </w:p>
        </w:tc>
        <w:tc>
          <w:tcPr>
            <w:tcW w:w="960" w:type="dxa"/>
            <w:tcBorders>
              <w:top w:val="nil"/>
              <w:left w:val="nil"/>
              <w:bottom w:val="nil"/>
              <w:right w:val="nil"/>
            </w:tcBorders>
            <w:shd w:val="clear" w:color="auto" w:fill="auto"/>
            <w:noWrap/>
            <w:vAlign w:val="bottom"/>
            <w:hideMark/>
          </w:tcPr>
          <w:p w14:paraId="5AB8D9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1</w:t>
            </w:r>
          </w:p>
        </w:tc>
        <w:tc>
          <w:tcPr>
            <w:tcW w:w="960" w:type="dxa"/>
            <w:tcBorders>
              <w:top w:val="nil"/>
              <w:left w:val="nil"/>
              <w:bottom w:val="nil"/>
              <w:right w:val="nil"/>
            </w:tcBorders>
            <w:shd w:val="clear" w:color="auto" w:fill="auto"/>
            <w:noWrap/>
            <w:vAlign w:val="bottom"/>
            <w:hideMark/>
          </w:tcPr>
          <w:p w14:paraId="008848B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512</w:t>
            </w:r>
          </w:p>
        </w:tc>
        <w:tc>
          <w:tcPr>
            <w:tcW w:w="960" w:type="dxa"/>
            <w:tcBorders>
              <w:top w:val="nil"/>
              <w:left w:val="nil"/>
              <w:bottom w:val="nil"/>
              <w:right w:val="nil"/>
            </w:tcBorders>
            <w:shd w:val="clear" w:color="auto" w:fill="auto"/>
            <w:noWrap/>
            <w:vAlign w:val="bottom"/>
            <w:hideMark/>
          </w:tcPr>
          <w:p w14:paraId="075B6E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11</w:t>
            </w:r>
          </w:p>
        </w:tc>
        <w:tc>
          <w:tcPr>
            <w:tcW w:w="960" w:type="dxa"/>
            <w:tcBorders>
              <w:top w:val="nil"/>
              <w:left w:val="nil"/>
              <w:bottom w:val="nil"/>
              <w:right w:val="nil"/>
            </w:tcBorders>
            <w:shd w:val="clear" w:color="auto" w:fill="auto"/>
            <w:noWrap/>
            <w:vAlign w:val="bottom"/>
            <w:hideMark/>
          </w:tcPr>
          <w:p w14:paraId="59AAF7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41</w:t>
            </w:r>
          </w:p>
        </w:tc>
        <w:tc>
          <w:tcPr>
            <w:tcW w:w="960" w:type="dxa"/>
            <w:tcBorders>
              <w:top w:val="nil"/>
              <w:left w:val="nil"/>
              <w:bottom w:val="nil"/>
              <w:right w:val="nil"/>
            </w:tcBorders>
            <w:shd w:val="clear" w:color="auto" w:fill="auto"/>
            <w:noWrap/>
            <w:vAlign w:val="bottom"/>
            <w:hideMark/>
          </w:tcPr>
          <w:p w14:paraId="0EDDF8F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52</w:t>
            </w:r>
          </w:p>
        </w:tc>
        <w:tc>
          <w:tcPr>
            <w:tcW w:w="960" w:type="dxa"/>
            <w:tcBorders>
              <w:top w:val="nil"/>
              <w:left w:val="nil"/>
              <w:bottom w:val="nil"/>
              <w:right w:val="nil"/>
            </w:tcBorders>
            <w:shd w:val="clear" w:color="auto" w:fill="auto"/>
            <w:noWrap/>
            <w:vAlign w:val="bottom"/>
            <w:hideMark/>
          </w:tcPr>
          <w:p w14:paraId="74A3D4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16</w:t>
            </w:r>
          </w:p>
        </w:tc>
        <w:tc>
          <w:tcPr>
            <w:tcW w:w="960" w:type="dxa"/>
            <w:tcBorders>
              <w:top w:val="nil"/>
              <w:left w:val="nil"/>
              <w:bottom w:val="nil"/>
              <w:right w:val="nil"/>
            </w:tcBorders>
            <w:shd w:val="clear" w:color="auto" w:fill="auto"/>
            <w:noWrap/>
            <w:vAlign w:val="bottom"/>
            <w:hideMark/>
          </w:tcPr>
          <w:p w14:paraId="4C1EC68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33</w:t>
            </w:r>
          </w:p>
        </w:tc>
        <w:tc>
          <w:tcPr>
            <w:tcW w:w="960" w:type="dxa"/>
            <w:tcBorders>
              <w:top w:val="nil"/>
              <w:left w:val="nil"/>
              <w:bottom w:val="nil"/>
              <w:right w:val="nil"/>
            </w:tcBorders>
            <w:shd w:val="clear" w:color="auto" w:fill="auto"/>
            <w:noWrap/>
            <w:vAlign w:val="bottom"/>
            <w:hideMark/>
          </w:tcPr>
          <w:p w14:paraId="53B2C24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74</w:t>
            </w:r>
          </w:p>
        </w:tc>
        <w:tc>
          <w:tcPr>
            <w:tcW w:w="960" w:type="dxa"/>
            <w:tcBorders>
              <w:top w:val="nil"/>
              <w:left w:val="nil"/>
              <w:bottom w:val="nil"/>
              <w:right w:val="nil"/>
            </w:tcBorders>
            <w:shd w:val="clear" w:color="auto" w:fill="auto"/>
            <w:noWrap/>
            <w:vAlign w:val="bottom"/>
            <w:hideMark/>
          </w:tcPr>
          <w:p w14:paraId="0BD4994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6081C9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FBD0ECA" w14:textId="77777777" w:rsidTr="00DC05F5">
        <w:trPr>
          <w:trHeight w:val="300"/>
        </w:trPr>
        <w:tc>
          <w:tcPr>
            <w:tcW w:w="960" w:type="dxa"/>
            <w:tcBorders>
              <w:top w:val="nil"/>
              <w:left w:val="nil"/>
              <w:bottom w:val="nil"/>
              <w:right w:val="nil"/>
            </w:tcBorders>
            <w:shd w:val="clear" w:color="auto" w:fill="auto"/>
            <w:noWrap/>
            <w:vAlign w:val="bottom"/>
            <w:hideMark/>
          </w:tcPr>
          <w:p w14:paraId="274D6748"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w:t>
            </w:r>
          </w:p>
        </w:tc>
        <w:tc>
          <w:tcPr>
            <w:tcW w:w="960" w:type="dxa"/>
            <w:tcBorders>
              <w:top w:val="nil"/>
              <w:left w:val="nil"/>
              <w:bottom w:val="nil"/>
              <w:right w:val="nil"/>
            </w:tcBorders>
            <w:shd w:val="clear" w:color="auto" w:fill="auto"/>
            <w:noWrap/>
            <w:vAlign w:val="bottom"/>
            <w:hideMark/>
          </w:tcPr>
          <w:p w14:paraId="5F800E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38</w:t>
            </w:r>
          </w:p>
        </w:tc>
        <w:tc>
          <w:tcPr>
            <w:tcW w:w="960" w:type="dxa"/>
            <w:tcBorders>
              <w:top w:val="nil"/>
              <w:left w:val="nil"/>
              <w:bottom w:val="nil"/>
              <w:right w:val="nil"/>
            </w:tcBorders>
            <w:shd w:val="clear" w:color="auto" w:fill="auto"/>
            <w:noWrap/>
            <w:vAlign w:val="bottom"/>
            <w:hideMark/>
          </w:tcPr>
          <w:p w14:paraId="4EBDBEF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5</w:t>
            </w:r>
          </w:p>
        </w:tc>
        <w:tc>
          <w:tcPr>
            <w:tcW w:w="960" w:type="dxa"/>
            <w:tcBorders>
              <w:top w:val="nil"/>
              <w:left w:val="nil"/>
              <w:bottom w:val="nil"/>
              <w:right w:val="nil"/>
            </w:tcBorders>
            <w:shd w:val="clear" w:color="auto" w:fill="auto"/>
            <w:noWrap/>
            <w:vAlign w:val="bottom"/>
            <w:hideMark/>
          </w:tcPr>
          <w:p w14:paraId="605384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6</w:t>
            </w:r>
          </w:p>
        </w:tc>
        <w:tc>
          <w:tcPr>
            <w:tcW w:w="960" w:type="dxa"/>
            <w:tcBorders>
              <w:top w:val="nil"/>
              <w:left w:val="nil"/>
              <w:bottom w:val="nil"/>
              <w:right w:val="nil"/>
            </w:tcBorders>
            <w:shd w:val="clear" w:color="auto" w:fill="auto"/>
            <w:noWrap/>
            <w:vAlign w:val="bottom"/>
            <w:hideMark/>
          </w:tcPr>
          <w:p w14:paraId="7F142D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746</w:t>
            </w:r>
          </w:p>
        </w:tc>
        <w:tc>
          <w:tcPr>
            <w:tcW w:w="960" w:type="dxa"/>
            <w:tcBorders>
              <w:top w:val="nil"/>
              <w:left w:val="nil"/>
              <w:bottom w:val="nil"/>
              <w:right w:val="nil"/>
            </w:tcBorders>
            <w:shd w:val="clear" w:color="auto" w:fill="auto"/>
            <w:noWrap/>
            <w:vAlign w:val="bottom"/>
            <w:hideMark/>
          </w:tcPr>
          <w:p w14:paraId="4424F10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667</w:t>
            </w:r>
          </w:p>
        </w:tc>
        <w:tc>
          <w:tcPr>
            <w:tcW w:w="960" w:type="dxa"/>
            <w:tcBorders>
              <w:top w:val="nil"/>
              <w:left w:val="nil"/>
              <w:bottom w:val="nil"/>
              <w:right w:val="nil"/>
            </w:tcBorders>
            <w:shd w:val="clear" w:color="auto" w:fill="auto"/>
            <w:noWrap/>
            <w:vAlign w:val="bottom"/>
            <w:hideMark/>
          </w:tcPr>
          <w:p w14:paraId="583FCC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591</w:t>
            </w:r>
          </w:p>
        </w:tc>
        <w:tc>
          <w:tcPr>
            <w:tcW w:w="960" w:type="dxa"/>
            <w:tcBorders>
              <w:top w:val="nil"/>
              <w:left w:val="nil"/>
              <w:bottom w:val="nil"/>
              <w:right w:val="nil"/>
            </w:tcBorders>
            <w:shd w:val="clear" w:color="auto" w:fill="auto"/>
            <w:noWrap/>
            <w:vAlign w:val="bottom"/>
            <w:hideMark/>
          </w:tcPr>
          <w:p w14:paraId="229CA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793</w:t>
            </w:r>
          </w:p>
        </w:tc>
        <w:tc>
          <w:tcPr>
            <w:tcW w:w="960" w:type="dxa"/>
            <w:tcBorders>
              <w:top w:val="nil"/>
              <w:left w:val="nil"/>
              <w:bottom w:val="nil"/>
              <w:right w:val="nil"/>
            </w:tcBorders>
            <w:shd w:val="clear" w:color="auto" w:fill="auto"/>
            <w:noWrap/>
            <w:vAlign w:val="bottom"/>
            <w:hideMark/>
          </w:tcPr>
          <w:p w14:paraId="6FD08C7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78</w:t>
            </w:r>
          </w:p>
        </w:tc>
        <w:tc>
          <w:tcPr>
            <w:tcW w:w="960" w:type="dxa"/>
            <w:tcBorders>
              <w:top w:val="nil"/>
              <w:left w:val="nil"/>
              <w:bottom w:val="nil"/>
              <w:right w:val="nil"/>
            </w:tcBorders>
            <w:shd w:val="clear" w:color="auto" w:fill="auto"/>
            <w:noWrap/>
            <w:vAlign w:val="bottom"/>
            <w:hideMark/>
          </w:tcPr>
          <w:p w14:paraId="2EAA7E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DB8B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399473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A4DA4E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8BACA" w14:textId="77777777" w:rsidTr="00DC05F5">
        <w:trPr>
          <w:trHeight w:val="300"/>
        </w:trPr>
        <w:tc>
          <w:tcPr>
            <w:tcW w:w="960" w:type="dxa"/>
            <w:tcBorders>
              <w:top w:val="nil"/>
              <w:left w:val="nil"/>
              <w:bottom w:val="nil"/>
              <w:right w:val="nil"/>
            </w:tcBorders>
            <w:shd w:val="clear" w:color="auto" w:fill="auto"/>
            <w:noWrap/>
            <w:vAlign w:val="bottom"/>
            <w:hideMark/>
          </w:tcPr>
          <w:p w14:paraId="62ED04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w:t>
            </w:r>
          </w:p>
        </w:tc>
        <w:tc>
          <w:tcPr>
            <w:tcW w:w="960" w:type="dxa"/>
            <w:tcBorders>
              <w:top w:val="nil"/>
              <w:left w:val="nil"/>
              <w:bottom w:val="nil"/>
              <w:right w:val="nil"/>
            </w:tcBorders>
            <w:shd w:val="clear" w:color="auto" w:fill="auto"/>
            <w:noWrap/>
            <w:vAlign w:val="bottom"/>
            <w:hideMark/>
          </w:tcPr>
          <w:p w14:paraId="39C1F2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607613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7</w:t>
            </w:r>
          </w:p>
        </w:tc>
        <w:tc>
          <w:tcPr>
            <w:tcW w:w="960" w:type="dxa"/>
            <w:tcBorders>
              <w:top w:val="nil"/>
              <w:left w:val="nil"/>
              <w:bottom w:val="nil"/>
              <w:right w:val="nil"/>
            </w:tcBorders>
            <w:shd w:val="clear" w:color="auto" w:fill="auto"/>
            <w:noWrap/>
            <w:vAlign w:val="bottom"/>
            <w:hideMark/>
          </w:tcPr>
          <w:p w14:paraId="2CD148B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w:t>
            </w:r>
          </w:p>
        </w:tc>
        <w:tc>
          <w:tcPr>
            <w:tcW w:w="960" w:type="dxa"/>
            <w:tcBorders>
              <w:top w:val="nil"/>
              <w:left w:val="nil"/>
              <w:bottom w:val="nil"/>
              <w:right w:val="nil"/>
            </w:tcBorders>
            <w:shd w:val="clear" w:color="auto" w:fill="auto"/>
            <w:noWrap/>
            <w:vAlign w:val="bottom"/>
            <w:hideMark/>
          </w:tcPr>
          <w:p w14:paraId="73DECF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08</w:t>
            </w:r>
          </w:p>
        </w:tc>
        <w:tc>
          <w:tcPr>
            <w:tcW w:w="960" w:type="dxa"/>
            <w:tcBorders>
              <w:top w:val="nil"/>
              <w:left w:val="nil"/>
              <w:bottom w:val="nil"/>
              <w:right w:val="nil"/>
            </w:tcBorders>
            <w:shd w:val="clear" w:color="auto" w:fill="auto"/>
            <w:noWrap/>
            <w:vAlign w:val="bottom"/>
            <w:hideMark/>
          </w:tcPr>
          <w:p w14:paraId="45BEA42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167</w:t>
            </w:r>
          </w:p>
        </w:tc>
        <w:tc>
          <w:tcPr>
            <w:tcW w:w="960" w:type="dxa"/>
            <w:tcBorders>
              <w:top w:val="nil"/>
              <w:left w:val="nil"/>
              <w:bottom w:val="nil"/>
              <w:right w:val="nil"/>
            </w:tcBorders>
            <w:shd w:val="clear" w:color="auto" w:fill="auto"/>
            <w:noWrap/>
            <w:vAlign w:val="bottom"/>
            <w:hideMark/>
          </w:tcPr>
          <w:p w14:paraId="3DAC25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17</w:t>
            </w:r>
          </w:p>
        </w:tc>
        <w:tc>
          <w:tcPr>
            <w:tcW w:w="960" w:type="dxa"/>
            <w:tcBorders>
              <w:top w:val="nil"/>
              <w:left w:val="nil"/>
              <w:bottom w:val="nil"/>
              <w:right w:val="nil"/>
            </w:tcBorders>
            <w:shd w:val="clear" w:color="auto" w:fill="auto"/>
            <w:noWrap/>
            <w:vAlign w:val="bottom"/>
            <w:hideMark/>
          </w:tcPr>
          <w:p w14:paraId="102CC4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5</w:t>
            </w:r>
          </w:p>
        </w:tc>
        <w:tc>
          <w:tcPr>
            <w:tcW w:w="960" w:type="dxa"/>
            <w:tcBorders>
              <w:top w:val="nil"/>
              <w:left w:val="nil"/>
              <w:bottom w:val="nil"/>
              <w:right w:val="nil"/>
            </w:tcBorders>
            <w:shd w:val="clear" w:color="auto" w:fill="auto"/>
            <w:noWrap/>
            <w:vAlign w:val="bottom"/>
            <w:hideMark/>
          </w:tcPr>
          <w:p w14:paraId="20724D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C1AD20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F8D4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0D554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E8D3BB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2FB44F8" w14:textId="77777777" w:rsidTr="00DC05F5">
        <w:trPr>
          <w:trHeight w:val="300"/>
        </w:trPr>
        <w:tc>
          <w:tcPr>
            <w:tcW w:w="960" w:type="dxa"/>
            <w:tcBorders>
              <w:top w:val="nil"/>
              <w:left w:val="nil"/>
              <w:bottom w:val="nil"/>
              <w:right w:val="nil"/>
            </w:tcBorders>
            <w:shd w:val="clear" w:color="auto" w:fill="auto"/>
            <w:noWrap/>
            <w:vAlign w:val="bottom"/>
            <w:hideMark/>
          </w:tcPr>
          <w:p w14:paraId="0A62B306"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w:t>
            </w:r>
          </w:p>
        </w:tc>
        <w:tc>
          <w:tcPr>
            <w:tcW w:w="960" w:type="dxa"/>
            <w:tcBorders>
              <w:top w:val="nil"/>
              <w:left w:val="nil"/>
              <w:bottom w:val="nil"/>
              <w:right w:val="nil"/>
            </w:tcBorders>
            <w:shd w:val="clear" w:color="auto" w:fill="auto"/>
            <w:noWrap/>
            <w:vAlign w:val="bottom"/>
            <w:hideMark/>
          </w:tcPr>
          <w:p w14:paraId="077AA64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5</w:t>
            </w:r>
          </w:p>
        </w:tc>
        <w:tc>
          <w:tcPr>
            <w:tcW w:w="960" w:type="dxa"/>
            <w:tcBorders>
              <w:top w:val="nil"/>
              <w:left w:val="nil"/>
              <w:bottom w:val="nil"/>
              <w:right w:val="nil"/>
            </w:tcBorders>
            <w:shd w:val="clear" w:color="auto" w:fill="auto"/>
            <w:noWrap/>
            <w:vAlign w:val="bottom"/>
            <w:hideMark/>
          </w:tcPr>
          <w:p w14:paraId="0749B5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4</w:t>
            </w:r>
          </w:p>
        </w:tc>
        <w:tc>
          <w:tcPr>
            <w:tcW w:w="960" w:type="dxa"/>
            <w:tcBorders>
              <w:top w:val="nil"/>
              <w:left w:val="nil"/>
              <w:bottom w:val="nil"/>
              <w:right w:val="nil"/>
            </w:tcBorders>
            <w:shd w:val="clear" w:color="auto" w:fill="auto"/>
            <w:noWrap/>
            <w:vAlign w:val="bottom"/>
            <w:hideMark/>
          </w:tcPr>
          <w:p w14:paraId="31B1BE9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1</w:t>
            </w:r>
          </w:p>
        </w:tc>
        <w:tc>
          <w:tcPr>
            <w:tcW w:w="960" w:type="dxa"/>
            <w:tcBorders>
              <w:top w:val="nil"/>
              <w:left w:val="nil"/>
              <w:bottom w:val="nil"/>
              <w:right w:val="nil"/>
            </w:tcBorders>
            <w:shd w:val="clear" w:color="auto" w:fill="auto"/>
            <w:noWrap/>
            <w:vAlign w:val="bottom"/>
            <w:hideMark/>
          </w:tcPr>
          <w:p w14:paraId="0AE91E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077</w:t>
            </w:r>
          </w:p>
        </w:tc>
        <w:tc>
          <w:tcPr>
            <w:tcW w:w="960" w:type="dxa"/>
            <w:tcBorders>
              <w:top w:val="nil"/>
              <w:left w:val="nil"/>
              <w:bottom w:val="nil"/>
              <w:right w:val="nil"/>
            </w:tcBorders>
            <w:shd w:val="clear" w:color="auto" w:fill="auto"/>
            <w:noWrap/>
            <w:vAlign w:val="bottom"/>
            <w:hideMark/>
          </w:tcPr>
          <w:p w14:paraId="2C3428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52</w:t>
            </w:r>
          </w:p>
        </w:tc>
        <w:tc>
          <w:tcPr>
            <w:tcW w:w="960" w:type="dxa"/>
            <w:tcBorders>
              <w:top w:val="nil"/>
              <w:left w:val="nil"/>
              <w:bottom w:val="nil"/>
              <w:right w:val="nil"/>
            </w:tcBorders>
            <w:shd w:val="clear" w:color="auto" w:fill="auto"/>
            <w:noWrap/>
            <w:vAlign w:val="bottom"/>
            <w:hideMark/>
          </w:tcPr>
          <w:p w14:paraId="6803AA8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87</w:t>
            </w:r>
          </w:p>
        </w:tc>
        <w:tc>
          <w:tcPr>
            <w:tcW w:w="960" w:type="dxa"/>
            <w:tcBorders>
              <w:top w:val="nil"/>
              <w:left w:val="nil"/>
              <w:bottom w:val="nil"/>
              <w:right w:val="nil"/>
            </w:tcBorders>
            <w:shd w:val="clear" w:color="auto" w:fill="auto"/>
            <w:noWrap/>
            <w:vAlign w:val="bottom"/>
            <w:hideMark/>
          </w:tcPr>
          <w:p w14:paraId="6FB1843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482</w:t>
            </w:r>
          </w:p>
        </w:tc>
        <w:tc>
          <w:tcPr>
            <w:tcW w:w="960" w:type="dxa"/>
            <w:tcBorders>
              <w:top w:val="nil"/>
              <w:left w:val="nil"/>
              <w:bottom w:val="nil"/>
              <w:right w:val="nil"/>
            </w:tcBorders>
            <w:shd w:val="clear" w:color="auto" w:fill="auto"/>
            <w:noWrap/>
            <w:vAlign w:val="bottom"/>
            <w:hideMark/>
          </w:tcPr>
          <w:p w14:paraId="082ADC6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F56E0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024E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8025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121A67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3B3F5D79" w14:textId="77777777" w:rsidTr="00DC05F5">
        <w:trPr>
          <w:trHeight w:val="300"/>
        </w:trPr>
        <w:tc>
          <w:tcPr>
            <w:tcW w:w="960" w:type="dxa"/>
            <w:tcBorders>
              <w:top w:val="nil"/>
              <w:left w:val="nil"/>
              <w:bottom w:val="nil"/>
              <w:right w:val="nil"/>
            </w:tcBorders>
            <w:shd w:val="clear" w:color="auto" w:fill="auto"/>
            <w:noWrap/>
            <w:vAlign w:val="bottom"/>
            <w:hideMark/>
          </w:tcPr>
          <w:p w14:paraId="5C91CAF7"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w:t>
            </w:r>
          </w:p>
        </w:tc>
        <w:tc>
          <w:tcPr>
            <w:tcW w:w="960" w:type="dxa"/>
            <w:tcBorders>
              <w:top w:val="nil"/>
              <w:left w:val="nil"/>
              <w:bottom w:val="nil"/>
              <w:right w:val="nil"/>
            </w:tcBorders>
            <w:shd w:val="clear" w:color="auto" w:fill="auto"/>
            <w:noWrap/>
            <w:vAlign w:val="bottom"/>
            <w:hideMark/>
          </w:tcPr>
          <w:p w14:paraId="60243C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4</w:t>
            </w:r>
          </w:p>
        </w:tc>
        <w:tc>
          <w:tcPr>
            <w:tcW w:w="960" w:type="dxa"/>
            <w:tcBorders>
              <w:top w:val="nil"/>
              <w:left w:val="nil"/>
              <w:bottom w:val="nil"/>
              <w:right w:val="nil"/>
            </w:tcBorders>
            <w:shd w:val="clear" w:color="auto" w:fill="auto"/>
            <w:noWrap/>
            <w:vAlign w:val="bottom"/>
            <w:hideMark/>
          </w:tcPr>
          <w:p w14:paraId="69377AC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w:t>
            </w:r>
          </w:p>
        </w:tc>
        <w:tc>
          <w:tcPr>
            <w:tcW w:w="960" w:type="dxa"/>
            <w:tcBorders>
              <w:top w:val="nil"/>
              <w:left w:val="nil"/>
              <w:bottom w:val="nil"/>
              <w:right w:val="nil"/>
            </w:tcBorders>
            <w:shd w:val="clear" w:color="auto" w:fill="auto"/>
            <w:noWrap/>
            <w:vAlign w:val="bottom"/>
            <w:hideMark/>
          </w:tcPr>
          <w:p w14:paraId="106D1EC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454251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287</w:t>
            </w:r>
          </w:p>
        </w:tc>
        <w:tc>
          <w:tcPr>
            <w:tcW w:w="960" w:type="dxa"/>
            <w:tcBorders>
              <w:top w:val="nil"/>
              <w:left w:val="nil"/>
              <w:bottom w:val="nil"/>
              <w:right w:val="nil"/>
            </w:tcBorders>
            <w:shd w:val="clear" w:color="auto" w:fill="auto"/>
            <w:noWrap/>
            <w:vAlign w:val="bottom"/>
            <w:hideMark/>
          </w:tcPr>
          <w:p w14:paraId="1C3F238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897</w:t>
            </w:r>
          </w:p>
        </w:tc>
        <w:tc>
          <w:tcPr>
            <w:tcW w:w="960" w:type="dxa"/>
            <w:tcBorders>
              <w:top w:val="nil"/>
              <w:left w:val="nil"/>
              <w:bottom w:val="nil"/>
              <w:right w:val="nil"/>
            </w:tcBorders>
            <w:shd w:val="clear" w:color="auto" w:fill="auto"/>
            <w:noWrap/>
            <w:vAlign w:val="bottom"/>
            <w:hideMark/>
          </w:tcPr>
          <w:p w14:paraId="3D41D5D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194</w:t>
            </w:r>
          </w:p>
        </w:tc>
        <w:tc>
          <w:tcPr>
            <w:tcW w:w="960" w:type="dxa"/>
            <w:tcBorders>
              <w:top w:val="nil"/>
              <w:left w:val="nil"/>
              <w:bottom w:val="nil"/>
              <w:right w:val="nil"/>
            </w:tcBorders>
            <w:shd w:val="clear" w:color="auto" w:fill="auto"/>
            <w:noWrap/>
            <w:vAlign w:val="bottom"/>
            <w:hideMark/>
          </w:tcPr>
          <w:p w14:paraId="21B497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48</w:t>
            </w:r>
          </w:p>
        </w:tc>
        <w:tc>
          <w:tcPr>
            <w:tcW w:w="960" w:type="dxa"/>
            <w:tcBorders>
              <w:top w:val="nil"/>
              <w:left w:val="nil"/>
              <w:bottom w:val="nil"/>
              <w:right w:val="nil"/>
            </w:tcBorders>
            <w:shd w:val="clear" w:color="auto" w:fill="auto"/>
            <w:noWrap/>
            <w:vAlign w:val="bottom"/>
            <w:hideMark/>
          </w:tcPr>
          <w:p w14:paraId="28241A6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14ED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9D9E86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B6647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3996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4A5E5EE" w14:textId="77777777" w:rsidTr="00DC05F5">
        <w:trPr>
          <w:trHeight w:val="300"/>
        </w:trPr>
        <w:tc>
          <w:tcPr>
            <w:tcW w:w="960" w:type="dxa"/>
            <w:tcBorders>
              <w:top w:val="nil"/>
              <w:left w:val="nil"/>
              <w:bottom w:val="nil"/>
              <w:right w:val="nil"/>
            </w:tcBorders>
            <w:shd w:val="clear" w:color="auto" w:fill="auto"/>
            <w:noWrap/>
            <w:vAlign w:val="bottom"/>
            <w:hideMark/>
          </w:tcPr>
          <w:p w14:paraId="08F1CD7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6</w:t>
            </w:r>
          </w:p>
        </w:tc>
        <w:tc>
          <w:tcPr>
            <w:tcW w:w="960" w:type="dxa"/>
            <w:tcBorders>
              <w:top w:val="nil"/>
              <w:left w:val="nil"/>
              <w:bottom w:val="nil"/>
              <w:right w:val="nil"/>
            </w:tcBorders>
            <w:shd w:val="clear" w:color="auto" w:fill="auto"/>
            <w:noWrap/>
            <w:vAlign w:val="bottom"/>
            <w:hideMark/>
          </w:tcPr>
          <w:p w14:paraId="3F6508C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220EA85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w:t>
            </w:r>
          </w:p>
        </w:tc>
        <w:tc>
          <w:tcPr>
            <w:tcW w:w="960" w:type="dxa"/>
            <w:tcBorders>
              <w:top w:val="nil"/>
              <w:left w:val="nil"/>
              <w:bottom w:val="nil"/>
              <w:right w:val="nil"/>
            </w:tcBorders>
            <w:shd w:val="clear" w:color="auto" w:fill="auto"/>
            <w:noWrap/>
            <w:vAlign w:val="bottom"/>
            <w:hideMark/>
          </w:tcPr>
          <w:p w14:paraId="275DCB1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2</w:t>
            </w:r>
          </w:p>
        </w:tc>
        <w:tc>
          <w:tcPr>
            <w:tcW w:w="960" w:type="dxa"/>
            <w:tcBorders>
              <w:top w:val="nil"/>
              <w:left w:val="nil"/>
              <w:bottom w:val="nil"/>
              <w:right w:val="nil"/>
            </w:tcBorders>
            <w:shd w:val="clear" w:color="auto" w:fill="auto"/>
            <w:noWrap/>
            <w:vAlign w:val="bottom"/>
            <w:hideMark/>
          </w:tcPr>
          <w:p w14:paraId="5445A40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1</w:t>
            </w:r>
          </w:p>
        </w:tc>
        <w:tc>
          <w:tcPr>
            <w:tcW w:w="960" w:type="dxa"/>
            <w:tcBorders>
              <w:top w:val="nil"/>
              <w:left w:val="nil"/>
              <w:bottom w:val="nil"/>
              <w:right w:val="nil"/>
            </w:tcBorders>
            <w:shd w:val="clear" w:color="auto" w:fill="auto"/>
            <w:noWrap/>
            <w:vAlign w:val="bottom"/>
            <w:hideMark/>
          </w:tcPr>
          <w:p w14:paraId="0EB347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336</w:t>
            </w:r>
          </w:p>
        </w:tc>
        <w:tc>
          <w:tcPr>
            <w:tcW w:w="960" w:type="dxa"/>
            <w:tcBorders>
              <w:top w:val="nil"/>
              <w:left w:val="nil"/>
              <w:bottom w:val="nil"/>
              <w:right w:val="nil"/>
            </w:tcBorders>
            <w:shd w:val="clear" w:color="auto" w:fill="auto"/>
            <w:noWrap/>
            <w:vAlign w:val="bottom"/>
            <w:hideMark/>
          </w:tcPr>
          <w:p w14:paraId="0EB8121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42</w:t>
            </w:r>
          </w:p>
        </w:tc>
        <w:tc>
          <w:tcPr>
            <w:tcW w:w="960" w:type="dxa"/>
            <w:tcBorders>
              <w:top w:val="nil"/>
              <w:left w:val="nil"/>
              <w:bottom w:val="nil"/>
              <w:right w:val="nil"/>
            </w:tcBorders>
            <w:shd w:val="clear" w:color="auto" w:fill="auto"/>
            <w:noWrap/>
            <w:vAlign w:val="bottom"/>
            <w:hideMark/>
          </w:tcPr>
          <w:p w14:paraId="469AA1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899</w:t>
            </w:r>
          </w:p>
        </w:tc>
        <w:tc>
          <w:tcPr>
            <w:tcW w:w="960" w:type="dxa"/>
            <w:tcBorders>
              <w:top w:val="nil"/>
              <w:left w:val="nil"/>
              <w:bottom w:val="nil"/>
              <w:right w:val="nil"/>
            </w:tcBorders>
            <w:shd w:val="clear" w:color="auto" w:fill="auto"/>
            <w:noWrap/>
            <w:vAlign w:val="bottom"/>
            <w:hideMark/>
          </w:tcPr>
          <w:p w14:paraId="3527C9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261336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5FEFB3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1F881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592327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A1EC6E6" w14:textId="77777777" w:rsidTr="00DC05F5">
        <w:trPr>
          <w:trHeight w:val="300"/>
        </w:trPr>
        <w:tc>
          <w:tcPr>
            <w:tcW w:w="960" w:type="dxa"/>
            <w:tcBorders>
              <w:top w:val="nil"/>
              <w:left w:val="nil"/>
              <w:bottom w:val="nil"/>
              <w:right w:val="nil"/>
            </w:tcBorders>
            <w:shd w:val="clear" w:color="auto" w:fill="auto"/>
            <w:noWrap/>
            <w:vAlign w:val="bottom"/>
            <w:hideMark/>
          </w:tcPr>
          <w:p w14:paraId="3B729CE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7</w:t>
            </w:r>
          </w:p>
        </w:tc>
        <w:tc>
          <w:tcPr>
            <w:tcW w:w="960" w:type="dxa"/>
            <w:tcBorders>
              <w:top w:val="nil"/>
              <w:left w:val="nil"/>
              <w:bottom w:val="nil"/>
              <w:right w:val="nil"/>
            </w:tcBorders>
            <w:shd w:val="clear" w:color="auto" w:fill="auto"/>
            <w:noWrap/>
            <w:vAlign w:val="bottom"/>
            <w:hideMark/>
          </w:tcPr>
          <w:p w14:paraId="36F906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9</w:t>
            </w:r>
          </w:p>
        </w:tc>
        <w:tc>
          <w:tcPr>
            <w:tcW w:w="960" w:type="dxa"/>
            <w:tcBorders>
              <w:top w:val="nil"/>
              <w:left w:val="nil"/>
              <w:bottom w:val="nil"/>
              <w:right w:val="nil"/>
            </w:tcBorders>
            <w:shd w:val="clear" w:color="auto" w:fill="auto"/>
            <w:noWrap/>
            <w:vAlign w:val="bottom"/>
            <w:hideMark/>
          </w:tcPr>
          <w:p w14:paraId="0A86E6F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8</w:t>
            </w:r>
          </w:p>
        </w:tc>
        <w:tc>
          <w:tcPr>
            <w:tcW w:w="960" w:type="dxa"/>
            <w:tcBorders>
              <w:top w:val="nil"/>
              <w:left w:val="nil"/>
              <w:bottom w:val="nil"/>
              <w:right w:val="nil"/>
            </w:tcBorders>
            <w:shd w:val="clear" w:color="auto" w:fill="auto"/>
            <w:noWrap/>
            <w:vAlign w:val="bottom"/>
            <w:hideMark/>
          </w:tcPr>
          <w:p w14:paraId="7457CC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3</w:t>
            </w:r>
          </w:p>
        </w:tc>
        <w:tc>
          <w:tcPr>
            <w:tcW w:w="960" w:type="dxa"/>
            <w:tcBorders>
              <w:top w:val="nil"/>
              <w:left w:val="nil"/>
              <w:bottom w:val="nil"/>
              <w:right w:val="nil"/>
            </w:tcBorders>
            <w:shd w:val="clear" w:color="auto" w:fill="auto"/>
            <w:noWrap/>
            <w:vAlign w:val="bottom"/>
            <w:hideMark/>
          </w:tcPr>
          <w:p w14:paraId="673A0B4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585</w:t>
            </w:r>
          </w:p>
        </w:tc>
        <w:tc>
          <w:tcPr>
            <w:tcW w:w="960" w:type="dxa"/>
            <w:tcBorders>
              <w:top w:val="nil"/>
              <w:left w:val="nil"/>
              <w:bottom w:val="nil"/>
              <w:right w:val="nil"/>
            </w:tcBorders>
            <w:shd w:val="clear" w:color="auto" w:fill="auto"/>
            <w:noWrap/>
            <w:vAlign w:val="bottom"/>
            <w:hideMark/>
          </w:tcPr>
          <w:p w14:paraId="38CF25D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71</w:t>
            </w:r>
          </w:p>
        </w:tc>
        <w:tc>
          <w:tcPr>
            <w:tcW w:w="960" w:type="dxa"/>
            <w:tcBorders>
              <w:top w:val="nil"/>
              <w:left w:val="nil"/>
              <w:bottom w:val="nil"/>
              <w:right w:val="nil"/>
            </w:tcBorders>
            <w:shd w:val="clear" w:color="auto" w:fill="auto"/>
            <w:noWrap/>
            <w:vAlign w:val="bottom"/>
            <w:hideMark/>
          </w:tcPr>
          <w:p w14:paraId="7DEC7A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336</w:t>
            </w:r>
          </w:p>
        </w:tc>
        <w:tc>
          <w:tcPr>
            <w:tcW w:w="960" w:type="dxa"/>
            <w:tcBorders>
              <w:top w:val="nil"/>
              <w:left w:val="nil"/>
              <w:bottom w:val="nil"/>
              <w:right w:val="nil"/>
            </w:tcBorders>
            <w:shd w:val="clear" w:color="auto" w:fill="auto"/>
            <w:noWrap/>
            <w:vAlign w:val="bottom"/>
            <w:hideMark/>
          </w:tcPr>
          <w:p w14:paraId="741C04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3</w:t>
            </w:r>
          </w:p>
        </w:tc>
        <w:tc>
          <w:tcPr>
            <w:tcW w:w="960" w:type="dxa"/>
            <w:tcBorders>
              <w:top w:val="nil"/>
              <w:left w:val="nil"/>
              <w:bottom w:val="nil"/>
              <w:right w:val="nil"/>
            </w:tcBorders>
            <w:shd w:val="clear" w:color="auto" w:fill="auto"/>
            <w:noWrap/>
            <w:vAlign w:val="bottom"/>
            <w:hideMark/>
          </w:tcPr>
          <w:p w14:paraId="71EC700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692E79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CCBF3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73C3B2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CB6C13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EEC8FEC" w14:textId="77777777" w:rsidTr="00DC05F5">
        <w:trPr>
          <w:trHeight w:val="300"/>
        </w:trPr>
        <w:tc>
          <w:tcPr>
            <w:tcW w:w="960" w:type="dxa"/>
            <w:tcBorders>
              <w:top w:val="nil"/>
              <w:left w:val="nil"/>
              <w:bottom w:val="nil"/>
              <w:right w:val="nil"/>
            </w:tcBorders>
            <w:shd w:val="clear" w:color="auto" w:fill="auto"/>
            <w:noWrap/>
            <w:vAlign w:val="bottom"/>
            <w:hideMark/>
          </w:tcPr>
          <w:p w14:paraId="19C14BAF"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8</w:t>
            </w:r>
          </w:p>
        </w:tc>
        <w:tc>
          <w:tcPr>
            <w:tcW w:w="960" w:type="dxa"/>
            <w:tcBorders>
              <w:top w:val="nil"/>
              <w:left w:val="nil"/>
              <w:bottom w:val="nil"/>
              <w:right w:val="nil"/>
            </w:tcBorders>
            <w:shd w:val="clear" w:color="auto" w:fill="auto"/>
            <w:noWrap/>
            <w:vAlign w:val="bottom"/>
            <w:hideMark/>
          </w:tcPr>
          <w:p w14:paraId="278142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3</w:t>
            </w:r>
          </w:p>
        </w:tc>
        <w:tc>
          <w:tcPr>
            <w:tcW w:w="960" w:type="dxa"/>
            <w:tcBorders>
              <w:top w:val="nil"/>
              <w:left w:val="nil"/>
              <w:bottom w:val="nil"/>
              <w:right w:val="nil"/>
            </w:tcBorders>
            <w:shd w:val="clear" w:color="auto" w:fill="auto"/>
            <w:noWrap/>
            <w:vAlign w:val="bottom"/>
            <w:hideMark/>
          </w:tcPr>
          <w:p w14:paraId="24D3BA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nil"/>
              <w:right w:val="nil"/>
            </w:tcBorders>
            <w:shd w:val="clear" w:color="auto" w:fill="auto"/>
            <w:noWrap/>
            <w:vAlign w:val="bottom"/>
            <w:hideMark/>
          </w:tcPr>
          <w:p w14:paraId="699CC1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4</w:t>
            </w:r>
          </w:p>
        </w:tc>
        <w:tc>
          <w:tcPr>
            <w:tcW w:w="960" w:type="dxa"/>
            <w:tcBorders>
              <w:top w:val="nil"/>
              <w:left w:val="nil"/>
              <w:bottom w:val="nil"/>
              <w:right w:val="nil"/>
            </w:tcBorders>
            <w:shd w:val="clear" w:color="auto" w:fill="auto"/>
            <w:noWrap/>
            <w:vAlign w:val="bottom"/>
            <w:hideMark/>
          </w:tcPr>
          <w:p w14:paraId="3DC4AB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801</w:t>
            </w:r>
          </w:p>
        </w:tc>
        <w:tc>
          <w:tcPr>
            <w:tcW w:w="960" w:type="dxa"/>
            <w:tcBorders>
              <w:top w:val="nil"/>
              <w:left w:val="nil"/>
              <w:bottom w:val="nil"/>
              <w:right w:val="nil"/>
            </w:tcBorders>
            <w:shd w:val="clear" w:color="auto" w:fill="auto"/>
            <w:noWrap/>
            <w:vAlign w:val="bottom"/>
            <w:hideMark/>
          </w:tcPr>
          <w:p w14:paraId="3CFAAE2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136</w:t>
            </w:r>
          </w:p>
        </w:tc>
        <w:tc>
          <w:tcPr>
            <w:tcW w:w="960" w:type="dxa"/>
            <w:tcBorders>
              <w:top w:val="nil"/>
              <w:left w:val="nil"/>
              <w:bottom w:val="nil"/>
              <w:right w:val="nil"/>
            </w:tcBorders>
            <w:shd w:val="clear" w:color="auto" w:fill="auto"/>
            <w:noWrap/>
            <w:vAlign w:val="bottom"/>
            <w:hideMark/>
          </w:tcPr>
          <w:p w14:paraId="77F8627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709</w:t>
            </w:r>
          </w:p>
        </w:tc>
        <w:tc>
          <w:tcPr>
            <w:tcW w:w="960" w:type="dxa"/>
            <w:tcBorders>
              <w:top w:val="nil"/>
              <w:left w:val="nil"/>
              <w:bottom w:val="nil"/>
              <w:right w:val="nil"/>
            </w:tcBorders>
            <w:shd w:val="clear" w:color="auto" w:fill="auto"/>
            <w:noWrap/>
            <w:vAlign w:val="bottom"/>
            <w:hideMark/>
          </w:tcPr>
          <w:p w14:paraId="0EE553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79</w:t>
            </w:r>
          </w:p>
        </w:tc>
        <w:tc>
          <w:tcPr>
            <w:tcW w:w="960" w:type="dxa"/>
            <w:tcBorders>
              <w:top w:val="nil"/>
              <w:left w:val="nil"/>
              <w:bottom w:val="nil"/>
              <w:right w:val="nil"/>
            </w:tcBorders>
            <w:shd w:val="clear" w:color="auto" w:fill="auto"/>
            <w:noWrap/>
            <w:vAlign w:val="bottom"/>
            <w:hideMark/>
          </w:tcPr>
          <w:p w14:paraId="0EB111C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A043EF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FF02F4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C5243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6CCD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D929FDB" w14:textId="77777777" w:rsidTr="00DC05F5">
        <w:trPr>
          <w:trHeight w:val="300"/>
        </w:trPr>
        <w:tc>
          <w:tcPr>
            <w:tcW w:w="960" w:type="dxa"/>
            <w:tcBorders>
              <w:top w:val="nil"/>
              <w:left w:val="nil"/>
              <w:bottom w:val="nil"/>
              <w:right w:val="nil"/>
            </w:tcBorders>
            <w:shd w:val="clear" w:color="auto" w:fill="auto"/>
            <w:noWrap/>
            <w:vAlign w:val="bottom"/>
            <w:hideMark/>
          </w:tcPr>
          <w:p w14:paraId="745A1F5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9</w:t>
            </w:r>
          </w:p>
        </w:tc>
        <w:tc>
          <w:tcPr>
            <w:tcW w:w="960" w:type="dxa"/>
            <w:tcBorders>
              <w:top w:val="nil"/>
              <w:left w:val="nil"/>
              <w:bottom w:val="nil"/>
              <w:right w:val="nil"/>
            </w:tcBorders>
            <w:shd w:val="clear" w:color="auto" w:fill="auto"/>
            <w:noWrap/>
            <w:vAlign w:val="bottom"/>
            <w:hideMark/>
          </w:tcPr>
          <w:p w14:paraId="4070EE7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9</w:t>
            </w:r>
          </w:p>
        </w:tc>
        <w:tc>
          <w:tcPr>
            <w:tcW w:w="960" w:type="dxa"/>
            <w:tcBorders>
              <w:top w:val="nil"/>
              <w:left w:val="nil"/>
              <w:bottom w:val="nil"/>
              <w:right w:val="nil"/>
            </w:tcBorders>
            <w:shd w:val="clear" w:color="auto" w:fill="auto"/>
            <w:noWrap/>
            <w:vAlign w:val="bottom"/>
            <w:hideMark/>
          </w:tcPr>
          <w:p w14:paraId="477975B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8</w:t>
            </w:r>
          </w:p>
        </w:tc>
        <w:tc>
          <w:tcPr>
            <w:tcW w:w="960" w:type="dxa"/>
            <w:tcBorders>
              <w:top w:val="nil"/>
              <w:left w:val="nil"/>
              <w:bottom w:val="nil"/>
              <w:right w:val="nil"/>
            </w:tcBorders>
            <w:shd w:val="clear" w:color="auto" w:fill="auto"/>
            <w:noWrap/>
            <w:vAlign w:val="bottom"/>
            <w:hideMark/>
          </w:tcPr>
          <w:p w14:paraId="19A4EA0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67</w:t>
            </w:r>
          </w:p>
        </w:tc>
        <w:tc>
          <w:tcPr>
            <w:tcW w:w="960" w:type="dxa"/>
            <w:tcBorders>
              <w:top w:val="nil"/>
              <w:left w:val="nil"/>
              <w:bottom w:val="nil"/>
              <w:right w:val="nil"/>
            </w:tcBorders>
            <w:shd w:val="clear" w:color="auto" w:fill="auto"/>
            <w:noWrap/>
            <w:vAlign w:val="bottom"/>
            <w:hideMark/>
          </w:tcPr>
          <w:p w14:paraId="66B404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2984</w:t>
            </w:r>
          </w:p>
        </w:tc>
        <w:tc>
          <w:tcPr>
            <w:tcW w:w="960" w:type="dxa"/>
            <w:tcBorders>
              <w:top w:val="nil"/>
              <w:left w:val="nil"/>
              <w:bottom w:val="nil"/>
              <w:right w:val="nil"/>
            </w:tcBorders>
            <w:shd w:val="clear" w:color="auto" w:fill="auto"/>
            <w:noWrap/>
            <w:vAlign w:val="bottom"/>
            <w:hideMark/>
          </w:tcPr>
          <w:p w14:paraId="23181F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298</w:t>
            </w:r>
          </w:p>
        </w:tc>
        <w:tc>
          <w:tcPr>
            <w:tcW w:w="960" w:type="dxa"/>
            <w:tcBorders>
              <w:top w:val="nil"/>
              <w:left w:val="nil"/>
              <w:bottom w:val="nil"/>
              <w:right w:val="nil"/>
            </w:tcBorders>
            <w:shd w:val="clear" w:color="auto" w:fill="auto"/>
            <w:noWrap/>
            <w:vAlign w:val="bottom"/>
            <w:hideMark/>
          </w:tcPr>
          <w:p w14:paraId="6F6F096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45</w:t>
            </w:r>
          </w:p>
        </w:tc>
        <w:tc>
          <w:tcPr>
            <w:tcW w:w="960" w:type="dxa"/>
            <w:tcBorders>
              <w:top w:val="nil"/>
              <w:left w:val="nil"/>
              <w:bottom w:val="nil"/>
              <w:right w:val="nil"/>
            </w:tcBorders>
            <w:shd w:val="clear" w:color="auto" w:fill="auto"/>
            <w:noWrap/>
            <w:vAlign w:val="bottom"/>
            <w:hideMark/>
          </w:tcPr>
          <w:p w14:paraId="11C9B60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57ED5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23956E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CC6F6F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7FE456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B9A8E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A5BFD01" w14:textId="77777777" w:rsidTr="00DC05F5">
        <w:trPr>
          <w:trHeight w:val="300"/>
        </w:trPr>
        <w:tc>
          <w:tcPr>
            <w:tcW w:w="960" w:type="dxa"/>
            <w:tcBorders>
              <w:top w:val="nil"/>
              <w:left w:val="nil"/>
              <w:bottom w:val="nil"/>
              <w:right w:val="nil"/>
            </w:tcBorders>
            <w:shd w:val="clear" w:color="auto" w:fill="auto"/>
            <w:noWrap/>
            <w:vAlign w:val="bottom"/>
            <w:hideMark/>
          </w:tcPr>
          <w:p w14:paraId="0D0B75E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10</w:t>
            </w:r>
          </w:p>
        </w:tc>
        <w:tc>
          <w:tcPr>
            <w:tcW w:w="960" w:type="dxa"/>
            <w:tcBorders>
              <w:top w:val="nil"/>
              <w:left w:val="nil"/>
              <w:bottom w:val="nil"/>
              <w:right w:val="nil"/>
            </w:tcBorders>
            <w:shd w:val="clear" w:color="auto" w:fill="auto"/>
            <w:noWrap/>
            <w:vAlign w:val="bottom"/>
            <w:hideMark/>
          </w:tcPr>
          <w:p w14:paraId="0BB683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1</w:t>
            </w:r>
          </w:p>
        </w:tc>
        <w:tc>
          <w:tcPr>
            <w:tcW w:w="960" w:type="dxa"/>
            <w:tcBorders>
              <w:top w:val="nil"/>
              <w:left w:val="nil"/>
              <w:bottom w:val="nil"/>
              <w:right w:val="nil"/>
            </w:tcBorders>
            <w:shd w:val="clear" w:color="auto" w:fill="auto"/>
            <w:noWrap/>
            <w:vAlign w:val="bottom"/>
            <w:hideMark/>
          </w:tcPr>
          <w:p w14:paraId="73EAE6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5</w:t>
            </w:r>
          </w:p>
        </w:tc>
        <w:tc>
          <w:tcPr>
            <w:tcW w:w="960" w:type="dxa"/>
            <w:tcBorders>
              <w:top w:val="nil"/>
              <w:left w:val="nil"/>
              <w:bottom w:val="nil"/>
              <w:right w:val="nil"/>
            </w:tcBorders>
            <w:shd w:val="clear" w:color="auto" w:fill="auto"/>
            <w:noWrap/>
            <w:vAlign w:val="bottom"/>
            <w:hideMark/>
          </w:tcPr>
          <w:p w14:paraId="158767D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7</w:t>
            </w:r>
          </w:p>
        </w:tc>
        <w:tc>
          <w:tcPr>
            <w:tcW w:w="960" w:type="dxa"/>
            <w:tcBorders>
              <w:top w:val="nil"/>
              <w:left w:val="nil"/>
              <w:bottom w:val="nil"/>
              <w:right w:val="nil"/>
            </w:tcBorders>
            <w:shd w:val="clear" w:color="auto" w:fill="auto"/>
            <w:noWrap/>
            <w:vAlign w:val="bottom"/>
            <w:hideMark/>
          </w:tcPr>
          <w:p w14:paraId="06A89AE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035</w:t>
            </w:r>
          </w:p>
        </w:tc>
        <w:tc>
          <w:tcPr>
            <w:tcW w:w="960" w:type="dxa"/>
            <w:tcBorders>
              <w:top w:val="nil"/>
              <w:left w:val="nil"/>
              <w:bottom w:val="nil"/>
              <w:right w:val="nil"/>
            </w:tcBorders>
            <w:shd w:val="clear" w:color="auto" w:fill="auto"/>
            <w:noWrap/>
            <w:vAlign w:val="bottom"/>
            <w:hideMark/>
          </w:tcPr>
          <w:p w14:paraId="0D4A34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02</w:t>
            </w:r>
          </w:p>
        </w:tc>
        <w:tc>
          <w:tcPr>
            <w:tcW w:w="960" w:type="dxa"/>
            <w:tcBorders>
              <w:top w:val="nil"/>
              <w:left w:val="nil"/>
              <w:bottom w:val="nil"/>
              <w:right w:val="nil"/>
            </w:tcBorders>
            <w:shd w:val="clear" w:color="auto" w:fill="auto"/>
            <w:noWrap/>
            <w:vAlign w:val="bottom"/>
            <w:hideMark/>
          </w:tcPr>
          <w:p w14:paraId="72BCBFA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178</w:t>
            </w:r>
          </w:p>
        </w:tc>
        <w:tc>
          <w:tcPr>
            <w:tcW w:w="960" w:type="dxa"/>
            <w:tcBorders>
              <w:top w:val="nil"/>
              <w:left w:val="nil"/>
              <w:bottom w:val="nil"/>
              <w:right w:val="nil"/>
            </w:tcBorders>
            <w:shd w:val="clear" w:color="auto" w:fill="auto"/>
            <w:noWrap/>
            <w:vAlign w:val="bottom"/>
            <w:hideMark/>
          </w:tcPr>
          <w:p w14:paraId="4E11421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21065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FDAC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BD294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1E5BD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5AFF52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85DCF87" w14:textId="77777777" w:rsidTr="00DC05F5">
        <w:trPr>
          <w:trHeight w:val="300"/>
        </w:trPr>
        <w:tc>
          <w:tcPr>
            <w:tcW w:w="960" w:type="dxa"/>
            <w:tcBorders>
              <w:top w:val="nil"/>
              <w:left w:val="nil"/>
              <w:bottom w:val="nil"/>
              <w:right w:val="nil"/>
            </w:tcBorders>
            <w:shd w:val="clear" w:color="auto" w:fill="auto"/>
            <w:noWrap/>
            <w:vAlign w:val="bottom"/>
            <w:hideMark/>
          </w:tcPr>
          <w:p w14:paraId="1605FF89"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15</w:t>
            </w:r>
          </w:p>
        </w:tc>
        <w:tc>
          <w:tcPr>
            <w:tcW w:w="960" w:type="dxa"/>
            <w:tcBorders>
              <w:top w:val="nil"/>
              <w:left w:val="nil"/>
              <w:bottom w:val="nil"/>
              <w:right w:val="nil"/>
            </w:tcBorders>
            <w:shd w:val="clear" w:color="auto" w:fill="auto"/>
            <w:noWrap/>
            <w:vAlign w:val="bottom"/>
            <w:hideMark/>
          </w:tcPr>
          <w:p w14:paraId="7F28DB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5D674E1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5F2CC6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53B931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3624</w:t>
            </w:r>
          </w:p>
        </w:tc>
        <w:tc>
          <w:tcPr>
            <w:tcW w:w="960" w:type="dxa"/>
            <w:tcBorders>
              <w:top w:val="nil"/>
              <w:left w:val="nil"/>
              <w:bottom w:val="nil"/>
              <w:right w:val="nil"/>
            </w:tcBorders>
            <w:shd w:val="clear" w:color="auto" w:fill="auto"/>
            <w:noWrap/>
            <w:vAlign w:val="bottom"/>
            <w:hideMark/>
          </w:tcPr>
          <w:p w14:paraId="02BF56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912</w:t>
            </w:r>
          </w:p>
        </w:tc>
        <w:tc>
          <w:tcPr>
            <w:tcW w:w="960" w:type="dxa"/>
            <w:tcBorders>
              <w:top w:val="nil"/>
              <w:left w:val="nil"/>
              <w:bottom w:val="nil"/>
              <w:right w:val="nil"/>
            </w:tcBorders>
            <w:shd w:val="clear" w:color="auto" w:fill="auto"/>
            <w:noWrap/>
            <w:vAlign w:val="bottom"/>
            <w:hideMark/>
          </w:tcPr>
          <w:p w14:paraId="01590C8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98</w:t>
            </w:r>
          </w:p>
        </w:tc>
        <w:tc>
          <w:tcPr>
            <w:tcW w:w="960" w:type="dxa"/>
            <w:tcBorders>
              <w:top w:val="nil"/>
              <w:left w:val="nil"/>
              <w:bottom w:val="nil"/>
              <w:right w:val="nil"/>
            </w:tcBorders>
            <w:shd w:val="clear" w:color="auto" w:fill="auto"/>
            <w:noWrap/>
            <w:vAlign w:val="bottom"/>
            <w:hideMark/>
          </w:tcPr>
          <w:p w14:paraId="50437D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82427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E1717B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F5D58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00E1E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18AE0E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56E7D9F5" w14:textId="77777777" w:rsidTr="00DC05F5">
        <w:trPr>
          <w:trHeight w:val="300"/>
        </w:trPr>
        <w:tc>
          <w:tcPr>
            <w:tcW w:w="960" w:type="dxa"/>
            <w:tcBorders>
              <w:top w:val="nil"/>
              <w:left w:val="nil"/>
              <w:bottom w:val="nil"/>
              <w:right w:val="nil"/>
            </w:tcBorders>
            <w:shd w:val="clear" w:color="auto" w:fill="auto"/>
            <w:noWrap/>
            <w:vAlign w:val="bottom"/>
            <w:hideMark/>
          </w:tcPr>
          <w:p w14:paraId="71EF60D5"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0</w:t>
            </w:r>
          </w:p>
        </w:tc>
        <w:tc>
          <w:tcPr>
            <w:tcW w:w="960" w:type="dxa"/>
            <w:tcBorders>
              <w:top w:val="nil"/>
              <w:left w:val="nil"/>
              <w:bottom w:val="nil"/>
              <w:right w:val="nil"/>
            </w:tcBorders>
            <w:shd w:val="clear" w:color="auto" w:fill="auto"/>
            <w:noWrap/>
            <w:vAlign w:val="bottom"/>
            <w:hideMark/>
          </w:tcPr>
          <w:p w14:paraId="0762AF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3</w:t>
            </w:r>
          </w:p>
        </w:tc>
        <w:tc>
          <w:tcPr>
            <w:tcW w:w="960" w:type="dxa"/>
            <w:tcBorders>
              <w:top w:val="nil"/>
              <w:left w:val="nil"/>
              <w:bottom w:val="nil"/>
              <w:right w:val="nil"/>
            </w:tcBorders>
            <w:shd w:val="clear" w:color="auto" w:fill="auto"/>
            <w:noWrap/>
            <w:vAlign w:val="bottom"/>
            <w:hideMark/>
          </w:tcPr>
          <w:p w14:paraId="6FFB94F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6</w:t>
            </w:r>
          </w:p>
        </w:tc>
        <w:tc>
          <w:tcPr>
            <w:tcW w:w="960" w:type="dxa"/>
            <w:tcBorders>
              <w:top w:val="nil"/>
              <w:left w:val="nil"/>
              <w:bottom w:val="nil"/>
              <w:right w:val="nil"/>
            </w:tcBorders>
            <w:shd w:val="clear" w:color="auto" w:fill="auto"/>
            <w:noWrap/>
            <w:vAlign w:val="bottom"/>
            <w:hideMark/>
          </w:tcPr>
          <w:p w14:paraId="218F666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5</w:t>
            </w:r>
          </w:p>
        </w:tc>
        <w:tc>
          <w:tcPr>
            <w:tcW w:w="960" w:type="dxa"/>
            <w:tcBorders>
              <w:top w:val="nil"/>
              <w:left w:val="nil"/>
              <w:bottom w:val="nil"/>
              <w:right w:val="nil"/>
            </w:tcBorders>
            <w:shd w:val="clear" w:color="auto" w:fill="auto"/>
            <w:noWrap/>
            <w:vAlign w:val="bottom"/>
            <w:hideMark/>
          </w:tcPr>
          <w:p w14:paraId="15587C2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291</w:t>
            </w:r>
          </w:p>
        </w:tc>
        <w:tc>
          <w:tcPr>
            <w:tcW w:w="960" w:type="dxa"/>
            <w:tcBorders>
              <w:top w:val="nil"/>
              <w:left w:val="nil"/>
              <w:bottom w:val="nil"/>
              <w:right w:val="nil"/>
            </w:tcBorders>
            <w:shd w:val="clear" w:color="auto" w:fill="auto"/>
            <w:noWrap/>
            <w:vAlign w:val="bottom"/>
            <w:hideMark/>
          </w:tcPr>
          <w:p w14:paraId="7E9E910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7804</w:t>
            </w:r>
          </w:p>
        </w:tc>
        <w:tc>
          <w:tcPr>
            <w:tcW w:w="960" w:type="dxa"/>
            <w:tcBorders>
              <w:top w:val="nil"/>
              <w:left w:val="nil"/>
              <w:bottom w:val="nil"/>
              <w:right w:val="nil"/>
            </w:tcBorders>
            <w:shd w:val="clear" w:color="auto" w:fill="auto"/>
            <w:noWrap/>
            <w:vAlign w:val="bottom"/>
            <w:hideMark/>
          </w:tcPr>
          <w:p w14:paraId="242E4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58</w:t>
            </w:r>
          </w:p>
        </w:tc>
        <w:tc>
          <w:tcPr>
            <w:tcW w:w="960" w:type="dxa"/>
            <w:tcBorders>
              <w:top w:val="nil"/>
              <w:left w:val="nil"/>
              <w:bottom w:val="nil"/>
              <w:right w:val="nil"/>
            </w:tcBorders>
            <w:shd w:val="clear" w:color="auto" w:fill="auto"/>
            <w:noWrap/>
            <w:vAlign w:val="bottom"/>
            <w:hideMark/>
          </w:tcPr>
          <w:p w14:paraId="1F22A3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EEFE30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3E434F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4D0C9E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8DDE15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31B3C5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00FBD6BF" w14:textId="77777777" w:rsidTr="00DC05F5">
        <w:trPr>
          <w:trHeight w:val="300"/>
        </w:trPr>
        <w:tc>
          <w:tcPr>
            <w:tcW w:w="960" w:type="dxa"/>
            <w:tcBorders>
              <w:top w:val="nil"/>
              <w:left w:val="nil"/>
              <w:bottom w:val="nil"/>
              <w:right w:val="nil"/>
            </w:tcBorders>
            <w:shd w:val="clear" w:color="auto" w:fill="auto"/>
            <w:noWrap/>
            <w:vAlign w:val="bottom"/>
            <w:hideMark/>
          </w:tcPr>
          <w:p w14:paraId="17A176DB"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25</w:t>
            </w:r>
          </w:p>
        </w:tc>
        <w:tc>
          <w:tcPr>
            <w:tcW w:w="960" w:type="dxa"/>
            <w:tcBorders>
              <w:top w:val="nil"/>
              <w:left w:val="nil"/>
              <w:bottom w:val="nil"/>
              <w:right w:val="nil"/>
            </w:tcBorders>
            <w:shd w:val="clear" w:color="auto" w:fill="auto"/>
            <w:noWrap/>
            <w:vAlign w:val="bottom"/>
            <w:hideMark/>
          </w:tcPr>
          <w:p w14:paraId="285963C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06</w:t>
            </w:r>
          </w:p>
        </w:tc>
        <w:tc>
          <w:tcPr>
            <w:tcW w:w="960" w:type="dxa"/>
            <w:tcBorders>
              <w:top w:val="nil"/>
              <w:left w:val="nil"/>
              <w:bottom w:val="nil"/>
              <w:right w:val="nil"/>
            </w:tcBorders>
            <w:shd w:val="clear" w:color="auto" w:fill="auto"/>
            <w:noWrap/>
            <w:vAlign w:val="bottom"/>
            <w:hideMark/>
          </w:tcPr>
          <w:p w14:paraId="0855E0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6</w:t>
            </w:r>
          </w:p>
        </w:tc>
        <w:tc>
          <w:tcPr>
            <w:tcW w:w="960" w:type="dxa"/>
            <w:tcBorders>
              <w:top w:val="nil"/>
              <w:left w:val="nil"/>
              <w:bottom w:val="nil"/>
              <w:right w:val="nil"/>
            </w:tcBorders>
            <w:shd w:val="clear" w:color="auto" w:fill="auto"/>
            <w:noWrap/>
            <w:vAlign w:val="bottom"/>
            <w:hideMark/>
          </w:tcPr>
          <w:p w14:paraId="619816D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8</w:t>
            </w:r>
          </w:p>
        </w:tc>
        <w:tc>
          <w:tcPr>
            <w:tcW w:w="960" w:type="dxa"/>
            <w:tcBorders>
              <w:top w:val="nil"/>
              <w:left w:val="nil"/>
              <w:bottom w:val="nil"/>
              <w:right w:val="nil"/>
            </w:tcBorders>
            <w:shd w:val="clear" w:color="auto" w:fill="auto"/>
            <w:noWrap/>
            <w:vAlign w:val="bottom"/>
            <w:hideMark/>
          </w:tcPr>
          <w:p w14:paraId="22B154C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4898</w:t>
            </w:r>
          </w:p>
        </w:tc>
        <w:tc>
          <w:tcPr>
            <w:tcW w:w="960" w:type="dxa"/>
            <w:tcBorders>
              <w:top w:val="nil"/>
              <w:left w:val="nil"/>
              <w:bottom w:val="nil"/>
              <w:right w:val="nil"/>
            </w:tcBorders>
            <w:shd w:val="clear" w:color="auto" w:fill="auto"/>
            <w:noWrap/>
            <w:vAlign w:val="bottom"/>
            <w:hideMark/>
          </w:tcPr>
          <w:p w14:paraId="080F31B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52</w:t>
            </w:r>
          </w:p>
        </w:tc>
        <w:tc>
          <w:tcPr>
            <w:tcW w:w="960" w:type="dxa"/>
            <w:tcBorders>
              <w:top w:val="nil"/>
              <w:left w:val="nil"/>
              <w:bottom w:val="nil"/>
              <w:right w:val="nil"/>
            </w:tcBorders>
            <w:shd w:val="clear" w:color="auto" w:fill="auto"/>
            <w:noWrap/>
            <w:vAlign w:val="bottom"/>
            <w:hideMark/>
          </w:tcPr>
          <w:p w14:paraId="49F3DD6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995</w:t>
            </w:r>
          </w:p>
        </w:tc>
        <w:tc>
          <w:tcPr>
            <w:tcW w:w="960" w:type="dxa"/>
            <w:tcBorders>
              <w:top w:val="nil"/>
              <w:left w:val="nil"/>
              <w:bottom w:val="nil"/>
              <w:right w:val="nil"/>
            </w:tcBorders>
            <w:shd w:val="clear" w:color="auto" w:fill="auto"/>
            <w:noWrap/>
            <w:vAlign w:val="bottom"/>
            <w:hideMark/>
          </w:tcPr>
          <w:p w14:paraId="2B8185A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F1D56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2939F1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44A04D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6A7EE9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378EBD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668D354D" w14:textId="77777777" w:rsidTr="00DC05F5">
        <w:trPr>
          <w:trHeight w:val="300"/>
        </w:trPr>
        <w:tc>
          <w:tcPr>
            <w:tcW w:w="960" w:type="dxa"/>
            <w:tcBorders>
              <w:top w:val="nil"/>
              <w:left w:val="nil"/>
              <w:bottom w:val="nil"/>
              <w:right w:val="nil"/>
            </w:tcBorders>
            <w:shd w:val="clear" w:color="auto" w:fill="auto"/>
            <w:noWrap/>
            <w:vAlign w:val="bottom"/>
            <w:hideMark/>
          </w:tcPr>
          <w:p w14:paraId="586A0FD0"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lastRenderedPageBreak/>
              <w:t xml:space="preserve">k </w:t>
            </w:r>
            <w:r w:rsidRPr="00DC05F5">
              <w:rPr>
                <w:rFonts w:eastAsia="Times New Roman"/>
                <w:color w:val="000000"/>
                <w:sz w:val="22"/>
                <w:szCs w:val="22"/>
                <w:lang w:val="nl-NL" w:eastAsia="nl-NL"/>
              </w:rPr>
              <w:t>= 30</w:t>
            </w:r>
          </w:p>
        </w:tc>
        <w:tc>
          <w:tcPr>
            <w:tcW w:w="960" w:type="dxa"/>
            <w:tcBorders>
              <w:top w:val="nil"/>
              <w:left w:val="nil"/>
              <w:bottom w:val="nil"/>
              <w:right w:val="nil"/>
            </w:tcBorders>
            <w:shd w:val="clear" w:color="auto" w:fill="auto"/>
            <w:noWrap/>
            <w:vAlign w:val="bottom"/>
            <w:hideMark/>
          </w:tcPr>
          <w:p w14:paraId="77ED81C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58</w:t>
            </w:r>
          </w:p>
        </w:tc>
        <w:tc>
          <w:tcPr>
            <w:tcW w:w="960" w:type="dxa"/>
            <w:tcBorders>
              <w:top w:val="nil"/>
              <w:left w:val="nil"/>
              <w:bottom w:val="nil"/>
              <w:right w:val="nil"/>
            </w:tcBorders>
            <w:shd w:val="clear" w:color="auto" w:fill="auto"/>
            <w:noWrap/>
            <w:vAlign w:val="bottom"/>
            <w:hideMark/>
          </w:tcPr>
          <w:p w14:paraId="6D98346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9</w:t>
            </w:r>
          </w:p>
        </w:tc>
        <w:tc>
          <w:tcPr>
            <w:tcW w:w="960" w:type="dxa"/>
            <w:tcBorders>
              <w:top w:val="nil"/>
              <w:left w:val="nil"/>
              <w:bottom w:val="nil"/>
              <w:right w:val="nil"/>
            </w:tcBorders>
            <w:shd w:val="clear" w:color="auto" w:fill="auto"/>
            <w:noWrap/>
            <w:vAlign w:val="bottom"/>
            <w:hideMark/>
          </w:tcPr>
          <w:p w14:paraId="031EA14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3</w:t>
            </w:r>
          </w:p>
        </w:tc>
        <w:tc>
          <w:tcPr>
            <w:tcW w:w="960" w:type="dxa"/>
            <w:tcBorders>
              <w:top w:val="nil"/>
              <w:left w:val="nil"/>
              <w:bottom w:val="nil"/>
              <w:right w:val="nil"/>
            </w:tcBorders>
            <w:shd w:val="clear" w:color="auto" w:fill="auto"/>
            <w:noWrap/>
            <w:vAlign w:val="bottom"/>
            <w:hideMark/>
          </w:tcPr>
          <w:p w14:paraId="491E804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308</w:t>
            </w:r>
          </w:p>
        </w:tc>
        <w:tc>
          <w:tcPr>
            <w:tcW w:w="960" w:type="dxa"/>
            <w:tcBorders>
              <w:top w:val="nil"/>
              <w:left w:val="nil"/>
              <w:bottom w:val="nil"/>
              <w:right w:val="nil"/>
            </w:tcBorders>
            <w:shd w:val="clear" w:color="auto" w:fill="auto"/>
            <w:noWrap/>
            <w:vAlign w:val="bottom"/>
            <w:hideMark/>
          </w:tcPr>
          <w:p w14:paraId="322D03C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8936</w:t>
            </w:r>
          </w:p>
        </w:tc>
        <w:tc>
          <w:tcPr>
            <w:tcW w:w="960" w:type="dxa"/>
            <w:tcBorders>
              <w:top w:val="nil"/>
              <w:left w:val="nil"/>
              <w:bottom w:val="nil"/>
              <w:right w:val="nil"/>
            </w:tcBorders>
            <w:shd w:val="clear" w:color="auto" w:fill="auto"/>
            <w:noWrap/>
            <w:vAlign w:val="bottom"/>
            <w:hideMark/>
          </w:tcPr>
          <w:p w14:paraId="03F7F40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A5912C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632F1A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6E645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50B7BE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49D05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56F3EB0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49AC331" w14:textId="77777777" w:rsidTr="00DC05F5">
        <w:trPr>
          <w:trHeight w:val="300"/>
        </w:trPr>
        <w:tc>
          <w:tcPr>
            <w:tcW w:w="960" w:type="dxa"/>
            <w:tcBorders>
              <w:top w:val="nil"/>
              <w:left w:val="nil"/>
              <w:bottom w:val="nil"/>
              <w:right w:val="nil"/>
            </w:tcBorders>
            <w:shd w:val="clear" w:color="auto" w:fill="auto"/>
            <w:noWrap/>
            <w:vAlign w:val="bottom"/>
            <w:hideMark/>
          </w:tcPr>
          <w:p w14:paraId="5242B42C"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35</w:t>
            </w:r>
          </w:p>
        </w:tc>
        <w:tc>
          <w:tcPr>
            <w:tcW w:w="960" w:type="dxa"/>
            <w:tcBorders>
              <w:top w:val="nil"/>
              <w:left w:val="nil"/>
              <w:bottom w:val="nil"/>
              <w:right w:val="nil"/>
            </w:tcBorders>
            <w:shd w:val="clear" w:color="auto" w:fill="auto"/>
            <w:noWrap/>
            <w:vAlign w:val="bottom"/>
            <w:hideMark/>
          </w:tcPr>
          <w:p w14:paraId="6406D6B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8</w:t>
            </w:r>
          </w:p>
        </w:tc>
        <w:tc>
          <w:tcPr>
            <w:tcW w:w="960" w:type="dxa"/>
            <w:tcBorders>
              <w:top w:val="nil"/>
              <w:left w:val="nil"/>
              <w:bottom w:val="nil"/>
              <w:right w:val="nil"/>
            </w:tcBorders>
            <w:shd w:val="clear" w:color="auto" w:fill="auto"/>
            <w:noWrap/>
            <w:vAlign w:val="bottom"/>
            <w:hideMark/>
          </w:tcPr>
          <w:p w14:paraId="75684F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67</w:t>
            </w:r>
          </w:p>
        </w:tc>
        <w:tc>
          <w:tcPr>
            <w:tcW w:w="960" w:type="dxa"/>
            <w:tcBorders>
              <w:top w:val="nil"/>
              <w:left w:val="nil"/>
              <w:bottom w:val="nil"/>
              <w:right w:val="nil"/>
            </w:tcBorders>
            <w:shd w:val="clear" w:color="auto" w:fill="auto"/>
            <w:noWrap/>
            <w:vAlign w:val="bottom"/>
            <w:hideMark/>
          </w:tcPr>
          <w:p w14:paraId="3DC92D3B"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54</w:t>
            </w:r>
          </w:p>
        </w:tc>
        <w:tc>
          <w:tcPr>
            <w:tcW w:w="960" w:type="dxa"/>
            <w:tcBorders>
              <w:top w:val="nil"/>
              <w:left w:val="nil"/>
              <w:bottom w:val="nil"/>
              <w:right w:val="nil"/>
            </w:tcBorders>
            <w:shd w:val="clear" w:color="auto" w:fill="auto"/>
            <w:noWrap/>
            <w:vAlign w:val="bottom"/>
            <w:hideMark/>
          </w:tcPr>
          <w:p w14:paraId="69D9033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578</w:t>
            </w:r>
          </w:p>
        </w:tc>
        <w:tc>
          <w:tcPr>
            <w:tcW w:w="960" w:type="dxa"/>
            <w:tcBorders>
              <w:top w:val="nil"/>
              <w:left w:val="nil"/>
              <w:bottom w:val="nil"/>
              <w:right w:val="nil"/>
            </w:tcBorders>
            <w:shd w:val="clear" w:color="auto" w:fill="auto"/>
            <w:noWrap/>
            <w:vAlign w:val="bottom"/>
            <w:hideMark/>
          </w:tcPr>
          <w:p w14:paraId="455DBD4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303</w:t>
            </w:r>
          </w:p>
        </w:tc>
        <w:tc>
          <w:tcPr>
            <w:tcW w:w="960" w:type="dxa"/>
            <w:tcBorders>
              <w:top w:val="nil"/>
              <w:left w:val="nil"/>
              <w:bottom w:val="nil"/>
              <w:right w:val="nil"/>
            </w:tcBorders>
            <w:shd w:val="clear" w:color="auto" w:fill="auto"/>
            <w:noWrap/>
            <w:vAlign w:val="bottom"/>
            <w:hideMark/>
          </w:tcPr>
          <w:p w14:paraId="38326A1D"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11DABE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58C72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6ADD4E9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71D660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DDFEC9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28432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10FE6F65" w14:textId="77777777" w:rsidTr="00DC05F5">
        <w:trPr>
          <w:trHeight w:val="300"/>
        </w:trPr>
        <w:tc>
          <w:tcPr>
            <w:tcW w:w="960" w:type="dxa"/>
            <w:tcBorders>
              <w:top w:val="nil"/>
              <w:left w:val="nil"/>
              <w:bottom w:val="nil"/>
              <w:right w:val="nil"/>
            </w:tcBorders>
            <w:shd w:val="clear" w:color="auto" w:fill="auto"/>
            <w:noWrap/>
            <w:vAlign w:val="bottom"/>
            <w:hideMark/>
          </w:tcPr>
          <w:p w14:paraId="003EFC6E"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0</w:t>
            </w:r>
          </w:p>
        </w:tc>
        <w:tc>
          <w:tcPr>
            <w:tcW w:w="960" w:type="dxa"/>
            <w:tcBorders>
              <w:top w:val="nil"/>
              <w:left w:val="nil"/>
              <w:bottom w:val="nil"/>
              <w:right w:val="nil"/>
            </w:tcBorders>
            <w:shd w:val="clear" w:color="auto" w:fill="auto"/>
            <w:noWrap/>
            <w:vAlign w:val="bottom"/>
            <w:hideMark/>
          </w:tcPr>
          <w:p w14:paraId="0B66C25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78</w:t>
            </w:r>
          </w:p>
        </w:tc>
        <w:tc>
          <w:tcPr>
            <w:tcW w:w="960" w:type="dxa"/>
            <w:tcBorders>
              <w:top w:val="nil"/>
              <w:left w:val="nil"/>
              <w:bottom w:val="nil"/>
              <w:right w:val="nil"/>
            </w:tcBorders>
            <w:shd w:val="clear" w:color="auto" w:fill="auto"/>
            <w:noWrap/>
            <w:vAlign w:val="bottom"/>
            <w:hideMark/>
          </w:tcPr>
          <w:p w14:paraId="0039FD7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4</w:t>
            </w:r>
          </w:p>
        </w:tc>
        <w:tc>
          <w:tcPr>
            <w:tcW w:w="960" w:type="dxa"/>
            <w:tcBorders>
              <w:top w:val="nil"/>
              <w:left w:val="nil"/>
              <w:bottom w:val="nil"/>
              <w:right w:val="nil"/>
            </w:tcBorders>
            <w:shd w:val="clear" w:color="auto" w:fill="auto"/>
            <w:noWrap/>
            <w:vAlign w:val="bottom"/>
            <w:hideMark/>
          </w:tcPr>
          <w:p w14:paraId="4BBD842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13</w:t>
            </w:r>
          </w:p>
        </w:tc>
        <w:tc>
          <w:tcPr>
            <w:tcW w:w="960" w:type="dxa"/>
            <w:tcBorders>
              <w:top w:val="nil"/>
              <w:left w:val="nil"/>
              <w:bottom w:val="nil"/>
              <w:right w:val="nil"/>
            </w:tcBorders>
            <w:shd w:val="clear" w:color="auto" w:fill="auto"/>
            <w:noWrap/>
            <w:vAlign w:val="bottom"/>
            <w:hideMark/>
          </w:tcPr>
          <w:p w14:paraId="4082C2A1"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214</w:t>
            </w:r>
          </w:p>
        </w:tc>
        <w:tc>
          <w:tcPr>
            <w:tcW w:w="960" w:type="dxa"/>
            <w:tcBorders>
              <w:top w:val="nil"/>
              <w:left w:val="nil"/>
              <w:bottom w:val="nil"/>
              <w:right w:val="nil"/>
            </w:tcBorders>
            <w:shd w:val="clear" w:color="auto" w:fill="auto"/>
            <w:noWrap/>
            <w:vAlign w:val="bottom"/>
            <w:hideMark/>
          </w:tcPr>
          <w:p w14:paraId="7371773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53</w:t>
            </w:r>
          </w:p>
        </w:tc>
        <w:tc>
          <w:tcPr>
            <w:tcW w:w="960" w:type="dxa"/>
            <w:tcBorders>
              <w:top w:val="nil"/>
              <w:left w:val="nil"/>
              <w:bottom w:val="nil"/>
              <w:right w:val="nil"/>
            </w:tcBorders>
            <w:shd w:val="clear" w:color="auto" w:fill="auto"/>
            <w:noWrap/>
            <w:vAlign w:val="bottom"/>
            <w:hideMark/>
          </w:tcPr>
          <w:p w14:paraId="62F8A724"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83108A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C2539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B094C90"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CAD85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46D9C1D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EE3F4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21BFBCC1" w14:textId="77777777" w:rsidTr="00DC05F5">
        <w:trPr>
          <w:trHeight w:val="300"/>
        </w:trPr>
        <w:tc>
          <w:tcPr>
            <w:tcW w:w="960" w:type="dxa"/>
            <w:tcBorders>
              <w:top w:val="nil"/>
              <w:left w:val="nil"/>
              <w:bottom w:val="nil"/>
              <w:right w:val="nil"/>
            </w:tcBorders>
            <w:shd w:val="clear" w:color="auto" w:fill="auto"/>
            <w:noWrap/>
            <w:vAlign w:val="bottom"/>
            <w:hideMark/>
          </w:tcPr>
          <w:p w14:paraId="0C043F0D"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45</w:t>
            </w:r>
          </w:p>
        </w:tc>
        <w:tc>
          <w:tcPr>
            <w:tcW w:w="960" w:type="dxa"/>
            <w:tcBorders>
              <w:top w:val="nil"/>
              <w:left w:val="nil"/>
              <w:bottom w:val="nil"/>
              <w:right w:val="nil"/>
            </w:tcBorders>
            <w:shd w:val="clear" w:color="auto" w:fill="auto"/>
            <w:noWrap/>
            <w:vAlign w:val="bottom"/>
            <w:hideMark/>
          </w:tcPr>
          <w:p w14:paraId="19F3828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4</w:t>
            </w:r>
          </w:p>
        </w:tc>
        <w:tc>
          <w:tcPr>
            <w:tcW w:w="960" w:type="dxa"/>
            <w:tcBorders>
              <w:top w:val="nil"/>
              <w:left w:val="nil"/>
              <w:bottom w:val="nil"/>
              <w:right w:val="nil"/>
            </w:tcBorders>
            <w:shd w:val="clear" w:color="auto" w:fill="auto"/>
            <w:noWrap/>
            <w:vAlign w:val="bottom"/>
            <w:hideMark/>
          </w:tcPr>
          <w:p w14:paraId="2DE366B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9</w:t>
            </w:r>
          </w:p>
        </w:tc>
        <w:tc>
          <w:tcPr>
            <w:tcW w:w="960" w:type="dxa"/>
            <w:tcBorders>
              <w:top w:val="nil"/>
              <w:left w:val="nil"/>
              <w:bottom w:val="nil"/>
              <w:right w:val="nil"/>
            </w:tcBorders>
            <w:shd w:val="clear" w:color="auto" w:fill="auto"/>
            <w:noWrap/>
            <w:vAlign w:val="bottom"/>
            <w:hideMark/>
          </w:tcPr>
          <w:p w14:paraId="07E81CA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102</w:t>
            </w:r>
          </w:p>
        </w:tc>
        <w:tc>
          <w:tcPr>
            <w:tcW w:w="960" w:type="dxa"/>
            <w:tcBorders>
              <w:top w:val="nil"/>
              <w:left w:val="nil"/>
              <w:bottom w:val="nil"/>
              <w:right w:val="nil"/>
            </w:tcBorders>
            <w:shd w:val="clear" w:color="auto" w:fill="auto"/>
            <w:noWrap/>
            <w:vAlign w:val="bottom"/>
            <w:hideMark/>
          </w:tcPr>
          <w:p w14:paraId="6E9FDF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538</w:t>
            </w:r>
          </w:p>
        </w:tc>
        <w:tc>
          <w:tcPr>
            <w:tcW w:w="960" w:type="dxa"/>
            <w:tcBorders>
              <w:top w:val="nil"/>
              <w:left w:val="nil"/>
              <w:bottom w:val="nil"/>
              <w:right w:val="nil"/>
            </w:tcBorders>
            <w:shd w:val="clear" w:color="auto" w:fill="auto"/>
            <w:noWrap/>
            <w:vAlign w:val="bottom"/>
            <w:hideMark/>
          </w:tcPr>
          <w:p w14:paraId="064FF67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661</w:t>
            </w:r>
          </w:p>
        </w:tc>
        <w:tc>
          <w:tcPr>
            <w:tcW w:w="960" w:type="dxa"/>
            <w:tcBorders>
              <w:top w:val="nil"/>
              <w:left w:val="nil"/>
              <w:bottom w:val="nil"/>
              <w:right w:val="nil"/>
            </w:tcBorders>
            <w:shd w:val="clear" w:color="auto" w:fill="auto"/>
            <w:noWrap/>
            <w:vAlign w:val="bottom"/>
            <w:hideMark/>
          </w:tcPr>
          <w:p w14:paraId="44B02AB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3562D03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ADAE137"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9FED1E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2FC73302"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07FC8E06"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nil"/>
              <w:right w:val="nil"/>
            </w:tcBorders>
            <w:shd w:val="clear" w:color="auto" w:fill="auto"/>
            <w:noWrap/>
            <w:vAlign w:val="bottom"/>
            <w:hideMark/>
          </w:tcPr>
          <w:p w14:paraId="7EE13BC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r w:rsidR="00DC05F5" w:rsidRPr="00DC05F5" w14:paraId="43F21F44" w14:textId="77777777" w:rsidTr="00DC05F5">
        <w:trPr>
          <w:trHeight w:val="300"/>
        </w:trPr>
        <w:tc>
          <w:tcPr>
            <w:tcW w:w="960" w:type="dxa"/>
            <w:tcBorders>
              <w:top w:val="nil"/>
              <w:left w:val="nil"/>
              <w:bottom w:val="single" w:sz="4" w:space="0" w:color="auto"/>
              <w:right w:val="nil"/>
            </w:tcBorders>
            <w:shd w:val="clear" w:color="auto" w:fill="auto"/>
            <w:noWrap/>
            <w:vAlign w:val="bottom"/>
            <w:hideMark/>
          </w:tcPr>
          <w:p w14:paraId="53B90211" w14:textId="77777777" w:rsidR="00DC05F5" w:rsidRPr="00DC05F5" w:rsidRDefault="00DC05F5" w:rsidP="00E2473A">
            <w:pPr>
              <w:rPr>
                <w:rFonts w:eastAsia="Times New Roman"/>
                <w:i/>
                <w:iCs/>
                <w:color w:val="000000"/>
                <w:sz w:val="22"/>
                <w:szCs w:val="22"/>
                <w:lang w:val="nl-NL" w:eastAsia="nl-NL"/>
              </w:rPr>
            </w:pPr>
            <w:r w:rsidRPr="00DC05F5">
              <w:rPr>
                <w:rFonts w:eastAsia="Times New Roman"/>
                <w:i/>
                <w:iCs/>
                <w:color w:val="000000"/>
                <w:sz w:val="22"/>
                <w:szCs w:val="22"/>
                <w:lang w:val="nl-NL" w:eastAsia="nl-NL"/>
              </w:rPr>
              <w:t xml:space="preserve">k </w:t>
            </w:r>
            <w:r w:rsidRPr="00DC05F5">
              <w:rPr>
                <w:rFonts w:eastAsia="Times New Roman"/>
                <w:color w:val="000000"/>
                <w:sz w:val="22"/>
                <w:szCs w:val="22"/>
                <w:lang w:val="nl-NL" w:eastAsia="nl-NL"/>
              </w:rPr>
              <w:t>= 50</w:t>
            </w:r>
          </w:p>
        </w:tc>
        <w:tc>
          <w:tcPr>
            <w:tcW w:w="960" w:type="dxa"/>
            <w:tcBorders>
              <w:top w:val="nil"/>
              <w:left w:val="nil"/>
              <w:bottom w:val="single" w:sz="4" w:space="0" w:color="auto"/>
              <w:right w:val="nil"/>
            </w:tcBorders>
            <w:shd w:val="clear" w:color="auto" w:fill="auto"/>
            <w:noWrap/>
            <w:vAlign w:val="bottom"/>
            <w:hideMark/>
          </w:tcPr>
          <w:p w14:paraId="7B912ABA"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8</w:t>
            </w:r>
          </w:p>
        </w:tc>
        <w:tc>
          <w:tcPr>
            <w:tcW w:w="960" w:type="dxa"/>
            <w:tcBorders>
              <w:top w:val="nil"/>
              <w:left w:val="nil"/>
              <w:bottom w:val="single" w:sz="4" w:space="0" w:color="auto"/>
              <w:right w:val="nil"/>
            </w:tcBorders>
            <w:shd w:val="clear" w:color="auto" w:fill="auto"/>
            <w:noWrap/>
            <w:vAlign w:val="bottom"/>
            <w:hideMark/>
          </w:tcPr>
          <w:p w14:paraId="0B2118A3"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77</w:t>
            </w:r>
          </w:p>
        </w:tc>
        <w:tc>
          <w:tcPr>
            <w:tcW w:w="960" w:type="dxa"/>
            <w:tcBorders>
              <w:top w:val="nil"/>
              <w:left w:val="nil"/>
              <w:bottom w:val="single" w:sz="4" w:space="0" w:color="auto"/>
              <w:right w:val="nil"/>
            </w:tcBorders>
            <w:shd w:val="clear" w:color="auto" w:fill="auto"/>
            <w:noWrap/>
            <w:vAlign w:val="bottom"/>
            <w:hideMark/>
          </w:tcPr>
          <w:p w14:paraId="0FBACA7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0939</w:t>
            </w:r>
          </w:p>
        </w:tc>
        <w:tc>
          <w:tcPr>
            <w:tcW w:w="960" w:type="dxa"/>
            <w:tcBorders>
              <w:top w:val="nil"/>
              <w:left w:val="nil"/>
              <w:bottom w:val="single" w:sz="4" w:space="0" w:color="auto"/>
              <w:right w:val="nil"/>
            </w:tcBorders>
            <w:shd w:val="clear" w:color="auto" w:fill="auto"/>
            <w:noWrap/>
            <w:vAlign w:val="bottom"/>
            <w:hideMark/>
          </w:tcPr>
          <w:p w14:paraId="0BF5A88C"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6855</w:t>
            </w:r>
          </w:p>
        </w:tc>
        <w:tc>
          <w:tcPr>
            <w:tcW w:w="960" w:type="dxa"/>
            <w:tcBorders>
              <w:top w:val="nil"/>
              <w:left w:val="nil"/>
              <w:bottom w:val="single" w:sz="4" w:space="0" w:color="auto"/>
              <w:right w:val="nil"/>
            </w:tcBorders>
            <w:shd w:val="clear" w:color="auto" w:fill="auto"/>
            <w:noWrap/>
            <w:vAlign w:val="bottom"/>
            <w:hideMark/>
          </w:tcPr>
          <w:p w14:paraId="6A4FC59E"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0.9762</w:t>
            </w:r>
          </w:p>
        </w:tc>
        <w:tc>
          <w:tcPr>
            <w:tcW w:w="960" w:type="dxa"/>
            <w:tcBorders>
              <w:top w:val="nil"/>
              <w:left w:val="nil"/>
              <w:bottom w:val="single" w:sz="4" w:space="0" w:color="auto"/>
              <w:right w:val="nil"/>
            </w:tcBorders>
            <w:shd w:val="clear" w:color="auto" w:fill="auto"/>
            <w:noWrap/>
            <w:vAlign w:val="bottom"/>
            <w:hideMark/>
          </w:tcPr>
          <w:p w14:paraId="115D38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04E961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1E0E4A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BB0642F"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49003B89"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28F8D628"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c>
          <w:tcPr>
            <w:tcW w:w="960" w:type="dxa"/>
            <w:tcBorders>
              <w:top w:val="nil"/>
              <w:left w:val="nil"/>
              <w:bottom w:val="single" w:sz="4" w:space="0" w:color="auto"/>
              <w:right w:val="nil"/>
            </w:tcBorders>
            <w:shd w:val="clear" w:color="auto" w:fill="auto"/>
            <w:noWrap/>
            <w:vAlign w:val="bottom"/>
            <w:hideMark/>
          </w:tcPr>
          <w:p w14:paraId="6D3C78C5" w14:textId="77777777" w:rsidR="00DC05F5" w:rsidRPr="00DC05F5" w:rsidRDefault="00DC05F5" w:rsidP="00E2473A">
            <w:pPr>
              <w:jc w:val="right"/>
              <w:rPr>
                <w:rFonts w:eastAsia="Times New Roman"/>
                <w:color w:val="000000"/>
                <w:sz w:val="22"/>
                <w:szCs w:val="22"/>
                <w:lang w:val="nl-NL" w:eastAsia="nl-NL"/>
              </w:rPr>
            </w:pPr>
            <w:r w:rsidRPr="00DC05F5">
              <w:rPr>
                <w:rFonts w:eastAsia="Times New Roman"/>
                <w:color w:val="000000"/>
                <w:sz w:val="22"/>
                <w:szCs w:val="22"/>
                <w:lang w:val="nl-NL" w:eastAsia="nl-NL"/>
              </w:rPr>
              <w:t>1</w:t>
            </w:r>
          </w:p>
        </w:tc>
      </w:tr>
    </w:tbl>
    <w:p w14:paraId="4029A9F6" w14:textId="0AE558FA" w:rsidR="00E45649" w:rsidRPr="00517C68" w:rsidRDefault="00517C68" w:rsidP="00E2473A">
      <w:pPr>
        <w:spacing w:after="160"/>
      </w:pPr>
      <w:r w:rsidRPr="00517C68">
        <w:rPr>
          <w:i/>
        </w:rPr>
        <w:t xml:space="preserve">Note. </w:t>
      </w:r>
      <w:r>
        <w:t>Power values of 1 are rounded power values when &gt; .99</w:t>
      </w:r>
      <w:r w:rsidR="00D440D5">
        <w:t>9</w:t>
      </w:r>
      <w:r>
        <w:t>5.</w:t>
      </w:r>
    </w:p>
    <w:p w14:paraId="54B8565F" w14:textId="5AE113F2" w:rsidR="00E45649" w:rsidRDefault="00E45649">
      <w:pPr>
        <w:spacing w:after="160" w:line="259" w:lineRule="auto"/>
        <w:rPr>
          <w:i/>
        </w:rPr>
      </w:pPr>
      <w:r>
        <w:rPr>
          <w:b/>
          <w:i/>
        </w:rPr>
        <w:br w:type="page"/>
      </w:r>
    </w:p>
    <w:p w14:paraId="6006467A" w14:textId="77777777" w:rsidR="00DC05F5" w:rsidRDefault="00DC05F5" w:rsidP="001C29F2">
      <w:pPr>
        <w:pStyle w:val="APAHeading1"/>
        <w:jc w:val="left"/>
        <w:rPr>
          <w:b w:val="0"/>
          <w:i/>
        </w:rPr>
        <w:sectPr w:rsidR="00DC05F5" w:rsidSect="00AE34A3">
          <w:pgSz w:w="16838" w:h="11906" w:orient="landscape"/>
          <w:pgMar w:top="1412" w:right="1412" w:bottom="1412" w:left="1412" w:header="709" w:footer="709" w:gutter="0"/>
          <w:cols w:space="708"/>
          <w:titlePg/>
          <w:docGrid w:linePitch="360"/>
        </w:sectPr>
      </w:pPr>
    </w:p>
    <w:p w14:paraId="6B72AAE4" w14:textId="599931EF" w:rsidR="008C512C" w:rsidRDefault="005256BB">
      <w:pPr>
        <w:spacing w:after="160" w:line="259" w:lineRule="auto"/>
      </w:pPr>
      <w:r>
        <w:lastRenderedPageBreak/>
        <w:t>Table 4</w:t>
      </w:r>
    </w:p>
    <w:p w14:paraId="18F3CB7B" w14:textId="79D366A6" w:rsidR="008C512C" w:rsidRPr="00AE34A3" w:rsidRDefault="008C512C" w:rsidP="00EB0DA4">
      <w:pPr>
        <w:spacing w:after="160"/>
        <w:rPr>
          <w:i/>
        </w:rPr>
      </w:pPr>
      <w:r w:rsidRPr="00AE34A3">
        <w:rPr>
          <w:i/>
        </w:rPr>
        <w:t>Summary table of Fisher method results across journals.</w:t>
      </w:r>
    </w:p>
    <w:tbl>
      <w:tblPr>
        <w:tblW w:w="10880" w:type="dxa"/>
        <w:tblCellMar>
          <w:left w:w="70" w:type="dxa"/>
          <w:right w:w="70" w:type="dxa"/>
        </w:tblCellMar>
        <w:tblLook w:val="04A0" w:firstRow="1" w:lastRow="0" w:firstColumn="1" w:lastColumn="0" w:noHBand="0" w:noVBand="1"/>
      </w:tblPr>
      <w:tblGrid>
        <w:gridCol w:w="800"/>
        <w:gridCol w:w="640"/>
        <w:gridCol w:w="640"/>
        <w:gridCol w:w="680"/>
        <w:gridCol w:w="640"/>
        <w:gridCol w:w="640"/>
        <w:gridCol w:w="740"/>
        <w:gridCol w:w="740"/>
        <w:gridCol w:w="800"/>
        <w:gridCol w:w="1660"/>
        <w:gridCol w:w="1600"/>
        <w:gridCol w:w="1300"/>
      </w:tblGrid>
      <w:tr w:rsidR="001B3861" w:rsidRPr="001B3861" w14:paraId="1A449DD8"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6A55BC76"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Journal</w:t>
            </w:r>
          </w:p>
        </w:tc>
        <w:tc>
          <w:tcPr>
            <w:tcW w:w="640" w:type="dxa"/>
            <w:tcBorders>
              <w:top w:val="nil"/>
              <w:left w:val="nil"/>
              <w:bottom w:val="single" w:sz="4" w:space="0" w:color="auto"/>
              <w:right w:val="nil"/>
            </w:tcBorders>
            <w:shd w:val="clear" w:color="auto" w:fill="auto"/>
            <w:noWrap/>
            <w:vAlign w:val="bottom"/>
            <w:hideMark/>
          </w:tcPr>
          <w:p w14:paraId="762BD980"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w:t>
            </w:r>
          </w:p>
        </w:tc>
        <w:tc>
          <w:tcPr>
            <w:tcW w:w="640" w:type="dxa"/>
            <w:tcBorders>
              <w:top w:val="nil"/>
              <w:left w:val="nil"/>
              <w:bottom w:val="single" w:sz="4" w:space="0" w:color="auto"/>
              <w:right w:val="nil"/>
            </w:tcBorders>
            <w:shd w:val="clear" w:color="auto" w:fill="auto"/>
            <w:noWrap/>
            <w:vAlign w:val="bottom"/>
            <w:hideMark/>
          </w:tcPr>
          <w:p w14:paraId="0B43ED27"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w:t>
            </w:r>
          </w:p>
        </w:tc>
        <w:tc>
          <w:tcPr>
            <w:tcW w:w="680" w:type="dxa"/>
            <w:tcBorders>
              <w:top w:val="nil"/>
              <w:left w:val="nil"/>
              <w:bottom w:val="single" w:sz="4" w:space="0" w:color="auto"/>
              <w:right w:val="nil"/>
            </w:tcBorders>
            <w:shd w:val="clear" w:color="auto" w:fill="auto"/>
            <w:noWrap/>
            <w:vAlign w:val="bottom"/>
            <w:hideMark/>
          </w:tcPr>
          <w:p w14:paraId="47EDA924"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k = 3</w:t>
            </w:r>
          </w:p>
        </w:tc>
        <w:tc>
          <w:tcPr>
            <w:tcW w:w="640" w:type="dxa"/>
            <w:tcBorders>
              <w:top w:val="nil"/>
              <w:left w:val="nil"/>
              <w:bottom w:val="single" w:sz="4" w:space="0" w:color="auto"/>
              <w:right w:val="nil"/>
            </w:tcBorders>
            <w:shd w:val="clear" w:color="auto" w:fill="auto"/>
            <w:noWrap/>
            <w:vAlign w:val="bottom"/>
            <w:hideMark/>
          </w:tcPr>
          <w:p w14:paraId="037E97DC"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4</w:t>
            </w:r>
          </w:p>
        </w:tc>
        <w:tc>
          <w:tcPr>
            <w:tcW w:w="640" w:type="dxa"/>
            <w:tcBorders>
              <w:top w:val="nil"/>
              <w:left w:val="nil"/>
              <w:bottom w:val="single" w:sz="4" w:space="0" w:color="auto"/>
              <w:right w:val="nil"/>
            </w:tcBorders>
            <w:shd w:val="clear" w:color="auto" w:fill="auto"/>
            <w:noWrap/>
            <w:vAlign w:val="bottom"/>
            <w:hideMark/>
          </w:tcPr>
          <w:p w14:paraId="2A9474D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5</w:t>
            </w:r>
          </w:p>
        </w:tc>
        <w:tc>
          <w:tcPr>
            <w:tcW w:w="740" w:type="dxa"/>
            <w:tcBorders>
              <w:top w:val="nil"/>
              <w:left w:val="nil"/>
              <w:bottom w:val="single" w:sz="4" w:space="0" w:color="auto"/>
              <w:right w:val="nil"/>
            </w:tcBorders>
            <w:shd w:val="clear" w:color="auto" w:fill="auto"/>
            <w:noWrap/>
            <w:vAlign w:val="bottom"/>
            <w:hideMark/>
          </w:tcPr>
          <w:p w14:paraId="1C5426FE"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10</w:t>
            </w:r>
          </w:p>
        </w:tc>
        <w:tc>
          <w:tcPr>
            <w:tcW w:w="740" w:type="dxa"/>
            <w:tcBorders>
              <w:top w:val="nil"/>
              <w:left w:val="nil"/>
              <w:bottom w:val="single" w:sz="4" w:space="0" w:color="auto"/>
              <w:right w:val="nil"/>
            </w:tcBorders>
            <w:shd w:val="clear" w:color="auto" w:fill="auto"/>
            <w:noWrap/>
            <w:vAlign w:val="bottom"/>
            <w:hideMark/>
          </w:tcPr>
          <w:p w14:paraId="6368968B" w14:textId="77777777" w:rsidR="001B3861" w:rsidRPr="001B3861" w:rsidRDefault="001B3861" w:rsidP="00EB0DA4">
            <w:pPr>
              <w:rPr>
                <w:rFonts w:eastAsia="Times New Roman"/>
                <w:i/>
                <w:iCs/>
                <w:color w:val="000000"/>
                <w:sz w:val="22"/>
                <w:szCs w:val="22"/>
                <w:lang w:val="nl-NL" w:eastAsia="nl-NL"/>
              </w:rPr>
            </w:pPr>
            <w:r w:rsidRPr="001B3861">
              <w:rPr>
                <w:rFonts w:eastAsia="Times New Roman"/>
                <w:i/>
                <w:iCs/>
                <w:color w:val="000000"/>
                <w:sz w:val="22"/>
                <w:szCs w:val="22"/>
                <w:lang w:val="nl-NL" w:eastAsia="nl-NL"/>
              </w:rPr>
              <w:t xml:space="preserve">k </w:t>
            </w:r>
            <w:r w:rsidRPr="001B3861">
              <w:rPr>
                <w:rFonts w:eastAsia="Times New Roman"/>
                <w:color w:val="000000"/>
                <w:sz w:val="22"/>
                <w:szCs w:val="22"/>
                <w:lang w:val="nl-NL" w:eastAsia="nl-NL"/>
              </w:rPr>
              <w:t>= 20</w:t>
            </w:r>
          </w:p>
        </w:tc>
        <w:tc>
          <w:tcPr>
            <w:tcW w:w="800" w:type="dxa"/>
            <w:tcBorders>
              <w:top w:val="nil"/>
              <w:left w:val="nil"/>
              <w:bottom w:val="single" w:sz="4" w:space="0" w:color="auto"/>
              <w:right w:val="nil"/>
            </w:tcBorders>
            <w:shd w:val="clear" w:color="auto" w:fill="auto"/>
            <w:noWrap/>
            <w:vAlign w:val="bottom"/>
            <w:hideMark/>
          </w:tcPr>
          <w:p w14:paraId="3E643C25"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1660" w:type="dxa"/>
            <w:tcBorders>
              <w:top w:val="nil"/>
              <w:left w:val="nil"/>
              <w:bottom w:val="single" w:sz="4" w:space="0" w:color="auto"/>
              <w:right w:val="nil"/>
            </w:tcBorders>
            <w:shd w:val="clear" w:color="auto" w:fill="auto"/>
            <w:noWrap/>
            <w:vAlign w:val="bottom"/>
            <w:hideMark/>
          </w:tcPr>
          <w:p w14:paraId="266435A1" w14:textId="6B2EF872"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 xml:space="preserve">Count </w:t>
            </w:r>
            <w:r>
              <w:rPr>
                <w:rFonts w:eastAsia="Times New Roman"/>
                <w:i/>
                <w:color w:val="000000"/>
                <w:sz w:val="22"/>
                <w:szCs w:val="22"/>
                <w:lang w:val="nl-NL" w:eastAsia="nl-NL"/>
              </w:rPr>
              <w:t xml:space="preserve">k </w:t>
            </w:r>
            <w:r>
              <w:rPr>
                <w:rFonts w:eastAsia="Times New Roman"/>
                <w:color w:val="000000"/>
                <w:sz w:val="22"/>
                <w:szCs w:val="22"/>
                <w:lang w:val="nl-NL" w:eastAsia="nl-NL"/>
              </w:rPr>
              <w:t>= 0</w:t>
            </w:r>
          </w:p>
        </w:tc>
        <w:tc>
          <w:tcPr>
            <w:tcW w:w="1600" w:type="dxa"/>
            <w:tcBorders>
              <w:top w:val="nil"/>
              <w:left w:val="nil"/>
              <w:bottom w:val="single" w:sz="4" w:space="0" w:color="auto"/>
              <w:right w:val="nil"/>
            </w:tcBorders>
            <w:shd w:val="clear" w:color="auto" w:fill="auto"/>
            <w:noWrap/>
            <w:vAlign w:val="bottom"/>
            <w:hideMark/>
          </w:tcPr>
          <w:p w14:paraId="6D6A2153" w14:textId="05D0444D" w:rsidR="001B3861" w:rsidRPr="001B3861" w:rsidRDefault="001F789E" w:rsidP="00EB0DA4">
            <w:pPr>
              <w:rPr>
                <w:rFonts w:eastAsia="Times New Roman"/>
                <w:color w:val="000000"/>
                <w:sz w:val="22"/>
                <w:szCs w:val="22"/>
                <w:lang w:val="nl-NL" w:eastAsia="nl-NL"/>
              </w:rPr>
            </w:pPr>
            <w:r>
              <w:rPr>
                <w:rFonts w:eastAsia="Times New Roman"/>
                <w:color w:val="000000"/>
                <w:sz w:val="22"/>
                <w:szCs w:val="22"/>
                <w:lang w:val="nl-NL" w:eastAsia="nl-NL"/>
              </w:rPr>
              <w:t>S</w:t>
            </w:r>
            <w:r w:rsidR="001B3861" w:rsidRPr="001B3861">
              <w:rPr>
                <w:rFonts w:eastAsia="Times New Roman"/>
                <w:color w:val="000000"/>
                <w:sz w:val="22"/>
                <w:szCs w:val="22"/>
                <w:lang w:val="nl-NL" w:eastAsia="nl-NL"/>
              </w:rPr>
              <w:t>ignificant</w:t>
            </w:r>
            <w:r>
              <w:rPr>
                <w:rFonts w:eastAsia="Times New Roman"/>
                <w:color w:val="000000"/>
                <w:sz w:val="22"/>
                <w:szCs w:val="22"/>
                <w:lang w:val="nl-NL" w:eastAsia="nl-NL"/>
              </w:rPr>
              <w:t xml:space="preserve"> Fisher</w:t>
            </w:r>
          </w:p>
        </w:tc>
        <w:tc>
          <w:tcPr>
            <w:tcW w:w="1300" w:type="dxa"/>
            <w:tcBorders>
              <w:top w:val="nil"/>
              <w:left w:val="nil"/>
              <w:bottom w:val="single" w:sz="4" w:space="0" w:color="auto"/>
              <w:right w:val="nil"/>
            </w:tcBorders>
            <w:shd w:val="clear" w:color="auto" w:fill="auto"/>
            <w:noWrap/>
            <w:vAlign w:val="bottom"/>
            <w:hideMark/>
          </w:tcPr>
          <w:p w14:paraId="1B8D6411"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Nr. of papers</w:t>
            </w:r>
          </w:p>
        </w:tc>
      </w:tr>
      <w:tr w:rsidR="001B3861" w:rsidRPr="001B3861" w14:paraId="03B9A5BB" w14:textId="77777777" w:rsidTr="00DA1FA4">
        <w:trPr>
          <w:trHeight w:val="300"/>
        </w:trPr>
        <w:tc>
          <w:tcPr>
            <w:tcW w:w="800" w:type="dxa"/>
            <w:tcBorders>
              <w:top w:val="nil"/>
              <w:left w:val="nil"/>
              <w:bottom w:val="nil"/>
              <w:right w:val="nil"/>
            </w:tcBorders>
            <w:shd w:val="clear" w:color="auto" w:fill="auto"/>
            <w:noWrap/>
            <w:vAlign w:val="bottom"/>
            <w:hideMark/>
          </w:tcPr>
          <w:p w14:paraId="55682DC0" w14:textId="77777777" w:rsidR="001B3861" w:rsidRPr="001B3861" w:rsidRDefault="001B3861" w:rsidP="00EB0DA4">
            <w:pPr>
              <w:rPr>
                <w:rFonts w:eastAsia="Times New Roman"/>
                <w:color w:val="000000"/>
                <w:sz w:val="22"/>
                <w:szCs w:val="22"/>
                <w:lang w:val="nl-NL" w:eastAsia="nl-NL"/>
              </w:rPr>
            </w:pPr>
            <w:r w:rsidRPr="001B3861">
              <w:rPr>
                <w:rFonts w:eastAsia="Times New Roman"/>
                <w:color w:val="000000"/>
                <w:sz w:val="22"/>
                <w:szCs w:val="22"/>
                <w:lang w:val="nl-NL" w:eastAsia="nl-NL"/>
              </w:rPr>
              <w:t>Overall</w:t>
            </w:r>
          </w:p>
        </w:tc>
        <w:tc>
          <w:tcPr>
            <w:tcW w:w="640" w:type="dxa"/>
            <w:tcBorders>
              <w:top w:val="nil"/>
              <w:left w:val="nil"/>
              <w:bottom w:val="nil"/>
              <w:right w:val="nil"/>
            </w:tcBorders>
            <w:shd w:val="clear" w:color="auto" w:fill="auto"/>
            <w:noWrap/>
            <w:vAlign w:val="bottom"/>
            <w:hideMark/>
          </w:tcPr>
          <w:p w14:paraId="18B0072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578</w:t>
            </w:r>
          </w:p>
        </w:tc>
        <w:tc>
          <w:tcPr>
            <w:tcW w:w="640" w:type="dxa"/>
            <w:tcBorders>
              <w:top w:val="nil"/>
              <w:left w:val="nil"/>
              <w:bottom w:val="nil"/>
              <w:right w:val="nil"/>
            </w:tcBorders>
            <w:shd w:val="clear" w:color="auto" w:fill="auto"/>
            <w:noWrap/>
            <w:vAlign w:val="bottom"/>
            <w:hideMark/>
          </w:tcPr>
          <w:p w14:paraId="340E317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06</w:t>
            </w:r>
          </w:p>
        </w:tc>
        <w:tc>
          <w:tcPr>
            <w:tcW w:w="680" w:type="dxa"/>
            <w:tcBorders>
              <w:top w:val="nil"/>
              <w:left w:val="nil"/>
              <w:bottom w:val="nil"/>
              <w:right w:val="nil"/>
            </w:tcBorders>
            <w:shd w:val="clear" w:color="auto" w:fill="auto"/>
            <w:noWrap/>
            <w:vAlign w:val="bottom"/>
            <w:hideMark/>
          </w:tcPr>
          <w:p w14:paraId="1F8B7539"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53</w:t>
            </w:r>
          </w:p>
        </w:tc>
        <w:tc>
          <w:tcPr>
            <w:tcW w:w="640" w:type="dxa"/>
            <w:tcBorders>
              <w:top w:val="nil"/>
              <w:left w:val="nil"/>
              <w:bottom w:val="nil"/>
              <w:right w:val="nil"/>
            </w:tcBorders>
            <w:shd w:val="clear" w:color="auto" w:fill="auto"/>
            <w:noWrap/>
            <w:vAlign w:val="bottom"/>
            <w:hideMark/>
          </w:tcPr>
          <w:p w14:paraId="441CD5E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686</w:t>
            </w:r>
          </w:p>
        </w:tc>
        <w:tc>
          <w:tcPr>
            <w:tcW w:w="640" w:type="dxa"/>
            <w:tcBorders>
              <w:top w:val="nil"/>
              <w:left w:val="nil"/>
              <w:bottom w:val="nil"/>
              <w:right w:val="nil"/>
            </w:tcBorders>
            <w:shd w:val="clear" w:color="auto" w:fill="auto"/>
            <w:noWrap/>
            <w:vAlign w:val="bottom"/>
            <w:hideMark/>
          </w:tcPr>
          <w:p w14:paraId="21463890"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10</w:t>
            </w:r>
          </w:p>
        </w:tc>
        <w:tc>
          <w:tcPr>
            <w:tcW w:w="740" w:type="dxa"/>
            <w:tcBorders>
              <w:top w:val="nil"/>
              <w:left w:val="nil"/>
              <w:bottom w:val="nil"/>
              <w:right w:val="nil"/>
            </w:tcBorders>
            <w:shd w:val="clear" w:color="auto" w:fill="auto"/>
            <w:noWrap/>
            <w:vAlign w:val="bottom"/>
            <w:hideMark/>
          </w:tcPr>
          <w:p w14:paraId="1DF4B0A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736</w:t>
            </w:r>
          </w:p>
        </w:tc>
        <w:tc>
          <w:tcPr>
            <w:tcW w:w="740" w:type="dxa"/>
            <w:tcBorders>
              <w:top w:val="nil"/>
              <w:left w:val="nil"/>
              <w:bottom w:val="nil"/>
              <w:right w:val="nil"/>
            </w:tcBorders>
            <w:shd w:val="clear" w:color="auto" w:fill="auto"/>
            <w:noWrap/>
            <w:vAlign w:val="bottom"/>
            <w:hideMark/>
          </w:tcPr>
          <w:p w14:paraId="4F299CF5"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809</w:t>
            </w:r>
          </w:p>
        </w:tc>
        <w:tc>
          <w:tcPr>
            <w:tcW w:w="800" w:type="dxa"/>
            <w:tcBorders>
              <w:top w:val="nil"/>
              <w:left w:val="nil"/>
              <w:bottom w:val="nil"/>
              <w:right w:val="nil"/>
            </w:tcBorders>
            <w:shd w:val="clear" w:color="auto" w:fill="auto"/>
            <w:noWrap/>
            <w:vAlign w:val="bottom"/>
            <w:hideMark/>
          </w:tcPr>
          <w:p w14:paraId="0A7735E1"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0.471</w:t>
            </w:r>
          </w:p>
        </w:tc>
        <w:tc>
          <w:tcPr>
            <w:tcW w:w="1660" w:type="dxa"/>
            <w:tcBorders>
              <w:top w:val="nil"/>
              <w:left w:val="nil"/>
              <w:bottom w:val="nil"/>
              <w:right w:val="nil"/>
            </w:tcBorders>
            <w:shd w:val="clear" w:color="auto" w:fill="auto"/>
            <w:noWrap/>
            <w:vAlign w:val="bottom"/>
            <w:hideMark/>
          </w:tcPr>
          <w:p w14:paraId="1A5AA82C"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4343</w:t>
            </w:r>
          </w:p>
        </w:tc>
        <w:tc>
          <w:tcPr>
            <w:tcW w:w="1600" w:type="dxa"/>
            <w:tcBorders>
              <w:top w:val="nil"/>
              <w:left w:val="nil"/>
              <w:bottom w:val="nil"/>
              <w:right w:val="nil"/>
            </w:tcBorders>
            <w:shd w:val="clear" w:color="auto" w:fill="auto"/>
            <w:noWrap/>
            <w:vAlign w:val="bottom"/>
            <w:hideMark/>
          </w:tcPr>
          <w:p w14:paraId="22F252A3"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6947</w:t>
            </w:r>
          </w:p>
        </w:tc>
        <w:tc>
          <w:tcPr>
            <w:tcW w:w="1300" w:type="dxa"/>
            <w:tcBorders>
              <w:top w:val="nil"/>
              <w:left w:val="nil"/>
              <w:bottom w:val="nil"/>
              <w:right w:val="nil"/>
            </w:tcBorders>
            <w:shd w:val="clear" w:color="auto" w:fill="auto"/>
            <w:noWrap/>
            <w:vAlign w:val="bottom"/>
            <w:hideMark/>
          </w:tcPr>
          <w:p w14:paraId="455908F6" w14:textId="77777777" w:rsidR="001B3861" w:rsidRPr="001B3861" w:rsidRDefault="001B3861" w:rsidP="00EB0DA4">
            <w:pPr>
              <w:jc w:val="right"/>
              <w:rPr>
                <w:rFonts w:eastAsia="Times New Roman"/>
                <w:color w:val="000000"/>
                <w:sz w:val="22"/>
                <w:szCs w:val="22"/>
                <w:lang w:val="nl-NL" w:eastAsia="nl-NL"/>
              </w:rPr>
            </w:pPr>
            <w:r w:rsidRPr="001B3861">
              <w:rPr>
                <w:rFonts w:eastAsia="Times New Roman"/>
                <w:color w:val="000000"/>
                <w:sz w:val="22"/>
                <w:szCs w:val="22"/>
                <w:lang w:val="nl-NL" w:eastAsia="nl-NL"/>
              </w:rPr>
              <w:t>14759</w:t>
            </w:r>
          </w:p>
        </w:tc>
      </w:tr>
      <w:tr w:rsidR="00DA1FA4" w:rsidRPr="001B3861" w14:paraId="67D86DD2" w14:textId="77777777" w:rsidTr="00DA1FA4">
        <w:trPr>
          <w:trHeight w:val="300"/>
        </w:trPr>
        <w:tc>
          <w:tcPr>
            <w:tcW w:w="800" w:type="dxa"/>
            <w:tcBorders>
              <w:top w:val="nil"/>
              <w:left w:val="nil"/>
              <w:bottom w:val="nil"/>
              <w:right w:val="nil"/>
            </w:tcBorders>
            <w:shd w:val="clear" w:color="auto" w:fill="auto"/>
            <w:noWrap/>
            <w:vAlign w:val="bottom"/>
            <w:hideMark/>
          </w:tcPr>
          <w:p w14:paraId="04179AAE"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DP</w:t>
            </w:r>
          </w:p>
        </w:tc>
        <w:tc>
          <w:tcPr>
            <w:tcW w:w="640" w:type="dxa"/>
            <w:tcBorders>
              <w:top w:val="nil"/>
              <w:left w:val="nil"/>
              <w:bottom w:val="nil"/>
              <w:right w:val="nil"/>
            </w:tcBorders>
            <w:shd w:val="clear" w:color="auto" w:fill="auto"/>
            <w:noWrap/>
            <w:vAlign w:val="bottom"/>
            <w:hideMark/>
          </w:tcPr>
          <w:p w14:paraId="1895AAFA" w14:textId="4E805468" w:rsidR="00DA1FA4" w:rsidRPr="001B3861" w:rsidRDefault="00DA1FA4" w:rsidP="00DA1FA4">
            <w:pPr>
              <w:jc w:val="right"/>
              <w:rPr>
                <w:rFonts w:eastAsia="Times New Roman"/>
                <w:color w:val="000000"/>
                <w:sz w:val="22"/>
                <w:szCs w:val="22"/>
                <w:lang w:val="nl-NL" w:eastAsia="nl-NL"/>
              </w:rPr>
            </w:pPr>
            <w:r>
              <w:rPr>
                <w:color w:val="000000"/>
                <w:sz w:val="22"/>
                <w:szCs w:val="22"/>
              </w:rPr>
              <w:t>0.661</w:t>
            </w:r>
          </w:p>
        </w:tc>
        <w:tc>
          <w:tcPr>
            <w:tcW w:w="640" w:type="dxa"/>
            <w:tcBorders>
              <w:top w:val="nil"/>
              <w:left w:val="nil"/>
              <w:bottom w:val="nil"/>
              <w:right w:val="nil"/>
            </w:tcBorders>
            <w:shd w:val="clear" w:color="auto" w:fill="auto"/>
            <w:noWrap/>
            <w:vAlign w:val="bottom"/>
            <w:hideMark/>
          </w:tcPr>
          <w:p w14:paraId="40CD0147" w14:textId="3B62594B" w:rsidR="00DA1FA4" w:rsidRPr="001B3861" w:rsidRDefault="00DA1FA4" w:rsidP="00DA1FA4">
            <w:pPr>
              <w:jc w:val="right"/>
              <w:rPr>
                <w:rFonts w:eastAsia="Times New Roman"/>
                <w:color w:val="000000"/>
                <w:sz w:val="22"/>
                <w:szCs w:val="22"/>
                <w:lang w:val="nl-NL" w:eastAsia="nl-NL"/>
              </w:rPr>
            </w:pPr>
            <w:r>
              <w:rPr>
                <w:color w:val="000000"/>
                <w:sz w:val="22"/>
                <w:szCs w:val="22"/>
              </w:rPr>
              <w:t>0.669</w:t>
            </w:r>
          </w:p>
        </w:tc>
        <w:tc>
          <w:tcPr>
            <w:tcW w:w="680" w:type="dxa"/>
            <w:tcBorders>
              <w:top w:val="nil"/>
              <w:left w:val="nil"/>
              <w:bottom w:val="nil"/>
              <w:right w:val="nil"/>
            </w:tcBorders>
            <w:shd w:val="clear" w:color="auto" w:fill="auto"/>
            <w:noWrap/>
            <w:vAlign w:val="bottom"/>
            <w:hideMark/>
          </w:tcPr>
          <w:p w14:paraId="13B6CD13" w14:textId="29AB93B7" w:rsidR="00DA1FA4" w:rsidRPr="001B3861" w:rsidRDefault="00DA1FA4" w:rsidP="00DA1FA4">
            <w:pPr>
              <w:jc w:val="right"/>
              <w:rPr>
                <w:rFonts w:eastAsia="Times New Roman"/>
                <w:color w:val="000000"/>
                <w:sz w:val="22"/>
                <w:szCs w:val="22"/>
                <w:lang w:val="nl-NL" w:eastAsia="nl-NL"/>
              </w:rPr>
            </w:pPr>
            <w:r>
              <w:rPr>
                <w:color w:val="000000"/>
                <w:sz w:val="22"/>
                <w:szCs w:val="22"/>
              </w:rPr>
              <w:t>0.698</w:t>
            </w:r>
          </w:p>
        </w:tc>
        <w:tc>
          <w:tcPr>
            <w:tcW w:w="640" w:type="dxa"/>
            <w:tcBorders>
              <w:top w:val="nil"/>
              <w:left w:val="nil"/>
              <w:bottom w:val="nil"/>
              <w:right w:val="nil"/>
            </w:tcBorders>
            <w:shd w:val="clear" w:color="auto" w:fill="auto"/>
            <w:noWrap/>
            <w:vAlign w:val="bottom"/>
            <w:hideMark/>
          </w:tcPr>
          <w:p w14:paraId="66E601EE" w14:textId="03A0F15C"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640" w:type="dxa"/>
            <w:tcBorders>
              <w:top w:val="nil"/>
              <w:left w:val="nil"/>
              <w:bottom w:val="nil"/>
              <w:right w:val="nil"/>
            </w:tcBorders>
            <w:shd w:val="clear" w:color="auto" w:fill="auto"/>
            <w:noWrap/>
            <w:vAlign w:val="bottom"/>
            <w:hideMark/>
          </w:tcPr>
          <w:p w14:paraId="20E4F1DD" w14:textId="5EDC3311" w:rsidR="00DA1FA4" w:rsidRPr="001B3861" w:rsidRDefault="00DA1FA4" w:rsidP="00DA1FA4">
            <w:pPr>
              <w:jc w:val="right"/>
              <w:rPr>
                <w:rFonts w:eastAsia="Times New Roman"/>
                <w:color w:val="000000"/>
                <w:sz w:val="22"/>
                <w:szCs w:val="22"/>
                <w:lang w:val="nl-NL" w:eastAsia="nl-NL"/>
              </w:rPr>
            </w:pPr>
            <w:r>
              <w:rPr>
                <w:color w:val="000000"/>
                <w:sz w:val="22"/>
                <w:szCs w:val="22"/>
              </w:rPr>
              <w:t>0.781</w:t>
            </w:r>
          </w:p>
        </w:tc>
        <w:tc>
          <w:tcPr>
            <w:tcW w:w="740" w:type="dxa"/>
            <w:tcBorders>
              <w:top w:val="nil"/>
              <w:left w:val="nil"/>
              <w:bottom w:val="nil"/>
              <w:right w:val="nil"/>
            </w:tcBorders>
            <w:shd w:val="clear" w:color="auto" w:fill="auto"/>
            <w:noWrap/>
            <w:vAlign w:val="bottom"/>
            <w:hideMark/>
          </w:tcPr>
          <w:p w14:paraId="0A1F5C11" w14:textId="54CCE7AC" w:rsidR="00DA1FA4" w:rsidRPr="001B3861" w:rsidRDefault="00DA1FA4" w:rsidP="00DA1FA4">
            <w:pPr>
              <w:jc w:val="right"/>
              <w:rPr>
                <w:rFonts w:eastAsia="Times New Roman"/>
                <w:color w:val="000000"/>
                <w:sz w:val="22"/>
                <w:szCs w:val="22"/>
                <w:lang w:val="nl-NL" w:eastAsia="nl-NL"/>
              </w:rPr>
            </w:pPr>
            <w:r>
              <w:rPr>
                <w:color w:val="000000"/>
                <w:sz w:val="22"/>
                <w:szCs w:val="22"/>
              </w:rPr>
              <w:t>0.769</w:t>
            </w:r>
          </w:p>
        </w:tc>
        <w:tc>
          <w:tcPr>
            <w:tcW w:w="740" w:type="dxa"/>
            <w:tcBorders>
              <w:top w:val="nil"/>
              <w:left w:val="nil"/>
              <w:bottom w:val="nil"/>
              <w:right w:val="nil"/>
            </w:tcBorders>
            <w:shd w:val="clear" w:color="auto" w:fill="auto"/>
            <w:noWrap/>
            <w:vAlign w:val="bottom"/>
            <w:hideMark/>
          </w:tcPr>
          <w:p w14:paraId="701BB52A" w14:textId="6A58E949" w:rsidR="00DA1FA4" w:rsidRPr="001B3861" w:rsidRDefault="00DA1FA4" w:rsidP="00DA1FA4">
            <w:pPr>
              <w:jc w:val="right"/>
              <w:rPr>
                <w:rFonts w:eastAsia="Times New Roman"/>
                <w:color w:val="000000"/>
                <w:sz w:val="22"/>
                <w:szCs w:val="22"/>
                <w:lang w:val="nl-NL" w:eastAsia="nl-NL"/>
              </w:rPr>
            </w:pPr>
            <w:r>
              <w:rPr>
                <w:color w:val="000000"/>
                <w:sz w:val="22"/>
                <w:szCs w:val="22"/>
              </w:rPr>
              <w:t>0.750</w:t>
            </w:r>
          </w:p>
        </w:tc>
        <w:tc>
          <w:tcPr>
            <w:tcW w:w="800" w:type="dxa"/>
            <w:tcBorders>
              <w:top w:val="nil"/>
              <w:left w:val="nil"/>
              <w:bottom w:val="nil"/>
              <w:right w:val="nil"/>
            </w:tcBorders>
            <w:shd w:val="clear" w:color="auto" w:fill="auto"/>
            <w:noWrap/>
            <w:vAlign w:val="bottom"/>
            <w:hideMark/>
          </w:tcPr>
          <w:p w14:paraId="720206EA" w14:textId="7812D11F" w:rsidR="00DA1FA4" w:rsidRPr="001B3861" w:rsidRDefault="00DA1FA4" w:rsidP="00DA1FA4">
            <w:pPr>
              <w:jc w:val="right"/>
              <w:rPr>
                <w:rFonts w:eastAsia="Times New Roman"/>
                <w:color w:val="000000"/>
                <w:sz w:val="22"/>
                <w:szCs w:val="22"/>
                <w:lang w:val="nl-NL" w:eastAsia="nl-NL"/>
              </w:rPr>
            </w:pPr>
            <w:r>
              <w:rPr>
                <w:color w:val="000000"/>
                <w:sz w:val="22"/>
                <w:szCs w:val="22"/>
              </w:rPr>
              <w:t>0.465</w:t>
            </w:r>
          </w:p>
        </w:tc>
        <w:tc>
          <w:tcPr>
            <w:tcW w:w="1660" w:type="dxa"/>
            <w:tcBorders>
              <w:top w:val="nil"/>
              <w:left w:val="nil"/>
              <w:bottom w:val="nil"/>
              <w:right w:val="nil"/>
            </w:tcBorders>
            <w:shd w:val="clear" w:color="auto" w:fill="auto"/>
            <w:noWrap/>
            <w:vAlign w:val="bottom"/>
            <w:hideMark/>
          </w:tcPr>
          <w:p w14:paraId="52D0262F"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58</w:t>
            </w:r>
          </w:p>
        </w:tc>
        <w:tc>
          <w:tcPr>
            <w:tcW w:w="1600" w:type="dxa"/>
            <w:tcBorders>
              <w:top w:val="nil"/>
              <w:left w:val="nil"/>
              <w:bottom w:val="nil"/>
              <w:right w:val="nil"/>
            </w:tcBorders>
            <w:shd w:val="clear" w:color="auto" w:fill="auto"/>
            <w:noWrap/>
            <w:vAlign w:val="bottom"/>
            <w:hideMark/>
          </w:tcPr>
          <w:p w14:paraId="1655B790"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061</w:t>
            </w:r>
          </w:p>
        </w:tc>
        <w:tc>
          <w:tcPr>
            <w:tcW w:w="1300" w:type="dxa"/>
            <w:tcBorders>
              <w:top w:val="nil"/>
              <w:left w:val="nil"/>
              <w:bottom w:val="nil"/>
              <w:right w:val="nil"/>
            </w:tcBorders>
            <w:shd w:val="clear" w:color="auto" w:fill="auto"/>
            <w:noWrap/>
            <w:vAlign w:val="bottom"/>
            <w:hideMark/>
          </w:tcPr>
          <w:p w14:paraId="716FC4A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283</w:t>
            </w:r>
          </w:p>
        </w:tc>
      </w:tr>
      <w:tr w:rsidR="00DA1FA4" w:rsidRPr="001B3861" w14:paraId="29E0FCEE" w14:textId="77777777" w:rsidTr="00DA1FA4">
        <w:trPr>
          <w:trHeight w:val="300"/>
        </w:trPr>
        <w:tc>
          <w:tcPr>
            <w:tcW w:w="800" w:type="dxa"/>
            <w:tcBorders>
              <w:top w:val="nil"/>
              <w:left w:val="nil"/>
              <w:bottom w:val="nil"/>
              <w:right w:val="nil"/>
            </w:tcBorders>
            <w:shd w:val="clear" w:color="auto" w:fill="auto"/>
            <w:noWrap/>
            <w:vAlign w:val="bottom"/>
            <w:hideMark/>
          </w:tcPr>
          <w:p w14:paraId="74F9F6D0"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FP</w:t>
            </w:r>
          </w:p>
        </w:tc>
        <w:tc>
          <w:tcPr>
            <w:tcW w:w="640" w:type="dxa"/>
            <w:tcBorders>
              <w:top w:val="nil"/>
              <w:left w:val="nil"/>
              <w:bottom w:val="nil"/>
              <w:right w:val="nil"/>
            </w:tcBorders>
            <w:shd w:val="clear" w:color="auto" w:fill="auto"/>
            <w:noWrap/>
            <w:vAlign w:val="bottom"/>
            <w:hideMark/>
          </w:tcPr>
          <w:p w14:paraId="347E8E7D" w14:textId="28B135A2" w:rsidR="00DA1FA4" w:rsidRPr="001B3861" w:rsidRDefault="00DA1FA4" w:rsidP="00DA1FA4">
            <w:pPr>
              <w:jc w:val="right"/>
              <w:rPr>
                <w:rFonts w:eastAsia="Times New Roman"/>
                <w:color w:val="000000"/>
                <w:sz w:val="22"/>
                <w:szCs w:val="22"/>
                <w:lang w:val="nl-NL" w:eastAsia="nl-NL"/>
              </w:rPr>
            </w:pPr>
            <w:r>
              <w:rPr>
                <w:color w:val="000000"/>
                <w:sz w:val="22"/>
                <w:szCs w:val="22"/>
              </w:rPr>
              <w:t>0.416</w:t>
            </w:r>
          </w:p>
        </w:tc>
        <w:tc>
          <w:tcPr>
            <w:tcW w:w="640" w:type="dxa"/>
            <w:tcBorders>
              <w:top w:val="nil"/>
              <w:left w:val="nil"/>
              <w:bottom w:val="nil"/>
              <w:right w:val="nil"/>
            </w:tcBorders>
            <w:shd w:val="clear" w:color="auto" w:fill="auto"/>
            <w:noWrap/>
            <w:vAlign w:val="bottom"/>
            <w:hideMark/>
          </w:tcPr>
          <w:p w14:paraId="762D0DE0" w14:textId="4CDE3284" w:rsidR="00DA1FA4" w:rsidRPr="001B3861" w:rsidRDefault="00DA1FA4" w:rsidP="00DA1FA4">
            <w:pPr>
              <w:jc w:val="right"/>
              <w:rPr>
                <w:rFonts w:eastAsia="Times New Roman"/>
                <w:color w:val="000000"/>
                <w:sz w:val="22"/>
                <w:szCs w:val="22"/>
                <w:lang w:val="nl-NL" w:eastAsia="nl-NL"/>
              </w:rPr>
            </w:pPr>
            <w:r>
              <w:rPr>
                <w:color w:val="000000"/>
                <w:sz w:val="22"/>
                <w:szCs w:val="22"/>
              </w:rPr>
              <w:t>0.508</w:t>
            </w:r>
          </w:p>
        </w:tc>
        <w:tc>
          <w:tcPr>
            <w:tcW w:w="680" w:type="dxa"/>
            <w:tcBorders>
              <w:top w:val="nil"/>
              <w:left w:val="nil"/>
              <w:bottom w:val="nil"/>
              <w:right w:val="nil"/>
            </w:tcBorders>
            <w:shd w:val="clear" w:color="auto" w:fill="auto"/>
            <w:noWrap/>
            <w:vAlign w:val="bottom"/>
            <w:hideMark/>
          </w:tcPr>
          <w:p w14:paraId="397A3A9E" w14:textId="00FD5FEA" w:rsidR="00DA1FA4" w:rsidRPr="001B3861" w:rsidRDefault="00DA1FA4" w:rsidP="00DA1FA4">
            <w:pPr>
              <w:jc w:val="right"/>
              <w:rPr>
                <w:rFonts w:eastAsia="Times New Roman"/>
                <w:color w:val="000000"/>
                <w:sz w:val="22"/>
                <w:szCs w:val="22"/>
                <w:lang w:val="nl-NL" w:eastAsia="nl-NL"/>
              </w:rPr>
            </w:pPr>
            <w:r>
              <w:rPr>
                <w:color w:val="000000"/>
                <w:sz w:val="22"/>
                <w:szCs w:val="22"/>
              </w:rPr>
              <w:t>0.569</w:t>
            </w:r>
          </w:p>
        </w:tc>
        <w:tc>
          <w:tcPr>
            <w:tcW w:w="640" w:type="dxa"/>
            <w:tcBorders>
              <w:top w:val="nil"/>
              <w:left w:val="nil"/>
              <w:bottom w:val="nil"/>
              <w:right w:val="nil"/>
            </w:tcBorders>
            <w:shd w:val="clear" w:color="auto" w:fill="auto"/>
            <w:noWrap/>
            <w:vAlign w:val="bottom"/>
            <w:hideMark/>
          </w:tcPr>
          <w:p w14:paraId="21279D23" w14:textId="49007016"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640" w:type="dxa"/>
            <w:tcBorders>
              <w:top w:val="nil"/>
              <w:left w:val="nil"/>
              <w:bottom w:val="nil"/>
              <w:right w:val="nil"/>
            </w:tcBorders>
            <w:shd w:val="clear" w:color="auto" w:fill="auto"/>
            <w:noWrap/>
            <w:vAlign w:val="bottom"/>
            <w:hideMark/>
          </w:tcPr>
          <w:p w14:paraId="07C4041C" w14:textId="0BBA2D25" w:rsidR="00DA1FA4" w:rsidRPr="001B3861" w:rsidRDefault="00DA1FA4" w:rsidP="00DA1FA4">
            <w:pPr>
              <w:jc w:val="right"/>
              <w:rPr>
                <w:rFonts w:eastAsia="Times New Roman"/>
                <w:color w:val="000000"/>
                <w:sz w:val="22"/>
                <w:szCs w:val="22"/>
                <w:lang w:val="nl-NL" w:eastAsia="nl-NL"/>
              </w:rPr>
            </w:pPr>
            <w:r>
              <w:rPr>
                <w:color w:val="000000"/>
                <w:sz w:val="22"/>
                <w:szCs w:val="22"/>
              </w:rPr>
              <w:t>0.638</w:t>
            </w:r>
          </w:p>
        </w:tc>
        <w:tc>
          <w:tcPr>
            <w:tcW w:w="740" w:type="dxa"/>
            <w:tcBorders>
              <w:top w:val="nil"/>
              <w:left w:val="nil"/>
              <w:bottom w:val="nil"/>
              <w:right w:val="nil"/>
            </w:tcBorders>
            <w:shd w:val="clear" w:color="auto" w:fill="auto"/>
            <w:noWrap/>
            <w:vAlign w:val="bottom"/>
            <w:hideMark/>
          </w:tcPr>
          <w:p w14:paraId="05DE6916" w14:textId="634DCE50" w:rsidR="00DA1FA4" w:rsidRPr="001B3861" w:rsidRDefault="00DA1FA4" w:rsidP="00DA1FA4">
            <w:pPr>
              <w:jc w:val="right"/>
              <w:rPr>
                <w:rFonts w:eastAsia="Times New Roman"/>
                <w:color w:val="000000"/>
                <w:sz w:val="22"/>
                <w:szCs w:val="22"/>
                <w:lang w:val="nl-NL" w:eastAsia="nl-NL"/>
              </w:rPr>
            </w:pPr>
            <w:r>
              <w:rPr>
                <w:color w:val="000000"/>
                <w:sz w:val="22"/>
                <w:szCs w:val="22"/>
              </w:rPr>
              <w:t>0.706</w:t>
            </w:r>
          </w:p>
        </w:tc>
        <w:tc>
          <w:tcPr>
            <w:tcW w:w="740" w:type="dxa"/>
            <w:tcBorders>
              <w:top w:val="nil"/>
              <w:left w:val="nil"/>
              <w:bottom w:val="nil"/>
              <w:right w:val="nil"/>
            </w:tcBorders>
            <w:shd w:val="clear" w:color="auto" w:fill="auto"/>
            <w:noWrap/>
            <w:vAlign w:val="bottom"/>
            <w:hideMark/>
          </w:tcPr>
          <w:p w14:paraId="40722C56" w14:textId="438F7BA4" w:rsidR="00DA1FA4" w:rsidRPr="001B3861" w:rsidRDefault="00DA1FA4" w:rsidP="00DA1FA4">
            <w:pPr>
              <w:jc w:val="right"/>
              <w:rPr>
                <w:rFonts w:eastAsia="Times New Roman"/>
                <w:color w:val="000000"/>
                <w:sz w:val="22"/>
                <w:szCs w:val="22"/>
                <w:lang w:val="nl-NL" w:eastAsia="nl-NL"/>
              </w:rPr>
            </w:pPr>
            <w:r>
              <w:rPr>
                <w:color w:val="000000"/>
                <w:sz w:val="22"/>
                <w:szCs w:val="22"/>
              </w:rPr>
              <w:t>0.000</w:t>
            </w:r>
          </w:p>
        </w:tc>
        <w:tc>
          <w:tcPr>
            <w:tcW w:w="800" w:type="dxa"/>
            <w:tcBorders>
              <w:top w:val="nil"/>
              <w:left w:val="nil"/>
              <w:bottom w:val="nil"/>
              <w:right w:val="nil"/>
            </w:tcBorders>
            <w:shd w:val="clear" w:color="auto" w:fill="auto"/>
            <w:noWrap/>
            <w:vAlign w:val="bottom"/>
            <w:hideMark/>
          </w:tcPr>
          <w:p w14:paraId="771BB3AF" w14:textId="44D880DA" w:rsidR="00DA1FA4" w:rsidRPr="001B3861" w:rsidRDefault="00DA1FA4" w:rsidP="00DA1FA4">
            <w:pPr>
              <w:jc w:val="right"/>
              <w:rPr>
                <w:rFonts w:eastAsia="Times New Roman"/>
                <w:color w:val="000000"/>
                <w:sz w:val="22"/>
                <w:szCs w:val="22"/>
                <w:lang w:val="nl-NL" w:eastAsia="nl-NL"/>
              </w:rPr>
            </w:pPr>
            <w:r>
              <w:rPr>
                <w:color w:val="000000"/>
                <w:sz w:val="22"/>
                <w:szCs w:val="22"/>
              </w:rPr>
              <w:t>0.452</w:t>
            </w:r>
          </w:p>
        </w:tc>
        <w:tc>
          <w:tcPr>
            <w:tcW w:w="1660" w:type="dxa"/>
            <w:tcBorders>
              <w:top w:val="nil"/>
              <w:left w:val="nil"/>
              <w:bottom w:val="nil"/>
              <w:right w:val="nil"/>
            </w:tcBorders>
            <w:shd w:val="clear" w:color="auto" w:fill="auto"/>
            <w:noWrap/>
            <w:vAlign w:val="bottom"/>
            <w:hideMark/>
          </w:tcPr>
          <w:p w14:paraId="7CC935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33</w:t>
            </w:r>
          </w:p>
        </w:tc>
        <w:tc>
          <w:tcPr>
            <w:tcW w:w="1600" w:type="dxa"/>
            <w:tcBorders>
              <w:top w:val="nil"/>
              <w:left w:val="nil"/>
              <w:bottom w:val="nil"/>
              <w:right w:val="nil"/>
            </w:tcBorders>
            <w:shd w:val="clear" w:color="auto" w:fill="auto"/>
            <w:noWrap/>
            <w:vAlign w:val="bottom"/>
            <w:hideMark/>
          </w:tcPr>
          <w:p w14:paraId="4E1A976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77</w:t>
            </w:r>
          </w:p>
        </w:tc>
        <w:tc>
          <w:tcPr>
            <w:tcW w:w="1300" w:type="dxa"/>
            <w:tcBorders>
              <w:top w:val="nil"/>
              <w:left w:val="nil"/>
              <w:bottom w:val="nil"/>
              <w:right w:val="nil"/>
            </w:tcBorders>
            <w:shd w:val="clear" w:color="auto" w:fill="auto"/>
            <w:noWrap/>
            <w:vAlign w:val="bottom"/>
            <w:hideMark/>
          </w:tcPr>
          <w:p w14:paraId="6D2E723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3</w:t>
            </w:r>
          </w:p>
        </w:tc>
      </w:tr>
      <w:tr w:rsidR="00DA1FA4" w:rsidRPr="001B3861" w14:paraId="4BDA0C47" w14:textId="77777777" w:rsidTr="00DA1FA4">
        <w:trPr>
          <w:trHeight w:val="300"/>
        </w:trPr>
        <w:tc>
          <w:tcPr>
            <w:tcW w:w="800" w:type="dxa"/>
            <w:tcBorders>
              <w:top w:val="nil"/>
              <w:left w:val="nil"/>
              <w:bottom w:val="nil"/>
              <w:right w:val="nil"/>
            </w:tcBorders>
            <w:shd w:val="clear" w:color="auto" w:fill="auto"/>
            <w:noWrap/>
            <w:vAlign w:val="bottom"/>
            <w:hideMark/>
          </w:tcPr>
          <w:p w14:paraId="3753F2A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AP</w:t>
            </w:r>
          </w:p>
        </w:tc>
        <w:tc>
          <w:tcPr>
            <w:tcW w:w="640" w:type="dxa"/>
            <w:tcBorders>
              <w:top w:val="nil"/>
              <w:left w:val="nil"/>
              <w:bottom w:val="nil"/>
              <w:right w:val="nil"/>
            </w:tcBorders>
            <w:shd w:val="clear" w:color="auto" w:fill="auto"/>
            <w:noWrap/>
            <w:vAlign w:val="bottom"/>
            <w:hideMark/>
          </w:tcPr>
          <w:p w14:paraId="2A8FDEDC" w14:textId="2258EA5B" w:rsidR="00DA1FA4" w:rsidRPr="001B3861" w:rsidRDefault="00DA1FA4" w:rsidP="00DA1FA4">
            <w:pPr>
              <w:jc w:val="right"/>
              <w:rPr>
                <w:rFonts w:eastAsia="Times New Roman"/>
                <w:color w:val="000000"/>
                <w:sz w:val="22"/>
                <w:szCs w:val="22"/>
                <w:lang w:val="nl-NL" w:eastAsia="nl-NL"/>
              </w:rPr>
            </w:pPr>
            <w:r>
              <w:rPr>
                <w:color w:val="000000"/>
                <w:sz w:val="22"/>
                <w:szCs w:val="22"/>
              </w:rPr>
              <w:t>0.487</w:t>
            </w:r>
          </w:p>
        </w:tc>
        <w:tc>
          <w:tcPr>
            <w:tcW w:w="640" w:type="dxa"/>
            <w:tcBorders>
              <w:top w:val="nil"/>
              <w:left w:val="nil"/>
              <w:bottom w:val="nil"/>
              <w:right w:val="nil"/>
            </w:tcBorders>
            <w:shd w:val="clear" w:color="auto" w:fill="auto"/>
            <w:noWrap/>
            <w:vAlign w:val="bottom"/>
            <w:hideMark/>
          </w:tcPr>
          <w:p w14:paraId="6C6565A0" w14:textId="1135F85B" w:rsidR="00DA1FA4" w:rsidRPr="001B3861" w:rsidRDefault="00DA1FA4" w:rsidP="00DA1FA4">
            <w:pPr>
              <w:jc w:val="right"/>
              <w:rPr>
                <w:rFonts w:eastAsia="Times New Roman"/>
                <w:color w:val="000000"/>
                <w:sz w:val="22"/>
                <w:szCs w:val="22"/>
                <w:lang w:val="nl-NL" w:eastAsia="nl-NL"/>
              </w:rPr>
            </w:pPr>
            <w:r>
              <w:rPr>
                <w:color w:val="000000"/>
                <w:sz w:val="22"/>
                <w:szCs w:val="22"/>
              </w:rPr>
              <w:t>0.363</w:t>
            </w:r>
          </w:p>
        </w:tc>
        <w:tc>
          <w:tcPr>
            <w:tcW w:w="680" w:type="dxa"/>
            <w:tcBorders>
              <w:top w:val="nil"/>
              <w:left w:val="nil"/>
              <w:bottom w:val="nil"/>
              <w:right w:val="nil"/>
            </w:tcBorders>
            <w:shd w:val="clear" w:color="auto" w:fill="auto"/>
            <w:noWrap/>
            <w:vAlign w:val="bottom"/>
            <w:hideMark/>
          </w:tcPr>
          <w:p w14:paraId="08F8A4D0" w14:textId="40C8C59D"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45D77270" w14:textId="6EB63BAF" w:rsidR="00DA1FA4" w:rsidRPr="001B3861" w:rsidRDefault="00DA1FA4" w:rsidP="00DA1FA4">
            <w:pPr>
              <w:jc w:val="right"/>
              <w:rPr>
                <w:rFonts w:eastAsia="Times New Roman"/>
                <w:color w:val="000000"/>
                <w:sz w:val="22"/>
                <w:szCs w:val="22"/>
                <w:lang w:val="nl-NL" w:eastAsia="nl-NL"/>
              </w:rPr>
            </w:pPr>
            <w:r>
              <w:rPr>
                <w:color w:val="000000"/>
                <w:sz w:val="22"/>
                <w:szCs w:val="22"/>
              </w:rPr>
              <w:t>0.531</w:t>
            </w:r>
          </w:p>
        </w:tc>
        <w:tc>
          <w:tcPr>
            <w:tcW w:w="640" w:type="dxa"/>
            <w:tcBorders>
              <w:top w:val="nil"/>
              <w:left w:val="nil"/>
              <w:bottom w:val="nil"/>
              <w:right w:val="nil"/>
            </w:tcBorders>
            <w:shd w:val="clear" w:color="auto" w:fill="auto"/>
            <w:noWrap/>
            <w:vAlign w:val="bottom"/>
            <w:hideMark/>
          </w:tcPr>
          <w:p w14:paraId="754E1956" w14:textId="4489C2CD" w:rsidR="00DA1FA4" w:rsidRPr="001B3861" w:rsidRDefault="00DA1FA4" w:rsidP="00DA1FA4">
            <w:pPr>
              <w:jc w:val="right"/>
              <w:rPr>
                <w:rFonts w:eastAsia="Times New Roman"/>
                <w:color w:val="000000"/>
                <w:sz w:val="22"/>
                <w:szCs w:val="22"/>
                <w:lang w:val="nl-NL" w:eastAsia="nl-NL"/>
              </w:rPr>
            </w:pPr>
            <w:r>
              <w:rPr>
                <w:color w:val="000000"/>
                <w:sz w:val="22"/>
                <w:szCs w:val="22"/>
              </w:rPr>
              <w:t>0.605</w:t>
            </w:r>
          </w:p>
        </w:tc>
        <w:tc>
          <w:tcPr>
            <w:tcW w:w="740" w:type="dxa"/>
            <w:tcBorders>
              <w:top w:val="nil"/>
              <w:left w:val="nil"/>
              <w:bottom w:val="nil"/>
              <w:right w:val="nil"/>
            </w:tcBorders>
            <w:shd w:val="clear" w:color="auto" w:fill="auto"/>
            <w:noWrap/>
            <w:vAlign w:val="bottom"/>
            <w:hideMark/>
          </w:tcPr>
          <w:p w14:paraId="502EF299" w14:textId="346C45B1" w:rsidR="00DA1FA4" w:rsidRPr="001B3861" w:rsidRDefault="00DA1FA4" w:rsidP="00DA1FA4">
            <w:pPr>
              <w:jc w:val="right"/>
              <w:rPr>
                <w:rFonts w:eastAsia="Times New Roman"/>
                <w:color w:val="000000"/>
                <w:sz w:val="22"/>
                <w:szCs w:val="22"/>
                <w:lang w:val="nl-NL" w:eastAsia="nl-NL"/>
              </w:rPr>
            </w:pPr>
            <w:r>
              <w:rPr>
                <w:color w:val="000000"/>
                <w:sz w:val="22"/>
                <w:szCs w:val="22"/>
              </w:rPr>
              <w:t>0.333</w:t>
            </w:r>
          </w:p>
        </w:tc>
        <w:tc>
          <w:tcPr>
            <w:tcW w:w="740" w:type="dxa"/>
            <w:tcBorders>
              <w:top w:val="nil"/>
              <w:left w:val="nil"/>
              <w:bottom w:val="nil"/>
              <w:right w:val="nil"/>
            </w:tcBorders>
            <w:shd w:val="clear" w:color="auto" w:fill="auto"/>
            <w:noWrap/>
            <w:vAlign w:val="bottom"/>
            <w:hideMark/>
          </w:tcPr>
          <w:p w14:paraId="341DC940" w14:textId="626E10F0"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75BE64C7" w14:textId="3A799C9F" w:rsidR="00DA1FA4" w:rsidRPr="001B3861" w:rsidRDefault="00DA1FA4" w:rsidP="00DA1FA4">
            <w:pPr>
              <w:jc w:val="right"/>
              <w:rPr>
                <w:rFonts w:eastAsia="Times New Roman"/>
                <w:color w:val="000000"/>
                <w:sz w:val="22"/>
                <w:szCs w:val="22"/>
                <w:lang w:val="nl-NL" w:eastAsia="nl-NL"/>
              </w:rPr>
            </w:pPr>
            <w:r>
              <w:rPr>
                <w:color w:val="000000"/>
                <w:sz w:val="22"/>
                <w:szCs w:val="22"/>
              </w:rPr>
              <w:t>0.299</w:t>
            </w:r>
          </w:p>
        </w:tc>
        <w:tc>
          <w:tcPr>
            <w:tcW w:w="1660" w:type="dxa"/>
            <w:tcBorders>
              <w:top w:val="nil"/>
              <w:left w:val="nil"/>
              <w:bottom w:val="nil"/>
              <w:right w:val="nil"/>
            </w:tcBorders>
            <w:shd w:val="clear" w:color="auto" w:fill="auto"/>
            <w:noWrap/>
            <w:vAlign w:val="bottom"/>
            <w:hideMark/>
          </w:tcPr>
          <w:p w14:paraId="242D1FE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88</w:t>
            </w:r>
          </w:p>
        </w:tc>
        <w:tc>
          <w:tcPr>
            <w:tcW w:w="1600" w:type="dxa"/>
            <w:tcBorders>
              <w:top w:val="nil"/>
              <w:left w:val="nil"/>
              <w:bottom w:val="nil"/>
              <w:right w:val="nil"/>
            </w:tcBorders>
            <w:shd w:val="clear" w:color="auto" w:fill="auto"/>
            <w:noWrap/>
            <w:vAlign w:val="bottom"/>
            <w:hideMark/>
          </w:tcPr>
          <w:p w14:paraId="722DB34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371</w:t>
            </w:r>
          </w:p>
        </w:tc>
        <w:tc>
          <w:tcPr>
            <w:tcW w:w="1300" w:type="dxa"/>
            <w:tcBorders>
              <w:top w:val="nil"/>
              <w:left w:val="nil"/>
              <w:bottom w:val="nil"/>
              <w:right w:val="nil"/>
            </w:tcBorders>
            <w:shd w:val="clear" w:color="auto" w:fill="auto"/>
            <w:noWrap/>
            <w:vAlign w:val="bottom"/>
            <w:hideMark/>
          </w:tcPr>
          <w:p w14:paraId="5E430314"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39</w:t>
            </w:r>
          </w:p>
        </w:tc>
      </w:tr>
      <w:tr w:rsidR="00DA1FA4" w:rsidRPr="001B3861" w14:paraId="4136CF1B" w14:textId="77777777" w:rsidTr="00DA1FA4">
        <w:trPr>
          <w:trHeight w:val="300"/>
        </w:trPr>
        <w:tc>
          <w:tcPr>
            <w:tcW w:w="800" w:type="dxa"/>
            <w:tcBorders>
              <w:top w:val="nil"/>
              <w:left w:val="nil"/>
              <w:bottom w:val="nil"/>
              <w:right w:val="nil"/>
            </w:tcBorders>
            <w:shd w:val="clear" w:color="auto" w:fill="auto"/>
            <w:noWrap/>
            <w:vAlign w:val="bottom"/>
            <w:hideMark/>
          </w:tcPr>
          <w:p w14:paraId="0715DCD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CCP</w:t>
            </w:r>
          </w:p>
        </w:tc>
        <w:tc>
          <w:tcPr>
            <w:tcW w:w="640" w:type="dxa"/>
            <w:tcBorders>
              <w:top w:val="nil"/>
              <w:left w:val="nil"/>
              <w:bottom w:val="nil"/>
              <w:right w:val="nil"/>
            </w:tcBorders>
            <w:shd w:val="clear" w:color="auto" w:fill="auto"/>
            <w:noWrap/>
            <w:vAlign w:val="bottom"/>
            <w:hideMark/>
          </w:tcPr>
          <w:p w14:paraId="6CC687F6" w14:textId="7EC67ADF" w:rsidR="00DA1FA4" w:rsidRPr="001B3861" w:rsidRDefault="00DA1FA4" w:rsidP="00DA1FA4">
            <w:pPr>
              <w:jc w:val="right"/>
              <w:rPr>
                <w:rFonts w:eastAsia="Times New Roman"/>
                <w:color w:val="000000"/>
                <w:sz w:val="22"/>
                <w:szCs w:val="22"/>
                <w:lang w:val="nl-NL" w:eastAsia="nl-NL"/>
              </w:rPr>
            </w:pPr>
            <w:r>
              <w:rPr>
                <w:color w:val="000000"/>
                <w:sz w:val="22"/>
                <w:szCs w:val="22"/>
              </w:rPr>
              <w:t>0.587</w:t>
            </w:r>
          </w:p>
        </w:tc>
        <w:tc>
          <w:tcPr>
            <w:tcW w:w="640" w:type="dxa"/>
            <w:tcBorders>
              <w:top w:val="nil"/>
              <w:left w:val="nil"/>
              <w:bottom w:val="nil"/>
              <w:right w:val="nil"/>
            </w:tcBorders>
            <w:shd w:val="clear" w:color="auto" w:fill="auto"/>
            <w:noWrap/>
            <w:vAlign w:val="bottom"/>
            <w:hideMark/>
          </w:tcPr>
          <w:p w14:paraId="175AD05F" w14:textId="77E6AB46" w:rsidR="00DA1FA4" w:rsidRPr="001B3861" w:rsidRDefault="00DA1FA4" w:rsidP="00DA1FA4">
            <w:pPr>
              <w:jc w:val="right"/>
              <w:rPr>
                <w:rFonts w:eastAsia="Times New Roman"/>
                <w:color w:val="000000"/>
                <w:sz w:val="22"/>
                <w:szCs w:val="22"/>
                <w:lang w:val="nl-NL" w:eastAsia="nl-NL"/>
              </w:rPr>
            </w:pPr>
            <w:r>
              <w:rPr>
                <w:color w:val="000000"/>
                <w:sz w:val="22"/>
                <w:szCs w:val="22"/>
              </w:rPr>
              <w:t>0.577</w:t>
            </w:r>
          </w:p>
        </w:tc>
        <w:tc>
          <w:tcPr>
            <w:tcW w:w="680" w:type="dxa"/>
            <w:tcBorders>
              <w:top w:val="nil"/>
              <w:left w:val="nil"/>
              <w:bottom w:val="nil"/>
              <w:right w:val="nil"/>
            </w:tcBorders>
            <w:shd w:val="clear" w:color="auto" w:fill="auto"/>
            <w:noWrap/>
            <w:vAlign w:val="bottom"/>
            <w:hideMark/>
          </w:tcPr>
          <w:p w14:paraId="11F8847C" w14:textId="7493E4CD" w:rsidR="00DA1FA4" w:rsidRPr="001B3861" w:rsidRDefault="00DA1FA4" w:rsidP="00DA1FA4">
            <w:pPr>
              <w:jc w:val="right"/>
              <w:rPr>
                <w:rFonts w:eastAsia="Times New Roman"/>
                <w:color w:val="000000"/>
                <w:sz w:val="22"/>
                <w:szCs w:val="22"/>
                <w:lang w:val="nl-NL" w:eastAsia="nl-NL"/>
              </w:rPr>
            </w:pPr>
            <w:r>
              <w:rPr>
                <w:color w:val="000000"/>
                <w:sz w:val="22"/>
                <w:szCs w:val="22"/>
              </w:rPr>
              <w:t>0.544</w:t>
            </w:r>
          </w:p>
        </w:tc>
        <w:tc>
          <w:tcPr>
            <w:tcW w:w="640" w:type="dxa"/>
            <w:tcBorders>
              <w:top w:val="nil"/>
              <w:left w:val="nil"/>
              <w:bottom w:val="nil"/>
              <w:right w:val="nil"/>
            </w:tcBorders>
            <w:shd w:val="clear" w:color="auto" w:fill="auto"/>
            <w:noWrap/>
            <w:vAlign w:val="bottom"/>
            <w:hideMark/>
          </w:tcPr>
          <w:p w14:paraId="05FF56D4" w14:textId="47AE5E7E" w:rsidR="00DA1FA4" w:rsidRPr="001B3861" w:rsidRDefault="00DA1FA4" w:rsidP="00DA1FA4">
            <w:pPr>
              <w:jc w:val="right"/>
              <w:rPr>
                <w:rFonts w:eastAsia="Times New Roman"/>
                <w:color w:val="000000"/>
                <w:sz w:val="22"/>
                <w:szCs w:val="22"/>
                <w:lang w:val="nl-NL" w:eastAsia="nl-NL"/>
              </w:rPr>
            </w:pPr>
            <w:r>
              <w:rPr>
                <w:color w:val="000000"/>
                <w:sz w:val="22"/>
                <w:szCs w:val="22"/>
              </w:rPr>
              <w:t>0.697</w:t>
            </w:r>
          </w:p>
        </w:tc>
        <w:tc>
          <w:tcPr>
            <w:tcW w:w="640" w:type="dxa"/>
            <w:tcBorders>
              <w:top w:val="nil"/>
              <w:left w:val="nil"/>
              <w:bottom w:val="nil"/>
              <w:right w:val="nil"/>
            </w:tcBorders>
            <w:shd w:val="clear" w:color="auto" w:fill="auto"/>
            <w:noWrap/>
            <w:vAlign w:val="bottom"/>
            <w:hideMark/>
          </w:tcPr>
          <w:p w14:paraId="2FB2A4F6" w14:textId="51592E98"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736F2FB4" w14:textId="495786D2"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740" w:type="dxa"/>
            <w:tcBorders>
              <w:top w:val="nil"/>
              <w:left w:val="nil"/>
              <w:bottom w:val="nil"/>
              <w:right w:val="nil"/>
            </w:tcBorders>
            <w:shd w:val="clear" w:color="auto" w:fill="auto"/>
            <w:noWrap/>
            <w:vAlign w:val="bottom"/>
            <w:hideMark/>
          </w:tcPr>
          <w:p w14:paraId="0B861164" w14:textId="39997F35" w:rsidR="00DA1FA4" w:rsidRPr="001B3861" w:rsidRDefault="00DA1FA4" w:rsidP="00DA1FA4">
            <w:pPr>
              <w:jc w:val="right"/>
              <w:rPr>
                <w:rFonts w:eastAsia="Times New Roman"/>
                <w:color w:val="000000"/>
                <w:sz w:val="22"/>
                <w:szCs w:val="22"/>
                <w:lang w:val="nl-NL" w:eastAsia="nl-NL"/>
              </w:rPr>
            </w:pPr>
            <w:r>
              <w:rPr>
                <w:color w:val="000000"/>
                <w:sz w:val="22"/>
                <w:szCs w:val="22"/>
              </w:rPr>
              <w:t>0.500</w:t>
            </w:r>
          </w:p>
        </w:tc>
        <w:tc>
          <w:tcPr>
            <w:tcW w:w="800" w:type="dxa"/>
            <w:tcBorders>
              <w:top w:val="nil"/>
              <w:left w:val="nil"/>
              <w:bottom w:val="nil"/>
              <w:right w:val="nil"/>
            </w:tcBorders>
            <w:shd w:val="clear" w:color="auto" w:fill="auto"/>
            <w:noWrap/>
            <w:vAlign w:val="bottom"/>
            <w:hideMark/>
          </w:tcPr>
          <w:p w14:paraId="3155ECB1" w14:textId="5447490E" w:rsidR="00DA1FA4" w:rsidRPr="001B3861" w:rsidRDefault="00DA1FA4" w:rsidP="00DA1FA4">
            <w:pPr>
              <w:jc w:val="right"/>
              <w:rPr>
                <w:rFonts w:eastAsia="Times New Roman"/>
                <w:color w:val="000000"/>
                <w:sz w:val="22"/>
                <w:szCs w:val="22"/>
                <w:lang w:val="nl-NL" w:eastAsia="nl-NL"/>
              </w:rPr>
            </w:pPr>
            <w:r>
              <w:rPr>
                <w:color w:val="000000"/>
                <w:sz w:val="22"/>
                <w:szCs w:val="22"/>
              </w:rPr>
              <w:t>0.343</w:t>
            </w:r>
          </w:p>
        </w:tc>
        <w:tc>
          <w:tcPr>
            <w:tcW w:w="1660" w:type="dxa"/>
            <w:tcBorders>
              <w:top w:val="nil"/>
              <w:left w:val="nil"/>
              <w:bottom w:val="nil"/>
              <w:right w:val="nil"/>
            </w:tcBorders>
            <w:shd w:val="clear" w:color="auto" w:fill="auto"/>
            <w:noWrap/>
            <w:vAlign w:val="bottom"/>
            <w:hideMark/>
          </w:tcPr>
          <w:p w14:paraId="48660117"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907</w:t>
            </w:r>
          </w:p>
        </w:tc>
        <w:tc>
          <w:tcPr>
            <w:tcW w:w="1600" w:type="dxa"/>
            <w:tcBorders>
              <w:top w:val="nil"/>
              <w:left w:val="nil"/>
              <w:bottom w:val="nil"/>
              <w:right w:val="nil"/>
            </w:tcBorders>
            <w:shd w:val="clear" w:color="auto" w:fill="auto"/>
            <w:noWrap/>
            <w:vAlign w:val="bottom"/>
            <w:hideMark/>
          </w:tcPr>
          <w:p w14:paraId="0C44B17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99</w:t>
            </w:r>
          </w:p>
        </w:tc>
        <w:tc>
          <w:tcPr>
            <w:tcW w:w="1300" w:type="dxa"/>
            <w:tcBorders>
              <w:top w:val="nil"/>
              <w:left w:val="nil"/>
              <w:bottom w:val="nil"/>
              <w:right w:val="nil"/>
            </w:tcBorders>
            <w:shd w:val="clear" w:color="auto" w:fill="auto"/>
            <w:noWrap/>
            <w:vAlign w:val="bottom"/>
            <w:hideMark/>
          </w:tcPr>
          <w:p w14:paraId="4257E6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039</w:t>
            </w:r>
          </w:p>
        </w:tc>
      </w:tr>
      <w:tr w:rsidR="00DA1FA4" w:rsidRPr="001B3861" w14:paraId="4B8A7497" w14:textId="77777777" w:rsidTr="00DA1FA4">
        <w:trPr>
          <w:trHeight w:val="300"/>
        </w:trPr>
        <w:tc>
          <w:tcPr>
            <w:tcW w:w="800" w:type="dxa"/>
            <w:tcBorders>
              <w:top w:val="nil"/>
              <w:left w:val="nil"/>
              <w:bottom w:val="nil"/>
              <w:right w:val="nil"/>
            </w:tcBorders>
            <w:shd w:val="clear" w:color="auto" w:fill="auto"/>
            <w:noWrap/>
            <w:vAlign w:val="bottom"/>
            <w:hideMark/>
          </w:tcPr>
          <w:p w14:paraId="6EB40FE1"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EPG</w:t>
            </w:r>
          </w:p>
        </w:tc>
        <w:tc>
          <w:tcPr>
            <w:tcW w:w="640" w:type="dxa"/>
            <w:tcBorders>
              <w:top w:val="nil"/>
              <w:left w:val="nil"/>
              <w:bottom w:val="nil"/>
              <w:right w:val="nil"/>
            </w:tcBorders>
            <w:shd w:val="clear" w:color="auto" w:fill="auto"/>
            <w:noWrap/>
            <w:vAlign w:val="bottom"/>
            <w:hideMark/>
          </w:tcPr>
          <w:p w14:paraId="0CD2191C" w14:textId="6C78A47B" w:rsidR="00DA1FA4" w:rsidRPr="001B3861" w:rsidRDefault="00DA1FA4" w:rsidP="00DA1FA4">
            <w:pPr>
              <w:jc w:val="right"/>
              <w:rPr>
                <w:rFonts w:eastAsia="Times New Roman"/>
                <w:color w:val="000000"/>
                <w:sz w:val="22"/>
                <w:szCs w:val="22"/>
                <w:lang w:val="nl-NL" w:eastAsia="nl-NL"/>
              </w:rPr>
            </w:pPr>
            <w:r>
              <w:rPr>
                <w:color w:val="000000"/>
                <w:sz w:val="22"/>
                <w:szCs w:val="22"/>
              </w:rPr>
              <w:t>0.514</w:t>
            </w:r>
          </w:p>
        </w:tc>
        <w:tc>
          <w:tcPr>
            <w:tcW w:w="640" w:type="dxa"/>
            <w:tcBorders>
              <w:top w:val="nil"/>
              <w:left w:val="nil"/>
              <w:bottom w:val="nil"/>
              <w:right w:val="nil"/>
            </w:tcBorders>
            <w:shd w:val="clear" w:color="auto" w:fill="auto"/>
            <w:noWrap/>
            <w:vAlign w:val="bottom"/>
            <w:hideMark/>
          </w:tcPr>
          <w:p w14:paraId="731A1013" w14:textId="367B7E7E"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680" w:type="dxa"/>
            <w:tcBorders>
              <w:top w:val="nil"/>
              <w:left w:val="nil"/>
              <w:bottom w:val="nil"/>
              <w:right w:val="nil"/>
            </w:tcBorders>
            <w:shd w:val="clear" w:color="auto" w:fill="auto"/>
            <w:noWrap/>
            <w:vAlign w:val="bottom"/>
            <w:hideMark/>
          </w:tcPr>
          <w:p w14:paraId="49E79EFD" w14:textId="1FEABB66" w:rsidR="00DA1FA4" w:rsidRPr="001B3861" w:rsidRDefault="00DA1FA4" w:rsidP="00DA1FA4">
            <w:pPr>
              <w:jc w:val="right"/>
              <w:rPr>
                <w:rFonts w:eastAsia="Times New Roman"/>
                <w:color w:val="000000"/>
                <w:sz w:val="22"/>
                <w:szCs w:val="22"/>
                <w:lang w:val="nl-NL" w:eastAsia="nl-NL"/>
              </w:rPr>
            </w:pPr>
            <w:r>
              <w:rPr>
                <w:color w:val="000000"/>
                <w:sz w:val="22"/>
                <w:szCs w:val="22"/>
              </w:rPr>
              <w:t>0.771</w:t>
            </w:r>
          </w:p>
        </w:tc>
        <w:tc>
          <w:tcPr>
            <w:tcW w:w="640" w:type="dxa"/>
            <w:tcBorders>
              <w:top w:val="nil"/>
              <w:left w:val="nil"/>
              <w:bottom w:val="nil"/>
              <w:right w:val="nil"/>
            </w:tcBorders>
            <w:shd w:val="clear" w:color="auto" w:fill="auto"/>
            <w:noWrap/>
            <w:vAlign w:val="bottom"/>
            <w:hideMark/>
          </w:tcPr>
          <w:p w14:paraId="55CB33F0" w14:textId="002BA2C0" w:rsidR="00DA1FA4" w:rsidRPr="001B3861" w:rsidRDefault="00DA1FA4" w:rsidP="00DA1FA4">
            <w:pPr>
              <w:jc w:val="right"/>
              <w:rPr>
                <w:rFonts w:eastAsia="Times New Roman"/>
                <w:color w:val="000000"/>
                <w:sz w:val="22"/>
                <w:szCs w:val="22"/>
                <w:lang w:val="nl-NL" w:eastAsia="nl-NL"/>
              </w:rPr>
            </w:pPr>
            <w:r>
              <w:rPr>
                <w:color w:val="000000"/>
                <w:sz w:val="22"/>
                <w:szCs w:val="22"/>
              </w:rPr>
              <w:t>0.679</w:t>
            </w:r>
          </w:p>
        </w:tc>
        <w:tc>
          <w:tcPr>
            <w:tcW w:w="640" w:type="dxa"/>
            <w:tcBorders>
              <w:top w:val="nil"/>
              <w:left w:val="nil"/>
              <w:bottom w:val="nil"/>
              <w:right w:val="nil"/>
            </w:tcBorders>
            <w:shd w:val="clear" w:color="auto" w:fill="auto"/>
            <w:noWrap/>
            <w:vAlign w:val="bottom"/>
            <w:hideMark/>
          </w:tcPr>
          <w:p w14:paraId="6F946AD5" w14:textId="5615BF78" w:rsidR="00DA1FA4" w:rsidRPr="001B3861" w:rsidRDefault="00DA1FA4" w:rsidP="00DA1FA4">
            <w:pPr>
              <w:jc w:val="right"/>
              <w:rPr>
                <w:rFonts w:eastAsia="Times New Roman"/>
                <w:color w:val="000000"/>
                <w:sz w:val="22"/>
                <w:szCs w:val="22"/>
                <w:lang w:val="nl-NL" w:eastAsia="nl-NL"/>
              </w:rPr>
            </w:pPr>
            <w:r>
              <w:rPr>
                <w:color w:val="000000"/>
                <w:sz w:val="22"/>
                <w:szCs w:val="22"/>
              </w:rPr>
              <w:t>0.680</w:t>
            </w:r>
          </w:p>
        </w:tc>
        <w:tc>
          <w:tcPr>
            <w:tcW w:w="740" w:type="dxa"/>
            <w:tcBorders>
              <w:top w:val="nil"/>
              <w:left w:val="nil"/>
              <w:bottom w:val="nil"/>
              <w:right w:val="nil"/>
            </w:tcBorders>
            <w:shd w:val="clear" w:color="auto" w:fill="auto"/>
            <w:noWrap/>
            <w:vAlign w:val="bottom"/>
            <w:hideMark/>
          </w:tcPr>
          <w:p w14:paraId="2BD355C1" w14:textId="316070D7" w:rsidR="00DA1FA4" w:rsidRPr="001B3861" w:rsidRDefault="00DA1FA4" w:rsidP="00DA1FA4">
            <w:pPr>
              <w:jc w:val="right"/>
              <w:rPr>
                <w:rFonts w:eastAsia="Times New Roman"/>
                <w:color w:val="000000"/>
                <w:sz w:val="22"/>
                <w:szCs w:val="22"/>
                <w:lang w:val="nl-NL" w:eastAsia="nl-NL"/>
              </w:rPr>
            </w:pPr>
            <w:r>
              <w:rPr>
                <w:color w:val="000000"/>
                <w:sz w:val="22"/>
                <w:szCs w:val="22"/>
              </w:rPr>
              <w:t>0.714</w:t>
            </w:r>
          </w:p>
        </w:tc>
        <w:tc>
          <w:tcPr>
            <w:tcW w:w="740" w:type="dxa"/>
            <w:tcBorders>
              <w:top w:val="nil"/>
              <w:left w:val="nil"/>
              <w:bottom w:val="nil"/>
              <w:right w:val="nil"/>
            </w:tcBorders>
            <w:shd w:val="clear" w:color="auto" w:fill="auto"/>
            <w:noWrap/>
            <w:vAlign w:val="bottom"/>
            <w:hideMark/>
          </w:tcPr>
          <w:p w14:paraId="658DA800" w14:textId="2F36D85A" w:rsidR="00DA1FA4" w:rsidRPr="001B3861" w:rsidRDefault="00DA1FA4" w:rsidP="00DA1FA4">
            <w:pPr>
              <w:jc w:val="right"/>
              <w:rPr>
                <w:rFonts w:eastAsia="Times New Roman"/>
                <w:color w:val="000000"/>
                <w:sz w:val="22"/>
                <w:szCs w:val="22"/>
                <w:lang w:val="nl-NL" w:eastAsia="nl-NL"/>
              </w:rPr>
            </w:pPr>
            <w:r>
              <w:rPr>
                <w:color w:val="000000"/>
                <w:sz w:val="22"/>
                <w:szCs w:val="22"/>
              </w:rPr>
              <w:t>0.889</w:t>
            </w:r>
          </w:p>
        </w:tc>
        <w:tc>
          <w:tcPr>
            <w:tcW w:w="800" w:type="dxa"/>
            <w:tcBorders>
              <w:top w:val="nil"/>
              <w:left w:val="nil"/>
              <w:bottom w:val="nil"/>
              <w:right w:val="nil"/>
            </w:tcBorders>
            <w:shd w:val="clear" w:color="auto" w:fill="auto"/>
            <w:noWrap/>
            <w:vAlign w:val="bottom"/>
            <w:hideMark/>
          </w:tcPr>
          <w:p w14:paraId="0672EE81" w14:textId="10499A1F" w:rsidR="00DA1FA4" w:rsidRPr="001B3861" w:rsidRDefault="00DA1FA4" w:rsidP="00DA1FA4">
            <w:pPr>
              <w:jc w:val="right"/>
              <w:rPr>
                <w:rFonts w:eastAsia="Times New Roman"/>
                <w:color w:val="000000"/>
                <w:sz w:val="22"/>
                <w:szCs w:val="22"/>
                <w:lang w:val="nl-NL" w:eastAsia="nl-NL"/>
              </w:rPr>
            </w:pPr>
            <w:r>
              <w:rPr>
                <w:color w:val="000000"/>
                <w:sz w:val="22"/>
                <w:szCs w:val="22"/>
              </w:rPr>
              <w:t>0.591</w:t>
            </w:r>
          </w:p>
        </w:tc>
        <w:tc>
          <w:tcPr>
            <w:tcW w:w="1660" w:type="dxa"/>
            <w:tcBorders>
              <w:top w:val="nil"/>
              <w:left w:val="nil"/>
              <w:bottom w:val="nil"/>
              <w:right w:val="nil"/>
            </w:tcBorders>
            <w:shd w:val="clear" w:color="auto" w:fill="auto"/>
            <w:noWrap/>
            <w:vAlign w:val="bottom"/>
            <w:hideMark/>
          </w:tcPr>
          <w:p w14:paraId="023490E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22</w:t>
            </w:r>
          </w:p>
        </w:tc>
        <w:tc>
          <w:tcPr>
            <w:tcW w:w="1600" w:type="dxa"/>
            <w:tcBorders>
              <w:top w:val="nil"/>
              <w:left w:val="nil"/>
              <w:bottom w:val="nil"/>
              <w:right w:val="nil"/>
            </w:tcBorders>
            <w:shd w:val="clear" w:color="auto" w:fill="auto"/>
            <w:noWrap/>
            <w:vAlign w:val="bottom"/>
            <w:hideMark/>
          </w:tcPr>
          <w:p w14:paraId="35A88135"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56</w:t>
            </w:r>
          </w:p>
        </w:tc>
        <w:tc>
          <w:tcPr>
            <w:tcW w:w="1300" w:type="dxa"/>
            <w:tcBorders>
              <w:top w:val="nil"/>
              <w:left w:val="nil"/>
              <w:bottom w:val="nil"/>
              <w:right w:val="nil"/>
            </w:tcBorders>
            <w:shd w:val="clear" w:color="auto" w:fill="auto"/>
            <w:noWrap/>
            <w:vAlign w:val="bottom"/>
            <w:hideMark/>
          </w:tcPr>
          <w:p w14:paraId="1C718F1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772</w:t>
            </w:r>
          </w:p>
        </w:tc>
      </w:tr>
      <w:tr w:rsidR="00DA1FA4" w:rsidRPr="001B3861" w14:paraId="0DE5EEE7" w14:textId="77777777" w:rsidTr="00DA1FA4">
        <w:trPr>
          <w:trHeight w:val="300"/>
        </w:trPr>
        <w:tc>
          <w:tcPr>
            <w:tcW w:w="800" w:type="dxa"/>
            <w:tcBorders>
              <w:top w:val="nil"/>
              <w:left w:val="nil"/>
              <w:bottom w:val="nil"/>
              <w:right w:val="nil"/>
            </w:tcBorders>
            <w:shd w:val="clear" w:color="auto" w:fill="auto"/>
            <w:noWrap/>
            <w:vAlign w:val="bottom"/>
            <w:hideMark/>
          </w:tcPr>
          <w:p w14:paraId="19A79089"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JPSP</w:t>
            </w:r>
          </w:p>
        </w:tc>
        <w:tc>
          <w:tcPr>
            <w:tcW w:w="640" w:type="dxa"/>
            <w:tcBorders>
              <w:top w:val="nil"/>
              <w:left w:val="nil"/>
              <w:bottom w:val="nil"/>
              <w:right w:val="nil"/>
            </w:tcBorders>
            <w:shd w:val="clear" w:color="auto" w:fill="auto"/>
            <w:noWrap/>
            <w:vAlign w:val="bottom"/>
            <w:hideMark/>
          </w:tcPr>
          <w:p w14:paraId="4C609CC7" w14:textId="0C85E95E" w:rsidR="00DA1FA4" w:rsidRPr="001B3861" w:rsidRDefault="00DA1FA4" w:rsidP="00DA1FA4">
            <w:pPr>
              <w:jc w:val="right"/>
              <w:rPr>
                <w:rFonts w:eastAsia="Times New Roman"/>
                <w:color w:val="000000"/>
                <w:sz w:val="22"/>
                <w:szCs w:val="22"/>
                <w:lang w:val="nl-NL" w:eastAsia="nl-NL"/>
              </w:rPr>
            </w:pPr>
            <w:r>
              <w:rPr>
                <w:color w:val="000000"/>
                <w:sz w:val="22"/>
                <w:szCs w:val="22"/>
              </w:rPr>
              <w:t>0.660</w:t>
            </w:r>
          </w:p>
        </w:tc>
        <w:tc>
          <w:tcPr>
            <w:tcW w:w="640" w:type="dxa"/>
            <w:tcBorders>
              <w:top w:val="nil"/>
              <w:left w:val="nil"/>
              <w:bottom w:val="nil"/>
              <w:right w:val="nil"/>
            </w:tcBorders>
            <w:shd w:val="clear" w:color="auto" w:fill="auto"/>
            <w:noWrap/>
            <w:vAlign w:val="bottom"/>
            <w:hideMark/>
          </w:tcPr>
          <w:p w14:paraId="316B634C" w14:textId="76774673" w:rsidR="00DA1FA4" w:rsidRPr="001B3861" w:rsidRDefault="00DA1FA4" w:rsidP="00DA1FA4">
            <w:pPr>
              <w:jc w:val="right"/>
              <w:rPr>
                <w:rFonts w:eastAsia="Times New Roman"/>
                <w:color w:val="000000"/>
                <w:sz w:val="22"/>
                <w:szCs w:val="22"/>
                <w:lang w:val="nl-NL" w:eastAsia="nl-NL"/>
              </w:rPr>
            </w:pPr>
            <w:r>
              <w:rPr>
                <w:color w:val="000000"/>
                <w:sz w:val="22"/>
                <w:szCs w:val="22"/>
              </w:rPr>
              <w:t>0.752</w:t>
            </w:r>
          </w:p>
        </w:tc>
        <w:tc>
          <w:tcPr>
            <w:tcW w:w="680" w:type="dxa"/>
            <w:tcBorders>
              <w:top w:val="nil"/>
              <w:left w:val="nil"/>
              <w:bottom w:val="nil"/>
              <w:right w:val="nil"/>
            </w:tcBorders>
            <w:shd w:val="clear" w:color="auto" w:fill="auto"/>
            <w:noWrap/>
            <w:vAlign w:val="bottom"/>
            <w:hideMark/>
          </w:tcPr>
          <w:p w14:paraId="7FCD2EC0" w14:textId="3D6F1D80" w:rsidR="00DA1FA4" w:rsidRPr="001B3861" w:rsidRDefault="00DA1FA4" w:rsidP="00DA1FA4">
            <w:pPr>
              <w:jc w:val="right"/>
              <w:rPr>
                <w:rFonts w:eastAsia="Times New Roman"/>
                <w:color w:val="000000"/>
                <w:sz w:val="22"/>
                <w:szCs w:val="22"/>
                <w:lang w:val="nl-NL" w:eastAsia="nl-NL"/>
              </w:rPr>
            </w:pPr>
            <w:r>
              <w:rPr>
                <w:color w:val="000000"/>
                <w:sz w:val="22"/>
                <w:szCs w:val="22"/>
              </w:rPr>
              <w:t>0.806</w:t>
            </w:r>
          </w:p>
        </w:tc>
        <w:tc>
          <w:tcPr>
            <w:tcW w:w="640" w:type="dxa"/>
            <w:tcBorders>
              <w:top w:val="nil"/>
              <w:left w:val="nil"/>
              <w:bottom w:val="nil"/>
              <w:right w:val="nil"/>
            </w:tcBorders>
            <w:shd w:val="clear" w:color="auto" w:fill="auto"/>
            <w:noWrap/>
            <w:vAlign w:val="bottom"/>
            <w:hideMark/>
          </w:tcPr>
          <w:p w14:paraId="7D877B46" w14:textId="1F42E064" w:rsidR="00DA1FA4" w:rsidRPr="001B3861" w:rsidRDefault="00DA1FA4" w:rsidP="00DA1FA4">
            <w:pPr>
              <w:jc w:val="right"/>
              <w:rPr>
                <w:rFonts w:eastAsia="Times New Roman"/>
                <w:color w:val="000000"/>
                <w:sz w:val="22"/>
                <w:szCs w:val="22"/>
                <w:lang w:val="nl-NL" w:eastAsia="nl-NL"/>
              </w:rPr>
            </w:pPr>
            <w:r>
              <w:rPr>
                <w:color w:val="000000"/>
                <w:sz w:val="22"/>
                <w:szCs w:val="22"/>
              </w:rPr>
              <w:t>0.814</w:t>
            </w:r>
          </w:p>
        </w:tc>
        <w:tc>
          <w:tcPr>
            <w:tcW w:w="640" w:type="dxa"/>
            <w:tcBorders>
              <w:top w:val="nil"/>
              <w:left w:val="nil"/>
              <w:bottom w:val="nil"/>
              <w:right w:val="nil"/>
            </w:tcBorders>
            <w:shd w:val="clear" w:color="auto" w:fill="auto"/>
            <w:noWrap/>
            <w:vAlign w:val="bottom"/>
            <w:hideMark/>
          </w:tcPr>
          <w:p w14:paraId="519132A0" w14:textId="1D9A068B" w:rsidR="00DA1FA4" w:rsidRPr="001B3861" w:rsidRDefault="00DA1FA4" w:rsidP="00DA1FA4">
            <w:pPr>
              <w:jc w:val="right"/>
              <w:rPr>
                <w:rFonts w:eastAsia="Times New Roman"/>
                <w:color w:val="000000"/>
                <w:sz w:val="22"/>
                <w:szCs w:val="22"/>
                <w:lang w:val="nl-NL" w:eastAsia="nl-NL"/>
              </w:rPr>
            </w:pPr>
            <w:r>
              <w:rPr>
                <w:color w:val="000000"/>
                <w:sz w:val="22"/>
                <w:szCs w:val="22"/>
              </w:rPr>
              <w:t>0.830</w:t>
            </w:r>
          </w:p>
        </w:tc>
        <w:tc>
          <w:tcPr>
            <w:tcW w:w="740" w:type="dxa"/>
            <w:tcBorders>
              <w:top w:val="nil"/>
              <w:left w:val="nil"/>
              <w:bottom w:val="nil"/>
              <w:right w:val="nil"/>
            </w:tcBorders>
            <w:shd w:val="clear" w:color="auto" w:fill="auto"/>
            <w:noWrap/>
            <w:vAlign w:val="bottom"/>
            <w:hideMark/>
          </w:tcPr>
          <w:p w14:paraId="4A500A41" w14:textId="5E59A80B" w:rsidR="00DA1FA4" w:rsidRPr="001B3861" w:rsidRDefault="00DA1FA4" w:rsidP="00DA1FA4">
            <w:pPr>
              <w:jc w:val="right"/>
              <w:rPr>
                <w:rFonts w:eastAsia="Times New Roman"/>
                <w:color w:val="000000"/>
                <w:sz w:val="22"/>
                <w:szCs w:val="22"/>
                <w:lang w:val="nl-NL" w:eastAsia="nl-NL"/>
              </w:rPr>
            </w:pPr>
            <w:r>
              <w:rPr>
                <w:color w:val="000000"/>
                <w:sz w:val="22"/>
                <w:szCs w:val="22"/>
              </w:rPr>
              <w:t>0.887</w:t>
            </w:r>
          </w:p>
        </w:tc>
        <w:tc>
          <w:tcPr>
            <w:tcW w:w="740" w:type="dxa"/>
            <w:tcBorders>
              <w:top w:val="nil"/>
              <w:left w:val="nil"/>
              <w:bottom w:val="nil"/>
              <w:right w:val="nil"/>
            </w:tcBorders>
            <w:shd w:val="clear" w:color="auto" w:fill="auto"/>
            <w:noWrap/>
            <w:vAlign w:val="bottom"/>
            <w:hideMark/>
          </w:tcPr>
          <w:p w14:paraId="7BA62931" w14:textId="341F69C2" w:rsidR="00DA1FA4" w:rsidRPr="001B3861" w:rsidRDefault="00DA1FA4" w:rsidP="00DA1FA4">
            <w:pPr>
              <w:jc w:val="right"/>
              <w:rPr>
                <w:rFonts w:eastAsia="Times New Roman"/>
                <w:color w:val="000000"/>
                <w:sz w:val="22"/>
                <w:szCs w:val="22"/>
                <w:lang w:val="nl-NL" w:eastAsia="nl-NL"/>
              </w:rPr>
            </w:pPr>
            <w:r>
              <w:rPr>
                <w:color w:val="000000"/>
                <w:sz w:val="22"/>
                <w:szCs w:val="22"/>
              </w:rPr>
              <w:t>0.958</w:t>
            </w:r>
          </w:p>
        </w:tc>
        <w:tc>
          <w:tcPr>
            <w:tcW w:w="800" w:type="dxa"/>
            <w:tcBorders>
              <w:top w:val="nil"/>
              <w:left w:val="nil"/>
              <w:bottom w:val="nil"/>
              <w:right w:val="nil"/>
            </w:tcBorders>
            <w:shd w:val="clear" w:color="auto" w:fill="auto"/>
            <w:noWrap/>
            <w:vAlign w:val="bottom"/>
            <w:hideMark/>
          </w:tcPr>
          <w:p w14:paraId="308724E1" w14:textId="273C5A15" w:rsidR="00DA1FA4" w:rsidRPr="001B3861" w:rsidRDefault="00DA1FA4" w:rsidP="00DA1FA4">
            <w:pPr>
              <w:jc w:val="right"/>
              <w:rPr>
                <w:rFonts w:eastAsia="Times New Roman"/>
                <w:color w:val="000000"/>
                <w:sz w:val="22"/>
                <w:szCs w:val="22"/>
                <w:lang w:val="nl-NL" w:eastAsia="nl-NL"/>
              </w:rPr>
            </w:pPr>
            <w:r>
              <w:rPr>
                <w:color w:val="000000"/>
                <w:sz w:val="22"/>
                <w:szCs w:val="22"/>
              </w:rPr>
              <w:t>0.646</w:t>
            </w:r>
          </w:p>
        </w:tc>
        <w:tc>
          <w:tcPr>
            <w:tcW w:w="1660" w:type="dxa"/>
            <w:tcBorders>
              <w:top w:val="nil"/>
              <w:left w:val="nil"/>
              <w:bottom w:val="nil"/>
              <w:right w:val="nil"/>
            </w:tcBorders>
            <w:shd w:val="clear" w:color="auto" w:fill="auto"/>
            <w:noWrap/>
            <w:vAlign w:val="bottom"/>
            <w:hideMark/>
          </w:tcPr>
          <w:p w14:paraId="4B9E8AC1"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40</w:t>
            </w:r>
          </w:p>
        </w:tc>
        <w:tc>
          <w:tcPr>
            <w:tcW w:w="1600" w:type="dxa"/>
            <w:tcBorders>
              <w:top w:val="nil"/>
              <w:left w:val="nil"/>
              <w:bottom w:val="nil"/>
              <w:right w:val="nil"/>
            </w:tcBorders>
            <w:shd w:val="clear" w:color="auto" w:fill="auto"/>
            <w:noWrap/>
            <w:vAlign w:val="bottom"/>
            <w:hideMark/>
          </w:tcPr>
          <w:p w14:paraId="1C3DDEB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641</w:t>
            </w:r>
          </w:p>
        </w:tc>
        <w:tc>
          <w:tcPr>
            <w:tcW w:w="1300" w:type="dxa"/>
            <w:tcBorders>
              <w:top w:val="nil"/>
              <w:left w:val="nil"/>
              <w:bottom w:val="nil"/>
              <w:right w:val="nil"/>
            </w:tcBorders>
            <w:shd w:val="clear" w:color="auto" w:fill="auto"/>
            <w:noWrap/>
            <w:vAlign w:val="bottom"/>
            <w:hideMark/>
          </w:tcPr>
          <w:p w14:paraId="0C96BD39"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4087</w:t>
            </w:r>
          </w:p>
        </w:tc>
      </w:tr>
      <w:tr w:rsidR="00DA1FA4" w:rsidRPr="001B3861" w14:paraId="4820F509" w14:textId="77777777" w:rsidTr="00DA1FA4">
        <w:trPr>
          <w:trHeight w:val="300"/>
        </w:trPr>
        <w:tc>
          <w:tcPr>
            <w:tcW w:w="800" w:type="dxa"/>
            <w:tcBorders>
              <w:top w:val="nil"/>
              <w:left w:val="nil"/>
              <w:bottom w:val="nil"/>
              <w:right w:val="nil"/>
            </w:tcBorders>
            <w:shd w:val="clear" w:color="auto" w:fill="auto"/>
            <w:noWrap/>
            <w:vAlign w:val="bottom"/>
            <w:hideMark/>
          </w:tcPr>
          <w:p w14:paraId="490ADA6D"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LOS</w:t>
            </w:r>
          </w:p>
        </w:tc>
        <w:tc>
          <w:tcPr>
            <w:tcW w:w="640" w:type="dxa"/>
            <w:tcBorders>
              <w:top w:val="nil"/>
              <w:left w:val="nil"/>
              <w:bottom w:val="nil"/>
              <w:right w:val="nil"/>
            </w:tcBorders>
            <w:shd w:val="clear" w:color="auto" w:fill="auto"/>
            <w:noWrap/>
            <w:vAlign w:val="bottom"/>
            <w:hideMark/>
          </w:tcPr>
          <w:p w14:paraId="406A5E84" w14:textId="4EC046C1" w:rsidR="00DA1FA4" w:rsidRPr="001B3861" w:rsidRDefault="00DA1FA4" w:rsidP="00DA1FA4">
            <w:pPr>
              <w:jc w:val="right"/>
              <w:rPr>
                <w:rFonts w:eastAsia="Times New Roman"/>
                <w:color w:val="000000"/>
                <w:sz w:val="22"/>
                <w:szCs w:val="22"/>
                <w:lang w:val="nl-NL" w:eastAsia="nl-NL"/>
              </w:rPr>
            </w:pPr>
            <w:r>
              <w:rPr>
                <w:color w:val="000000"/>
                <w:sz w:val="22"/>
                <w:szCs w:val="22"/>
              </w:rPr>
              <w:t>0.478</w:t>
            </w:r>
          </w:p>
        </w:tc>
        <w:tc>
          <w:tcPr>
            <w:tcW w:w="640" w:type="dxa"/>
            <w:tcBorders>
              <w:top w:val="nil"/>
              <w:left w:val="nil"/>
              <w:bottom w:val="nil"/>
              <w:right w:val="nil"/>
            </w:tcBorders>
            <w:shd w:val="clear" w:color="auto" w:fill="auto"/>
            <w:noWrap/>
            <w:vAlign w:val="bottom"/>
            <w:hideMark/>
          </w:tcPr>
          <w:p w14:paraId="4BB8BC67" w14:textId="2EEAAD32" w:rsidR="00DA1FA4" w:rsidRPr="001B3861" w:rsidRDefault="00DA1FA4" w:rsidP="00DA1FA4">
            <w:pPr>
              <w:jc w:val="right"/>
              <w:rPr>
                <w:rFonts w:eastAsia="Times New Roman"/>
                <w:color w:val="000000"/>
                <w:sz w:val="22"/>
                <w:szCs w:val="22"/>
                <w:lang w:val="nl-NL" w:eastAsia="nl-NL"/>
              </w:rPr>
            </w:pPr>
            <w:r>
              <w:rPr>
                <w:color w:val="000000"/>
                <w:sz w:val="22"/>
                <w:szCs w:val="22"/>
              </w:rPr>
              <w:t>0.517</w:t>
            </w:r>
          </w:p>
        </w:tc>
        <w:tc>
          <w:tcPr>
            <w:tcW w:w="680" w:type="dxa"/>
            <w:tcBorders>
              <w:top w:val="nil"/>
              <w:left w:val="nil"/>
              <w:bottom w:val="nil"/>
              <w:right w:val="nil"/>
            </w:tcBorders>
            <w:shd w:val="clear" w:color="auto" w:fill="auto"/>
            <w:noWrap/>
            <w:vAlign w:val="bottom"/>
            <w:hideMark/>
          </w:tcPr>
          <w:p w14:paraId="09209C14" w14:textId="1CF27949" w:rsidR="00DA1FA4" w:rsidRPr="001B3861" w:rsidRDefault="00DA1FA4" w:rsidP="00DA1FA4">
            <w:pPr>
              <w:jc w:val="right"/>
              <w:rPr>
                <w:rFonts w:eastAsia="Times New Roman"/>
                <w:color w:val="000000"/>
                <w:sz w:val="22"/>
                <w:szCs w:val="22"/>
                <w:lang w:val="nl-NL" w:eastAsia="nl-NL"/>
              </w:rPr>
            </w:pPr>
            <w:r>
              <w:rPr>
                <w:color w:val="000000"/>
                <w:sz w:val="22"/>
                <w:szCs w:val="22"/>
              </w:rPr>
              <w:t>0.472</w:t>
            </w:r>
          </w:p>
        </w:tc>
        <w:tc>
          <w:tcPr>
            <w:tcW w:w="640" w:type="dxa"/>
            <w:tcBorders>
              <w:top w:val="nil"/>
              <w:left w:val="nil"/>
              <w:bottom w:val="nil"/>
              <w:right w:val="nil"/>
            </w:tcBorders>
            <w:shd w:val="clear" w:color="auto" w:fill="auto"/>
            <w:noWrap/>
            <w:vAlign w:val="bottom"/>
            <w:hideMark/>
          </w:tcPr>
          <w:p w14:paraId="43106AE1" w14:textId="7BF02671" w:rsidR="00DA1FA4" w:rsidRPr="001B3861" w:rsidRDefault="00DA1FA4" w:rsidP="00DA1FA4">
            <w:pPr>
              <w:jc w:val="right"/>
              <w:rPr>
                <w:rFonts w:eastAsia="Times New Roman"/>
                <w:color w:val="000000"/>
                <w:sz w:val="22"/>
                <w:szCs w:val="22"/>
                <w:lang w:val="nl-NL" w:eastAsia="nl-NL"/>
              </w:rPr>
            </w:pPr>
            <w:r>
              <w:rPr>
                <w:color w:val="000000"/>
                <w:sz w:val="22"/>
                <w:szCs w:val="22"/>
              </w:rPr>
              <w:t>0.523</w:t>
            </w:r>
          </w:p>
        </w:tc>
        <w:tc>
          <w:tcPr>
            <w:tcW w:w="640" w:type="dxa"/>
            <w:tcBorders>
              <w:top w:val="nil"/>
              <w:left w:val="nil"/>
              <w:bottom w:val="nil"/>
              <w:right w:val="nil"/>
            </w:tcBorders>
            <w:shd w:val="clear" w:color="auto" w:fill="auto"/>
            <w:noWrap/>
            <w:vAlign w:val="bottom"/>
            <w:hideMark/>
          </w:tcPr>
          <w:p w14:paraId="67E11BBE" w14:textId="59321935" w:rsidR="00DA1FA4" w:rsidRPr="001B3861" w:rsidRDefault="00DA1FA4" w:rsidP="00DA1FA4">
            <w:pPr>
              <w:jc w:val="right"/>
              <w:rPr>
                <w:rFonts w:eastAsia="Times New Roman"/>
                <w:color w:val="000000"/>
                <w:sz w:val="22"/>
                <w:szCs w:val="22"/>
                <w:lang w:val="nl-NL" w:eastAsia="nl-NL"/>
              </w:rPr>
            </w:pPr>
            <w:r>
              <w:rPr>
                <w:color w:val="000000"/>
                <w:sz w:val="22"/>
                <w:szCs w:val="22"/>
              </w:rPr>
              <w:t>0.532</w:t>
            </w:r>
          </w:p>
        </w:tc>
        <w:tc>
          <w:tcPr>
            <w:tcW w:w="740" w:type="dxa"/>
            <w:tcBorders>
              <w:top w:val="nil"/>
              <w:left w:val="nil"/>
              <w:bottom w:val="nil"/>
              <w:right w:val="nil"/>
            </w:tcBorders>
            <w:shd w:val="clear" w:color="auto" w:fill="auto"/>
            <w:noWrap/>
            <w:vAlign w:val="bottom"/>
            <w:hideMark/>
          </w:tcPr>
          <w:p w14:paraId="41F23857" w14:textId="36288C42" w:rsidR="00DA1FA4" w:rsidRPr="001B3861" w:rsidRDefault="00DA1FA4" w:rsidP="00DA1FA4">
            <w:pPr>
              <w:jc w:val="right"/>
              <w:rPr>
                <w:rFonts w:eastAsia="Times New Roman"/>
                <w:color w:val="000000"/>
                <w:sz w:val="22"/>
                <w:szCs w:val="22"/>
                <w:lang w:val="nl-NL" w:eastAsia="nl-NL"/>
              </w:rPr>
            </w:pPr>
            <w:r>
              <w:rPr>
                <w:color w:val="000000"/>
                <w:sz w:val="22"/>
                <w:szCs w:val="22"/>
              </w:rPr>
              <w:t>0.520</w:t>
            </w:r>
          </w:p>
        </w:tc>
        <w:tc>
          <w:tcPr>
            <w:tcW w:w="740" w:type="dxa"/>
            <w:tcBorders>
              <w:top w:val="nil"/>
              <w:left w:val="nil"/>
              <w:bottom w:val="nil"/>
              <w:right w:val="nil"/>
            </w:tcBorders>
            <w:shd w:val="clear" w:color="auto" w:fill="auto"/>
            <w:noWrap/>
            <w:vAlign w:val="bottom"/>
            <w:hideMark/>
          </w:tcPr>
          <w:p w14:paraId="0468462A" w14:textId="3B753B2F" w:rsidR="00DA1FA4" w:rsidRPr="001B3861" w:rsidRDefault="00DA1FA4" w:rsidP="00DA1FA4">
            <w:pPr>
              <w:jc w:val="right"/>
              <w:rPr>
                <w:rFonts w:eastAsia="Times New Roman"/>
                <w:color w:val="000000"/>
                <w:sz w:val="22"/>
                <w:szCs w:val="22"/>
                <w:lang w:val="nl-NL" w:eastAsia="nl-NL"/>
              </w:rPr>
            </w:pPr>
            <w:r>
              <w:rPr>
                <w:color w:val="000000"/>
                <w:sz w:val="22"/>
                <w:szCs w:val="22"/>
              </w:rPr>
              <w:t>0.667</w:t>
            </w:r>
          </w:p>
        </w:tc>
        <w:tc>
          <w:tcPr>
            <w:tcW w:w="800" w:type="dxa"/>
            <w:tcBorders>
              <w:top w:val="nil"/>
              <w:left w:val="nil"/>
              <w:bottom w:val="nil"/>
              <w:right w:val="nil"/>
            </w:tcBorders>
            <w:shd w:val="clear" w:color="auto" w:fill="auto"/>
            <w:noWrap/>
            <w:vAlign w:val="bottom"/>
            <w:hideMark/>
          </w:tcPr>
          <w:p w14:paraId="2F586398" w14:textId="26A540A1" w:rsidR="00DA1FA4" w:rsidRPr="001B3861" w:rsidRDefault="00DA1FA4" w:rsidP="00DA1FA4">
            <w:pPr>
              <w:jc w:val="right"/>
              <w:rPr>
                <w:rFonts w:eastAsia="Times New Roman"/>
                <w:color w:val="000000"/>
                <w:sz w:val="22"/>
                <w:szCs w:val="22"/>
                <w:lang w:val="nl-NL" w:eastAsia="nl-NL"/>
              </w:rPr>
            </w:pPr>
            <w:r>
              <w:rPr>
                <w:color w:val="000000"/>
                <w:sz w:val="22"/>
                <w:szCs w:val="22"/>
              </w:rPr>
              <w:t>0.383</w:t>
            </w:r>
          </w:p>
        </w:tc>
        <w:tc>
          <w:tcPr>
            <w:tcW w:w="1660" w:type="dxa"/>
            <w:tcBorders>
              <w:top w:val="nil"/>
              <w:left w:val="nil"/>
              <w:bottom w:val="nil"/>
              <w:right w:val="nil"/>
            </w:tcBorders>
            <w:shd w:val="clear" w:color="auto" w:fill="auto"/>
            <w:noWrap/>
            <w:vAlign w:val="bottom"/>
            <w:hideMark/>
          </w:tcPr>
          <w:p w14:paraId="6CF189BE"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69</w:t>
            </w:r>
          </w:p>
        </w:tc>
        <w:tc>
          <w:tcPr>
            <w:tcW w:w="1600" w:type="dxa"/>
            <w:tcBorders>
              <w:top w:val="nil"/>
              <w:left w:val="nil"/>
              <w:bottom w:val="nil"/>
              <w:right w:val="nil"/>
            </w:tcBorders>
            <w:shd w:val="clear" w:color="auto" w:fill="auto"/>
            <w:noWrap/>
            <w:vAlign w:val="bottom"/>
            <w:hideMark/>
          </w:tcPr>
          <w:p w14:paraId="093E41D3"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828</w:t>
            </w:r>
          </w:p>
        </w:tc>
        <w:tc>
          <w:tcPr>
            <w:tcW w:w="1300" w:type="dxa"/>
            <w:tcBorders>
              <w:top w:val="nil"/>
              <w:left w:val="nil"/>
              <w:bottom w:val="nil"/>
              <w:right w:val="nil"/>
            </w:tcBorders>
            <w:shd w:val="clear" w:color="auto" w:fill="auto"/>
            <w:noWrap/>
            <w:vAlign w:val="bottom"/>
            <w:hideMark/>
          </w:tcPr>
          <w:p w14:paraId="3470029C"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2164</w:t>
            </w:r>
          </w:p>
        </w:tc>
      </w:tr>
      <w:tr w:rsidR="00DA1FA4" w:rsidRPr="001B3861" w14:paraId="03FD5423" w14:textId="77777777" w:rsidTr="00DA1FA4">
        <w:trPr>
          <w:trHeight w:val="300"/>
        </w:trPr>
        <w:tc>
          <w:tcPr>
            <w:tcW w:w="800" w:type="dxa"/>
            <w:tcBorders>
              <w:top w:val="nil"/>
              <w:left w:val="nil"/>
              <w:bottom w:val="single" w:sz="4" w:space="0" w:color="auto"/>
              <w:right w:val="nil"/>
            </w:tcBorders>
            <w:shd w:val="clear" w:color="auto" w:fill="auto"/>
            <w:noWrap/>
            <w:vAlign w:val="bottom"/>
            <w:hideMark/>
          </w:tcPr>
          <w:p w14:paraId="3365365C" w14:textId="77777777" w:rsidR="00DA1FA4" w:rsidRPr="001B3861" w:rsidRDefault="00DA1FA4" w:rsidP="00DA1FA4">
            <w:pPr>
              <w:rPr>
                <w:rFonts w:eastAsia="Times New Roman"/>
                <w:color w:val="000000"/>
                <w:sz w:val="22"/>
                <w:szCs w:val="22"/>
                <w:lang w:val="nl-NL" w:eastAsia="nl-NL"/>
              </w:rPr>
            </w:pPr>
            <w:r w:rsidRPr="001B3861">
              <w:rPr>
                <w:rFonts w:eastAsia="Times New Roman"/>
                <w:color w:val="000000"/>
                <w:sz w:val="22"/>
                <w:szCs w:val="22"/>
                <w:lang w:val="nl-NL" w:eastAsia="nl-NL"/>
              </w:rPr>
              <w:t>PS</w:t>
            </w:r>
          </w:p>
        </w:tc>
        <w:tc>
          <w:tcPr>
            <w:tcW w:w="640" w:type="dxa"/>
            <w:tcBorders>
              <w:top w:val="nil"/>
              <w:left w:val="nil"/>
              <w:bottom w:val="single" w:sz="4" w:space="0" w:color="auto"/>
              <w:right w:val="nil"/>
            </w:tcBorders>
            <w:shd w:val="clear" w:color="auto" w:fill="auto"/>
            <w:noWrap/>
            <w:vAlign w:val="bottom"/>
            <w:hideMark/>
          </w:tcPr>
          <w:p w14:paraId="4CE323F7" w14:textId="09959D5E" w:rsidR="00DA1FA4" w:rsidRPr="001B3861" w:rsidRDefault="00DA1FA4" w:rsidP="00DA1FA4">
            <w:pPr>
              <w:jc w:val="right"/>
              <w:rPr>
                <w:rFonts w:eastAsia="Times New Roman"/>
                <w:color w:val="000000"/>
                <w:sz w:val="22"/>
                <w:szCs w:val="22"/>
                <w:lang w:val="nl-NL" w:eastAsia="nl-NL"/>
              </w:rPr>
            </w:pPr>
            <w:r>
              <w:rPr>
                <w:color w:val="000000"/>
                <w:sz w:val="22"/>
                <w:szCs w:val="22"/>
              </w:rPr>
              <w:t>0.564</w:t>
            </w:r>
          </w:p>
        </w:tc>
        <w:tc>
          <w:tcPr>
            <w:tcW w:w="640" w:type="dxa"/>
            <w:tcBorders>
              <w:top w:val="nil"/>
              <w:left w:val="nil"/>
              <w:bottom w:val="single" w:sz="4" w:space="0" w:color="auto"/>
              <w:right w:val="nil"/>
            </w:tcBorders>
            <w:shd w:val="clear" w:color="auto" w:fill="auto"/>
            <w:noWrap/>
            <w:vAlign w:val="bottom"/>
            <w:hideMark/>
          </w:tcPr>
          <w:p w14:paraId="40E78B94" w14:textId="0D47C817" w:rsidR="00DA1FA4" w:rsidRPr="001B3861" w:rsidRDefault="00DA1FA4" w:rsidP="00DA1FA4">
            <w:pPr>
              <w:jc w:val="right"/>
              <w:rPr>
                <w:rFonts w:eastAsia="Times New Roman"/>
                <w:color w:val="000000"/>
                <w:sz w:val="22"/>
                <w:szCs w:val="22"/>
                <w:lang w:val="nl-NL" w:eastAsia="nl-NL"/>
              </w:rPr>
            </w:pPr>
            <w:r>
              <w:rPr>
                <w:color w:val="000000"/>
                <w:sz w:val="22"/>
                <w:szCs w:val="22"/>
              </w:rPr>
              <w:t>0.571</w:t>
            </w:r>
          </w:p>
        </w:tc>
        <w:tc>
          <w:tcPr>
            <w:tcW w:w="680" w:type="dxa"/>
            <w:tcBorders>
              <w:top w:val="nil"/>
              <w:left w:val="nil"/>
              <w:bottom w:val="single" w:sz="4" w:space="0" w:color="auto"/>
              <w:right w:val="nil"/>
            </w:tcBorders>
            <w:shd w:val="clear" w:color="auto" w:fill="auto"/>
            <w:noWrap/>
            <w:vAlign w:val="bottom"/>
            <w:hideMark/>
          </w:tcPr>
          <w:p w14:paraId="0DE2863C" w14:textId="7D018E37" w:rsidR="00DA1FA4" w:rsidRPr="001B3861" w:rsidRDefault="00DA1FA4" w:rsidP="00DA1FA4">
            <w:pPr>
              <w:jc w:val="right"/>
              <w:rPr>
                <w:rFonts w:eastAsia="Times New Roman"/>
                <w:color w:val="000000"/>
                <w:sz w:val="22"/>
                <w:szCs w:val="22"/>
                <w:lang w:val="nl-NL" w:eastAsia="nl-NL"/>
              </w:rPr>
            </w:pPr>
            <w:r>
              <w:rPr>
                <w:color w:val="000000"/>
                <w:sz w:val="22"/>
                <w:szCs w:val="22"/>
              </w:rPr>
              <w:t>0.602</w:t>
            </w:r>
          </w:p>
        </w:tc>
        <w:tc>
          <w:tcPr>
            <w:tcW w:w="640" w:type="dxa"/>
            <w:tcBorders>
              <w:top w:val="nil"/>
              <w:left w:val="nil"/>
              <w:bottom w:val="single" w:sz="4" w:space="0" w:color="auto"/>
              <w:right w:val="nil"/>
            </w:tcBorders>
            <w:shd w:val="clear" w:color="auto" w:fill="auto"/>
            <w:noWrap/>
            <w:vAlign w:val="bottom"/>
            <w:hideMark/>
          </w:tcPr>
          <w:p w14:paraId="46445AA1" w14:textId="567E2749" w:rsidR="00DA1FA4" w:rsidRPr="001B3861" w:rsidRDefault="00DA1FA4" w:rsidP="00DA1FA4">
            <w:pPr>
              <w:jc w:val="right"/>
              <w:rPr>
                <w:rFonts w:eastAsia="Times New Roman"/>
                <w:color w:val="000000"/>
                <w:sz w:val="22"/>
                <w:szCs w:val="22"/>
                <w:lang w:val="nl-NL" w:eastAsia="nl-NL"/>
              </w:rPr>
            </w:pPr>
            <w:r>
              <w:rPr>
                <w:color w:val="000000"/>
                <w:sz w:val="22"/>
                <w:szCs w:val="22"/>
              </w:rPr>
              <w:t>0.625</w:t>
            </w:r>
          </w:p>
        </w:tc>
        <w:tc>
          <w:tcPr>
            <w:tcW w:w="640" w:type="dxa"/>
            <w:tcBorders>
              <w:top w:val="nil"/>
              <w:left w:val="nil"/>
              <w:bottom w:val="single" w:sz="4" w:space="0" w:color="auto"/>
              <w:right w:val="nil"/>
            </w:tcBorders>
            <w:shd w:val="clear" w:color="auto" w:fill="auto"/>
            <w:noWrap/>
            <w:vAlign w:val="bottom"/>
            <w:hideMark/>
          </w:tcPr>
          <w:p w14:paraId="47559A1F" w14:textId="22AED846" w:rsidR="00DA1FA4" w:rsidRPr="001B3861" w:rsidRDefault="00DA1FA4" w:rsidP="00DA1FA4">
            <w:pPr>
              <w:jc w:val="right"/>
              <w:rPr>
                <w:rFonts w:eastAsia="Times New Roman"/>
                <w:color w:val="000000"/>
                <w:sz w:val="22"/>
                <w:szCs w:val="22"/>
                <w:lang w:val="nl-NL" w:eastAsia="nl-NL"/>
              </w:rPr>
            </w:pPr>
            <w:r>
              <w:rPr>
                <w:color w:val="000000"/>
                <w:sz w:val="22"/>
                <w:szCs w:val="22"/>
              </w:rPr>
              <w:t>0.596</w:t>
            </w:r>
          </w:p>
        </w:tc>
        <w:tc>
          <w:tcPr>
            <w:tcW w:w="740" w:type="dxa"/>
            <w:tcBorders>
              <w:top w:val="nil"/>
              <w:left w:val="nil"/>
              <w:bottom w:val="single" w:sz="4" w:space="0" w:color="auto"/>
              <w:right w:val="nil"/>
            </w:tcBorders>
            <w:shd w:val="clear" w:color="auto" w:fill="auto"/>
            <w:noWrap/>
            <w:vAlign w:val="bottom"/>
            <w:hideMark/>
          </w:tcPr>
          <w:p w14:paraId="3A06639D" w14:textId="5DD1AE90" w:rsidR="00DA1FA4" w:rsidRPr="001B3861" w:rsidRDefault="00DA1FA4" w:rsidP="00DA1FA4">
            <w:pPr>
              <w:jc w:val="right"/>
              <w:rPr>
                <w:rFonts w:eastAsia="Times New Roman"/>
                <w:color w:val="000000"/>
                <w:sz w:val="22"/>
                <w:szCs w:val="22"/>
                <w:lang w:val="nl-NL" w:eastAsia="nl-NL"/>
              </w:rPr>
            </w:pPr>
            <w:r>
              <w:rPr>
                <w:color w:val="000000"/>
                <w:sz w:val="22"/>
                <w:szCs w:val="22"/>
              </w:rPr>
              <w:t>1.000</w:t>
            </w:r>
          </w:p>
        </w:tc>
        <w:tc>
          <w:tcPr>
            <w:tcW w:w="740" w:type="dxa"/>
            <w:tcBorders>
              <w:top w:val="nil"/>
              <w:left w:val="nil"/>
              <w:bottom w:val="single" w:sz="4" w:space="0" w:color="auto"/>
              <w:right w:val="nil"/>
            </w:tcBorders>
            <w:shd w:val="clear" w:color="auto" w:fill="auto"/>
            <w:noWrap/>
            <w:vAlign w:val="bottom"/>
            <w:hideMark/>
          </w:tcPr>
          <w:p w14:paraId="22285B66" w14:textId="5D2E1042" w:rsidR="00DA1FA4" w:rsidRPr="001B3861" w:rsidRDefault="00DA1FA4" w:rsidP="00DA1FA4">
            <w:pPr>
              <w:jc w:val="right"/>
              <w:rPr>
                <w:rFonts w:eastAsia="Times New Roman"/>
                <w:color w:val="000000"/>
                <w:sz w:val="22"/>
                <w:szCs w:val="22"/>
                <w:lang w:val="nl-NL" w:eastAsia="nl-NL"/>
              </w:rPr>
            </w:pPr>
            <w:proofErr w:type="spellStart"/>
            <w:r>
              <w:rPr>
                <w:color w:val="000000"/>
                <w:sz w:val="22"/>
                <w:szCs w:val="22"/>
              </w:rPr>
              <w:t>NaN</w:t>
            </w:r>
            <w:proofErr w:type="spellEnd"/>
          </w:p>
        </w:tc>
        <w:tc>
          <w:tcPr>
            <w:tcW w:w="800" w:type="dxa"/>
            <w:tcBorders>
              <w:top w:val="nil"/>
              <w:left w:val="nil"/>
              <w:bottom w:val="single" w:sz="4" w:space="0" w:color="auto"/>
              <w:right w:val="nil"/>
            </w:tcBorders>
            <w:shd w:val="clear" w:color="auto" w:fill="auto"/>
            <w:noWrap/>
            <w:vAlign w:val="bottom"/>
            <w:hideMark/>
          </w:tcPr>
          <w:p w14:paraId="014717F9" w14:textId="718ACDA6" w:rsidR="00DA1FA4" w:rsidRPr="001B3861" w:rsidRDefault="00DA1FA4" w:rsidP="00DA1FA4">
            <w:pPr>
              <w:jc w:val="right"/>
              <w:rPr>
                <w:rFonts w:eastAsia="Times New Roman"/>
                <w:color w:val="000000"/>
                <w:sz w:val="22"/>
                <w:szCs w:val="22"/>
                <w:lang w:val="nl-NL" w:eastAsia="nl-NL"/>
              </w:rPr>
            </w:pPr>
            <w:r>
              <w:rPr>
                <w:color w:val="000000"/>
                <w:sz w:val="22"/>
                <w:szCs w:val="22"/>
              </w:rPr>
              <w:t>0.393</w:t>
            </w:r>
          </w:p>
        </w:tc>
        <w:tc>
          <w:tcPr>
            <w:tcW w:w="1660" w:type="dxa"/>
            <w:tcBorders>
              <w:top w:val="nil"/>
              <w:left w:val="nil"/>
              <w:bottom w:val="single" w:sz="4" w:space="0" w:color="auto"/>
              <w:right w:val="nil"/>
            </w:tcBorders>
            <w:shd w:val="clear" w:color="auto" w:fill="auto"/>
            <w:noWrap/>
            <w:vAlign w:val="bottom"/>
            <w:hideMark/>
          </w:tcPr>
          <w:p w14:paraId="1F6F5C9D"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526</w:t>
            </w:r>
          </w:p>
        </w:tc>
        <w:tc>
          <w:tcPr>
            <w:tcW w:w="1600" w:type="dxa"/>
            <w:tcBorders>
              <w:top w:val="nil"/>
              <w:left w:val="nil"/>
              <w:bottom w:val="single" w:sz="4" w:space="0" w:color="auto"/>
              <w:right w:val="nil"/>
            </w:tcBorders>
            <w:shd w:val="clear" w:color="auto" w:fill="auto"/>
            <w:noWrap/>
            <w:vAlign w:val="bottom"/>
            <w:hideMark/>
          </w:tcPr>
          <w:p w14:paraId="0E40AC82"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614</w:t>
            </w:r>
          </w:p>
        </w:tc>
        <w:tc>
          <w:tcPr>
            <w:tcW w:w="1300" w:type="dxa"/>
            <w:tcBorders>
              <w:top w:val="nil"/>
              <w:left w:val="nil"/>
              <w:bottom w:val="single" w:sz="4" w:space="0" w:color="auto"/>
              <w:right w:val="nil"/>
            </w:tcBorders>
            <w:shd w:val="clear" w:color="auto" w:fill="auto"/>
            <w:noWrap/>
            <w:vAlign w:val="bottom"/>
            <w:hideMark/>
          </w:tcPr>
          <w:p w14:paraId="6226C26A" w14:textId="77777777" w:rsidR="00DA1FA4" w:rsidRPr="001B3861" w:rsidRDefault="00DA1FA4" w:rsidP="00DA1FA4">
            <w:pPr>
              <w:jc w:val="right"/>
              <w:rPr>
                <w:rFonts w:eastAsia="Times New Roman"/>
                <w:color w:val="000000"/>
                <w:sz w:val="22"/>
                <w:szCs w:val="22"/>
                <w:lang w:val="nl-NL" w:eastAsia="nl-NL"/>
              </w:rPr>
            </w:pPr>
            <w:r w:rsidRPr="001B3861">
              <w:rPr>
                <w:rFonts w:eastAsia="Times New Roman"/>
                <w:color w:val="000000"/>
                <w:sz w:val="22"/>
                <w:szCs w:val="22"/>
                <w:lang w:val="nl-NL" w:eastAsia="nl-NL"/>
              </w:rPr>
              <w:t>1562</w:t>
            </w:r>
          </w:p>
        </w:tc>
      </w:tr>
    </w:tbl>
    <w:p w14:paraId="4E749ECE" w14:textId="62BFEF7F" w:rsidR="008C512C" w:rsidRPr="007567FA" w:rsidRDefault="007567FA">
      <w:pPr>
        <w:spacing w:after="160" w:line="259" w:lineRule="auto"/>
      </w:pPr>
      <w:r>
        <w:rPr>
          <w:i/>
        </w:rPr>
        <w:t xml:space="preserve">Note. </w:t>
      </w:r>
      <w:proofErr w:type="spellStart"/>
      <w:r>
        <w:t>NaN</w:t>
      </w:r>
      <w:proofErr w:type="spellEnd"/>
      <w:r>
        <w:t xml:space="preserve"> indicates a zero-division cell, where no Fisher method results were available. </w:t>
      </w:r>
    </w:p>
    <w:p w14:paraId="651D7D0E" w14:textId="77777777" w:rsidR="008C512C" w:rsidRDefault="008C512C">
      <w:pPr>
        <w:spacing w:after="160" w:line="259" w:lineRule="auto"/>
      </w:pPr>
      <w:r>
        <w:br w:type="page"/>
      </w:r>
    </w:p>
    <w:p w14:paraId="2B17C5E8" w14:textId="77777777" w:rsidR="00AE34A3" w:rsidRDefault="00AE34A3" w:rsidP="008C512C">
      <w:pPr>
        <w:spacing w:after="160"/>
        <w:sectPr w:rsidR="00AE34A3" w:rsidSect="00AE34A3">
          <w:type w:val="continuous"/>
          <w:pgSz w:w="16838" w:h="11906" w:orient="landscape"/>
          <w:pgMar w:top="1412" w:right="1412" w:bottom="1412" w:left="1412" w:header="709" w:footer="709" w:gutter="0"/>
          <w:cols w:space="708"/>
          <w:titlePg/>
          <w:docGrid w:linePitch="360"/>
        </w:sectPr>
      </w:pPr>
    </w:p>
    <w:p w14:paraId="161C5FF0" w14:textId="40C39AD5" w:rsidR="005256BB" w:rsidRDefault="008C512C" w:rsidP="008C512C">
      <w:pPr>
        <w:spacing w:after="160"/>
      </w:pPr>
      <w:r>
        <w:lastRenderedPageBreak/>
        <w:t>Table 5</w:t>
      </w:r>
    </w:p>
    <w:p w14:paraId="707F2A0F" w14:textId="6CC7F7A6" w:rsidR="005256BB" w:rsidRPr="00AE34A3" w:rsidRDefault="005256BB" w:rsidP="008C512C">
      <w:pPr>
        <w:spacing w:after="160"/>
        <w:rPr>
          <w:i/>
        </w:rPr>
      </w:pPr>
      <w:r w:rsidRPr="00AE34A3">
        <w:rPr>
          <w:i/>
        </w:rPr>
        <w:t>Ad hoc effect estimates (in correlation values) across all results and per journal</w:t>
      </w:r>
      <w:r w:rsidR="008C512C" w:rsidRPr="00AE34A3">
        <w:rPr>
          <w:i/>
        </w:rPr>
        <w:t>.</w:t>
      </w:r>
    </w:p>
    <w:tbl>
      <w:tblPr>
        <w:tblW w:w="1920" w:type="dxa"/>
        <w:tblCellMar>
          <w:left w:w="0" w:type="dxa"/>
          <w:right w:w="0" w:type="dxa"/>
        </w:tblCellMar>
        <w:tblLook w:val="04A0" w:firstRow="1" w:lastRow="0" w:firstColumn="1" w:lastColumn="0" w:noHBand="0" w:noVBand="1"/>
      </w:tblPr>
      <w:tblGrid>
        <w:gridCol w:w="960"/>
        <w:gridCol w:w="960"/>
      </w:tblGrid>
      <w:tr w:rsidR="005256BB" w14:paraId="3CA6F0AA" w14:textId="77777777" w:rsidTr="005256BB">
        <w:trPr>
          <w:trHeight w:val="300"/>
        </w:trPr>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E613FB" w14:textId="77777777" w:rsidR="005256BB" w:rsidRPr="007567FA" w:rsidRDefault="005256BB" w:rsidP="005256BB">
            <w:pPr>
              <w:rPr>
                <w:color w:val="000000"/>
                <w:sz w:val="22"/>
                <w:szCs w:val="22"/>
              </w:rPr>
            </w:pPr>
            <w:r>
              <w:rPr>
                <w:color w:val="000000"/>
                <w:sz w:val="22"/>
                <w:szCs w:val="22"/>
              </w:rPr>
              <w:t>Journal</w:t>
            </w:r>
          </w:p>
        </w:tc>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97840" w14:textId="77777777" w:rsidR="005256BB" w:rsidRDefault="005256BB" w:rsidP="005256BB">
            <w:pPr>
              <w:rPr>
                <w:color w:val="000000"/>
                <w:sz w:val="22"/>
                <w:szCs w:val="22"/>
              </w:rPr>
            </w:pPr>
            <w:r>
              <w:rPr>
                <w:color w:val="000000"/>
                <w:sz w:val="22"/>
                <w:szCs w:val="22"/>
              </w:rPr>
              <w:t>Estimate</w:t>
            </w:r>
          </w:p>
        </w:tc>
      </w:tr>
      <w:tr w:rsidR="005256BB" w14:paraId="63513F0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B732F" w14:textId="77777777" w:rsidR="005256BB" w:rsidRDefault="005256BB" w:rsidP="005256BB">
            <w:pPr>
              <w:rPr>
                <w:color w:val="000000"/>
                <w:sz w:val="22"/>
                <w:szCs w:val="22"/>
              </w:rPr>
            </w:pPr>
            <w:r>
              <w:rPr>
                <w:color w:val="000000"/>
                <w:sz w:val="22"/>
                <w:szCs w:val="22"/>
              </w:rPr>
              <w:t>Over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ED294" w14:textId="77777777" w:rsidR="005256BB" w:rsidRDefault="005256BB" w:rsidP="005256BB">
            <w:pPr>
              <w:jc w:val="right"/>
              <w:rPr>
                <w:color w:val="000000"/>
                <w:sz w:val="22"/>
                <w:szCs w:val="22"/>
              </w:rPr>
            </w:pPr>
            <w:r>
              <w:rPr>
                <w:color w:val="000000"/>
                <w:sz w:val="22"/>
                <w:szCs w:val="22"/>
              </w:rPr>
              <w:t>0.27</w:t>
            </w:r>
          </w:p>
        </w:tc>
      </w:tr>
      <w:tr w:rsidR="005256BB" w14:paraId="2358395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B990E" w14:textId="77777777" w:rsidR="005256BB" w:rsidRDefault="005256BB" w:rsidP="005256BB">
            <w:pPr>
              <w:rPr>
                <w:color w:val="000000"/>
                <w:sz w:val="22"/>
                <w:szCs w:val="22"/>
              </w:rPr>
            </w:pPr>
            <w:r>
              <w:rPr>
                <w:color w:val="000000"/>
                <w:sz w:val="22"/>
                <w:szCs w:val="22"/>
              </w:rPr>
              <w:t>D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B79B0" w14:textId="77777777" w:rsidR="005256BB" w:rsidRDefault="005256BB" w:rsidP="005256BB">
            <w:pPr>
              <w:jc w:val="right"/>
              <w:rPr>
                <w:color w:val="000000"/>
                <w:sz w:val="22"/>
                <w:szCs w:val="22"/>
              </w:rPr>
            </w:pPr>
            <w:r>
              <w:rPr>
                <w:color w:val="000000"/>
                <w:sz w:val="22"/>
                <w:szCs w:val="22"/>
              </w:rPr>
              <w:t>0.29</w:t>
            </w:r>
          </w:p>
        </w:tc>
      </w:tr>
      <w:tr w:rsidR="005256BB" w14:paraId="1E7ECA1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CA7BC" w14:textId="77777777" w:rsidR="005256BB" w:rsidRDefault="005256BB" w:rsidP="005256BB">
            <w:pPr>
              <w:rPr>
                <w:color w:val="000000"/>
                <w:sz w:val="22"/>
                <w:szCs w:val="22"/>
              </w:rPr>
            </w:pPr>
            <w:r>
              <w:rPr>
                <w:color w:val="000000"/>
                <w:sz w:val="22"/>
                <w:szCs w:val="22"/>
              </w:rPr>
              <w:t>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B84B4" w14:textId="77777777" w:rsidR="005256BB" w:rsidRDefault="005256BB" w:rsidP="005256BB">
            <w:pPr>
              <w:jc w:val="right"/>
              <w:rPr>
                <w:color w:val="000000"/>
                <w:sz w:val="22"/>
                <w:szCs w:val="22"/>
              </w:rPr>
            </w:pPr>
            <w:r>
              <w:rPr>
                <w:color w:val="000000"/>
                <w:sz w:val="22"/>
                <w:szCs w:val="22"/>
              </w:rPr>
              <w:t>0.28</w:t>
            </w:r>
          </w:p>
        </w:tc>
      </w:tr>
      <w:tr w:rsidR="005256BB" w14:paraId="71421F7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B2F32" w14:textId="77777777" w:rsidR="005256BB" w:rsidRDefault="005256BB" w:rsidP="005256BB">
            <w:pPr>
              <w:rPr>
                <w:color w:val="000000"/>
                <w:sz w:val="22"/>
                <w:szCs w:val="22"/>
              </w:rPr>
            </w:pPr>
            <w:r>
              <w:rPr>
                <w:color w:val="000000"/>
                <w:sz w:val="22"/>
                <w:szCs w:val="22"/>
              </w:rPr>
              <w:t>JA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EE410C" w14:textId="77777777" w:rsidR="005256BB" w:rsidRDefault="005256BB" w:rsidP="005256BB">
            <w:pPr>
              <w:jc w:val="right"/>
              <w:rPr>
                <w:color w:val="000000"/>
                <w:sz w:val="22"/>
                <w:szCs w:val="22"/>
              </w:rPr>
            </w:pPr>
            <w:r>
              <w:rPr>
                <w:color w:val="000000"/>
                <w:sz w:val="22"/>
                <w:szCs w:val="22"/>
              </w:rPr>
              <w:t>0.16</w:t>
            </w:r>
          </w:p>
        </w:tc>
      </w:tr>
      <w:tr w:rsidR="005256BB" w14:paraId="120CC0E7"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BDB664" w14:textId="77777777" w:rsidR="005256BB" w:rsidRDefault="005256BB" w:rsidP="005256BB">
            <w:pPr>
              <w:rPr>
                <w:color w:val="000000"/>
                <w:sz w:val="22"/>
                <w:szCs w:val="22"/>
              </w:rPr>
            </w:pPr>
            <w:proofErr w:type="spellStart"/>
            <w:r>
              <w:rPr>
                <w:color w:val="000000"/>
                <w:sz w:val="22"/>
                <w:szCs w:val="22"/>
              </w:rPr>
              <w:t>JCC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AE555" w14:textId="77777777" w:rsidR="005256BB" w:rsidRDefault="005256BB" w:rsidP="005256BB">
            <w:pPr>
              <w:jc w:val="right"/>
              <w:rPr>
                <w:color w:val="000000"/>
                <w:sz w:val="22"/>
                <w:szCs w:val="22"/>
              </w:rPr>
            </w:pPr>
            <w:r>
              <w:rPr>
                <w:color w:val="000000"/>
                <w:sz w:val="22"/>
                <w:szCs w:val="22"/>
              </w:rPr>
              <w:t>0.24</w:t>
            </w:r>
          </w:p>
        </w:tc>
      </w:tr>
      <w:tr w:rsidR="005256BB" w14:paraId="3CFC5FBE"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1B4A" w14:textId="77777777" w:rsidR="005256BB" w:rsidRDefault="005256BB" w:rsidP="005256BB">
            <w:pPr>
              <w:rPr>
                <w:color w:val="000000"/>
                <w:sz w:val="22"/>
                <w:szCs w:val="22"/>
              </w:rPr>
            </w:pPr>
            <w:proofErr w:type="spellStart"/>
            <w:r>
              <w:rPr>
                <w:color w:val="000000"/>
                <w:sz w:val="22"/>
                <w:szCs w:val="22"/>
              </w:rPr>
              <w:t>JEP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904B" w14:textId="77777777" w:rsidR="005256BB" w:rsidRDefault="005256BB" w:rsidP="005256BB">
            <w:pPr>
              <w:jc w:val="right"/>
              <w:rPr>
                <w:color w:val="000000"/>
                <w:sz w:val="22"/>
                <w:szCs w:val="22"/>
              </w:rPr>
            </w:pPr>
            <w:r>
              <w:rPr>
                <w:color w:val="000000"/>
                <w:sz w:val="22"/>
                <w:szCs w:val="22"/>
              </w:rPr>
              <w:t>0.29</w:t>
            </w:r>
          </w:p>
        </w:tc>
      </w:tr>
      <w:tr w:rsidR="005256BB" w14:paraId="738FBB2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1D557" w14:textId="77777777" w:rsidR="005256BB" w:rsidRDefault="005256BB" w:rsidP="005256BB">
            <w:pPr>
              <w:rPr>
                <w:color w:val="000000"/>
                <w:sz w:val="22"/>
                <w:szCs w:val="22"/>
              </w:rPr>
            </w:pPr>
            <w:proofErr w:type="spellStart"/>
            <w:r>
              <w:rPr>
                <w:color w:val="000000"/>
                <w:sz w:val="22"/>
                <w:szCs w:val="22"/>
              </w:rPr>
              <w:t>JPS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231DD" w14:textId="77777777" w:rsidR="005256BB" w:rsidRDefault="005256BB" w:rsidP="005256BB">
            <w:pPr>
              <w:jc w:val="right"/>
              <w:rPr>
                <w:color w:val="000000"/>
                <w:sz w:val="22"/>
                <w:szCs w:val="22"/>
              </w:rPr>
            </w:pPr>
            <w:r>
              <w:rPr>
                <w:color w:val="000000"/>
                <w:sz w:val="22"/>
                <w:szCs w:val="22"/>
              </w:rPr>
              <w:t>0.3</w:t>
            </w:r>
          </w:p>
        </w:tc>
      </w:tr>
      <w:tr w:rsidR="005256BB" w14:paraId="2CBA4A3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BDF7F" w14:textId="77777777" w:rsidR="005256BB" w:rsidRDefault="005256BB" w:rsidP="005256BB">
            <w:pPr>
              <w:rPr>
                <w:color w:val="000000"/>
                <w:sz w:val="22"/>
                <w:szCs w:val="22"/>
              </w:rPr>
            </w:pPr>
            <w:proofErr w:type="spellStart"/>
            <w:r>
              <w:rPr>
                <w:color w:val="000000"/>
                <w:sz w:val="22"/>
                <w:szCs w:val="22"/>
              </w:rPr>
              <w:t>PLO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9EF9E" w14:textId="77777777" w:rsidR="005256BB" w:rsidRDefault="005256BB" w:rsidP="005256BB">
            <w:pPr>
              <w:jc w:val="right"/>
              <w:rPr>
                <w:color w:val="000000"/>
                <w:sz w:val="22"/>
                <w:szCs w:val="22"/>
              </w:rPr>
            </w:pPr>
            <w:r>
              <w:rPr>
                <w:color w:val="000000"/>
                <w:sz w:val="22"/>
                <w:szCs w:val="22"/>
              </w:rPr>
              <w:t>0.25</w:t>
            </w:r>
          </w:p>
        </w:tc>
      </w:tr>
      <w:tr w:rsidR="005256BB" w14:paraId="46CC9B67" w14:textId="77777777" w:rsidTr="005256B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BD8383" w14:textId="77777777" w:rsidR="005256BB" w:rsidRDefault="005256BB" w:rsidP="005256BB">
            <w:pPr>
              <w:rPr>
                <w:color w:val="000000"/>
                <w:sz w:val="22"/>
                <w:szCs w:val="22"/>
              </w:rPr>
            </w:pPr>
            <w:r>
              <w:rPr>
                <w:color w:val="000000"/>
                <w:sz w:val="22"/>
                <w:szCs w:val="22"/>
              </w:rPr>
              <w:t>P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6AEB2A" w14:textId="77777777" w:rsidR="005256BB" w:rsidRDefault="005256BB" w:rsidP="005256BB">
            <w:pPr>
              <w:jc w:val="right"/>
              <w:rPr>
                <w:color w:val="000000"/>
                <w:sz w:val="22"/>
                <w:szCs w:val="22"/>
              </w:rPr>
            </w:pPr>
            <w:r>
              <w:rPr>
                <w:color w:val="000000"/>
                <w:sz w:val="22"/>
                <w:szCs w:val="22"/>
              </w:rPr>
              <w:t>0.3</w:t>
            </w:r>
          </w:p>
        </w:tc>
      </w:tr>
    </w:tbl>
    <w:p w14:paraId="7C0DCC61" w14:textId="77777777" w:rsidR="004A5234" w:rsidRDefault="005256BB">
      <w:pPr>
        <w:spacing w:after="160" w:line="259" w:lineRule="auto"/>
      </w:pPr>
      <w:r>
        <w:rPr>
          <w:b/>
          <w:i/>
        </w:rPr>
        <w:t xml:space="preserve"> </w:t>
      </w:r>
      <w:r>
        <w:rPr>
          <w:b/>
          <w:i/>
        </w:rPr>
        <w:br w:type="page"/>
      </w:r>
      <w:r w:rsidR="004A5234">
        <w:lastRenderedPageBreak/>
        <w:t>Table 6</w:t>
      </w:r>
    </w:p>
    <w:p w14:paraId="58FE8363" w14:textId="265C3C1F" w:rsidR="004A5234" w:rsidRPr="00AE34A3" w:rsidRDefault="004A5234">
      <w:pPr>
        <w:spacing w:after="160" w:line="259" w:lineRule="auto"/>
        <w:rPr>
          <w:i/>
        </w:rPr>
      </w:pPr>
      <w:r w:rsidRPr="00AE34A3">
        <w:rPr>
          <w:i/>
        </w:rPr>
        <w:t>Estimated false negative rate</w:t>
      </w:r>
      <w:r w:rsidR="004327DB" w:rsidRPr="00AE34A3">
        <w:rPr>
          <w:i/>
        </w:rPr>
        <w:t>s</w:t>
      </w:r>
      <w:r w:rsidRPr="00AE34A3">
        <w:rPr>
          <w:i/>
        </w:rPr>
        <w:t xml:space="preserve"> per year.</w:t>
      </w:r>
    </w:p>
    <w:tbl>
      <w:tblPr>
        <w:tblW w:w="5103" w:type="dxa"/>
        <w:tblCellMar>
          <w:left w:w="0" w:type="dxa"/>
          <w:right w:w="0" w:type="dxa"/>
        </w:tblCellMar>
        <w:tblLook w:val="04A0" w:firstRow="1" w:lastRow="0" w:firstColumn="1" w:lastColumn="0" w:noHBand="0" w:noVBand="1"/>
      </w:tblPr>
      <w:tblGrid>
        <w:gridCol w:w="560"/>
        <w:gridCol w:w="2134"/>
        <w:gridCol w:w="2409"/>
      </w:tblGrid>
      <w:tr w:rsidR="004327DB" w14:paraId="4E8A38A2" w14:textId="77777777" w:rsidTr="008D175C">
        <w:trPr>
          <w:trHeight w:val="300"/>
        </w:trPr>
        <w:tc>
          <w:tcPr>
            <w:tcW w:w="5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790192" w14:textId="77777777" w:rsidR="004327DB" w:rsidRDefault="004327DB" w:rsidP="004327DB">
            <w:pPr>
              <w:rPr>
                <w:color w:val="000000"/>
                <w:sz w:val="22"/>
                <w:szCs w:val="22"/>
                <w:lang w:val="nl-NL"/>
              </w:rPr>
            </w:pPr>
            <w:r>
              <w:rPr>
                <w:color w:val="000000"/>
                <w:sz w:val="22"/>
                <w:szCs w:val="22"/>
              </w:rPr>
              <w:t>Year</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3E20B8" w14:textId="173B80DE" w:rsidR="004327DB" w:rsidRDefault="004327DB" w:rsidP="004327DB">
            <w:pPr>
              <w:rPr>
                <w:color w:val="000000"/>
                <w:sz w:val="22"/>
                <w:szCs w:val="22"/>
              </w:rPr>
            </w:pPr>
            <w:proofErr w:type="spellStart"/>
            <w:r>
              <w:rPr>
                <w:color w:val="000000"/>
                <w:sz w:val="22"/>
                <w:szCs w:val="22"/>
              </w:rPr>
              <w:t>Low</w:t>
            </w:r>
            <w:r w:rsidR="008D175C">
              <w:rPr>
                <w:color w:val="000000"/>
                <w:sz w:val="22"/>
                <w:szCs w:val="22"/>
              </w:rPr>
              <w:t>erbound</w:t>
            </w:r>
            <w:proofErr w:type="spellEnd"/>
            <w:r>
              <w:rPr>
                <w:color w:val="000000"/>
                <w:sz w:val="22"/>
                <w:szCs w:val="22"/>
              </w:rPr>
              <w:t xml:space="preserve"> [Curve]</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7A1527" w14:textId="489D073B" w:rsidR="004327DB" w:rsidRDefault="008D175C" w:rsidP="004327DB">
            <w:pPr>
              <w:rPr>
                <w:color w:val="000000"/>
                <w:sz w:val="22"/>
                <w:szCs w:val="22"/>
              </w:rPr>
            </w:pPr>
            <w:proofErr w:type="spellStart"/>
            <w:r>
              <w:rPr>
                <w:color w:val="000000"/>
                <w:sz w:val="22"/>
                <w:szCs w:val="22"/>
              </w:rPr>
              <w:t>Upperbound</w:t>
            </w:r>
            <w:proofErr w:type="spellEnd"/>
            <w:r w:rsidR="004327DB">
              <w:rPr>
                <w:color w:val="000000"/>
                <w:sz w:val="22"/>
                <w:szCs w:val="22"/>
              </w:rPr>
              <w:t>[Saturated]</w:t>
            </w:r>
          </w:p>
        </w:tc>
      </w:tr>
      <w:tr w:rsidR="004327DB" w14:paraId="5ABFBF7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AB72EC" w14:textId="77777777" w:rsidR="004327DB" w:rsidRDefault="004327DB" w:rsidP="004327DB">
            <w:pPr>
              <w:jc w:val="right"/>
              <w:rPr>
                <w:color w:val="000000"/>
                <w:sz w:val="22"/>
                <w:szCs w:val="22"/>
              </w:rPr>
            </w:pPr>
            <w:r>
              <w:rPr>
                <w:color w:val="000000"/>
                <w:sz w:val="22"/>
                <w:szCs w:val="22"/>
              </w:rPr>
              <w:t>198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499ED" w14:textId="77777777" w:rsidR="004327DB" w:rsidRDefault="004327DB" w:rsidP="004327DB">
            <w:pPr>
              <w:jc w:val="right"/>
              <w:rPr>
                <w:color w:val="000000"/>
                <w:sz w:val="22"/>
                <w:szCs w:val="22"/>
              </w:rPr>
            </w:pPr>
            <w:r>
              <w:rPr>
                <w:color w:val="000000"/>
                <w:sz w:val="22"/>
                <w:szCs w:val="22"/>
              </w:rPr>
              <w:t>0.23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722343" w14:textId="77777777" w:rsidR="004327DB" w:rsidRDefault="004327DB" w:rsidP="004327DB">
            <w:pPr>
              <w:jc w:val="right"/>
              <w:rPr>
                <w:color w:val="000000"/>
                <w:sz w:val="22"/>
                <w:szCs w:val="22"/>
              </w:rPr>
            </w:pPr>
            <w:r>
              <w:rPr>
                <w:color w:val="000000"/>
                <w:sz w:val="22"/>
                <w:szCs w:val="22"/>
              </w:rPr>
              <w:t>0.311</w:t>
            </w:r>
          </w:p>
        </w:tc>
      </w:tr>
      <w:tr w:rsidR="004327DB" w14:paraId="2308AFD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046CB" w14:textId="77777777" w:rsidR="004327DB" w:rsidRDefault="004327DB" w:rsidP="004327DB">
            <w:pPr>
              <w:jc w:val="right"/>
              <w:rPr>
                <w:color w:val="000000"/>
                <w:sz w:val="22"/>
                <w:szCs w:val="22"/>
              </w:rPr>
            </w:pPr>
            <w:r>
              <w:rPr>
                <w:color w:val="000000"/>
                <w:sz w:val="22"/>
                <w:szCs w:val="22"/>
              </w:rPr>
              <w:t>198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6488D13" w14:textId="77777777" w:rsidR="004327DB" w:rsidRDefault="004327DB" w:rsidP="004327DB">
            <w:pPr>
              <w:jc w:val="right"/>
              <w:rPr>
                <w:color w:val="000000"/>
                <w:sz w:val="22"/>
                <w:szCs w:val="22"/>
              </w:rPr>
            </w:pPr>
            <w:r>
              <w:rPr>
                <w:color w:val="000000"/>
                <w:sz w:val="22"/>
                <w:szCs w:val="22"/>
              </w:rPr>
              <w:t>0.228</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58D5A4" w14:textId="77777777" w:rsidR="004327DB" w:rsidRDefault="004327DB" w:rsidP="004327DB">
            <w:pPr>
              <w:jc w:val="right"/>
              <w:rPr>
                <w:color w:val="000000"/>
                <w:sz w:val="22"/>
                <w:szCs w:val="22"/>
              </w:rPr>
            </w:pPr>
            <w:r>
              <w:rPr>
                <w:color w:val="000000"/>
                <w:sz w:val="22"/>
                <w:szCs w:val="22"/>
              </w:rPr>
              <w:t>0.301</w:t>
            </w:r>
          </w:p>
        </w:tc>
      </w:tr>
      <w:tr w:rsidR="004327DB" w14:paraId="401AA281"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EE54F" w14:textId="77777777" w:rsidR="004327DB" w:rsidRDefault="004327DB" w:rsidP="004327DB">
            <w:pPr>
              <w:jc w:val="right"/>
              <w:rPr>
                <w:color w:val="000000"/>
                <w:sz w:val="22"/>
                <w:szCs w:val="22"/>
              </w:rPr>
            </w:pPr>
            <w:r>
              <w:rPr>
                <w:color w:val="000000"/>
                <w:sz w:val="22"/>
                <w:szCs w:val="22"/>
              </w:rPr>
              <w:t>198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0BFDA7F" w14:textId="77777777" w:rsidR="004327DB" w:rsidRDefault="004327DB" w:rsidP="004327DB">
            <w:pPr>
              <w:jc w:val="right"/>
              <w:rPr>
                <w:color w:val="000000"/>
                <w:sz w:val="22"/>
                <w:szCs w:val="22"/>
              </w:rPr>
            </w:pPr>
            <w:r>
              <w:rPr>
                <w:color w:val="000000"/>
                <w:sz w:val="22"/>
                <w:szCs w:val="22"/>
              </w:rPr>
              <w:t>0.25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08F6" w14:textId="77777777" w:rsidR="004327DB" w:rsidRDefault="004327DB" w:rsidP="004327DB">
            <w:pPr>
              <w:jc w:val="right"/>
              <w:rPr>
                <w:color w:val="000000"/>
                <w:sz w:val="22"/>
                <w:szCs w:val="22"/>
              </w:rPr>
            </w:pPr>
            <w:r>
              <w:rPr>
                <w:color w:val="000000"/>
                <w:sz w:val="22"/>
                <w:szCs w:val="22"/>
              </w:rPr>
              <w:t>0.316</w:t>
            </w:r>
          </w:p>
        </w:tc>
      </w:tr>
      <w:tr w:rsidR="004327DB" w14:paraId="48E3A03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9003C" w14:textId="77777777" w:rsidR="004327DB" w:rsidRDefault="004327DB" w:rsidP="004327DB">
            <w:pPr>
              <w:jc w:val="right"/>
              <w:rPr>
                <w:color w:val="000000"/>
                <w:sz w:val="22"/>
                <w:szCs w:val="22"/>
              </w:rPr>
            </w:pPr>
            <w:r>
              <w:rPr>
                <w:color w:val="000000"/>
                <w:sz w:val="22"/>
                <w:szCs w:val="22"/>
              </w:rPr>
              <w:t>198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EAE1AE" w14:textId="77777777" w:rsidR="004327DB" w:rsidRDefault="004327DB" w:rsidP="004327DB">
            <w:pPr>
              <w:jc w:val="right"/>
              <w:rPr>
                <w:color w:val="000000"/>
                <w:sz w:val="22"/>
                <w:szCs w:val="22"/>
              </w:rPr>
            </w:pPr>
            <w:r>
              <w:rPr>
                <w:color w:val="000000"/>
                <w:sz w:val="22"/>
                <w:szCs w:val="22"/>
              </w:rPr>
              <w:t>0.24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E0888F" w14:textId="77777777" w:rsidR="004327DB" w:rsidRDefault="004327DB" w:rsidP="004327DB">
            <w:pPr>
              <w:jc w:val="right"/>
              <w:rPr>
                <w:color w:val="000000"/>
                <w:sz w:val="22"/>
                <w:szCs w:val="22"/>
              </w:rPr>
            </w:pPr>
            <w:r>
              <w:rPr>
                <w:color w:val="000000"/>
                <w:sz w:val="22"/>
                <w:szCs w:val="22"/>
              </w:rPr>
              <w:t>0.309</w:t>
            </w:r>
          </w:p>
        </w:tc>
      </w:tr>
      <w:tr w:rsidR="004327DB" w14:paraId="29821BD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C4F4" w14:textId="77777777" w:rsidR="004327DB" w:rsidRDefault="004327DB" w:rsidP="004327DB">
            <w:pPr>
              <w:jc w:val="right"/>
              <w:rPr>
                <w:color w:val="000000"/>
                <w:sz w:val="22"/>
                <w:szCs w:val="22"/>
              </w:rPr>
            </w:pPr>
            <w:r>
              <w:rPr>
                <w:color w:val="000000"/>
                <w:sz w:val="22"/>
                <w:szCs w:val="22"/>
              </w:rPr>
              <w:t>198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9E1AB38"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2505F" w14:textId="77777777" w:rsidR="004327DB" w:rsidRDefault="004327DB" w:rsidP="004327DB">
            <w:pPr>
              <w:jc w:val="right"/>
              <w:rPr>
                <w:color w:val="000000"/>
                <w:sz w:val="22"/>
                <w:szCs w:val="22"/>
              </w:rPr>
            </w:pPr>
            <w:r>
              <w:rPr>
                <w:color w:val="000000"/>
                <w:sz w:val="22"/>
                <w:szCs w:val="22"/>
              </w:rPr>
              <w:t>0.322</w:t>
            </w:r>
          </w:p>
        </w:tc>
      </w:tr>
      <w:tr w:rsidR="004327DB" w14:paraId="2950EC6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3AE78" w14:textId="77777777" w:rsidR="004327DB" w:rsidRDefault="004327DB" w:rsidP="004327DB">
            <w:pPr>
              <w:jc w:val="right"/>
              <w:rPr>
                <w:color w:val="000000"/>
                <w:sz w:val="22"/>
                <w:szCs w:val="22"/>
              </w:rPr>
            </w:pPr>
            <w:r>
              <w:rPr>
                <w:color w:val="000000"/>
                <w:sz w:val="22"/>
                <w:szCs w:val="22"/>
              </w:rPr>
              <w:t>199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3F932D9" w14:textId="77777777" w:rsidR="004327DB" w:rsidRDefault="004327DB" w:rsidP="004327DB">
            <w:pPr>
              <w:jc w:val="right"/>
              <w:rPr>
                <w:color w:val="000000"/>
                <w:sz w:val="22"/>
                <w:szCs w:val="22"/>
              </w:rPr>
            </w:pPr>
            <w:r>
              <w:rPr>
                <w:color w:val="000000"/>
                <w:sz w:val="22"/>
                <w:szCs w:val="22"/>
              </w:rPr>
              <w:t>0.28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A206F0B" w14:textId="77777777" w:rsidR="004327DB" w:rsidRDefault="004327DB" w:rsidP="004327DB">
            <w:pPr>
              <w:jc w:val="right"/>
              <w:rPr>
                <w:color w:val="000000"/>
                <w:sz w:val="22"/>
                <w:szCs w:val="22"/>
              </w:rPr>
            </w:pPr>
            <w:r>
              <w:rPr>
                <w:color w:val="000000"/>
                <w:sz w:val="22"/>
                <w:szCs w:val="22"/>
              </w:rPr>
              <w:t>0.342</w:t>
            </w:r>
          </w:p>
        </w:tc>
      </w:tr>
      <w:tr w:rsidR="004327DB" w14:paraId="0A236A3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96151" w14:textId="77777777" w:rsidR="004327DB" w:rsidRDefault="004327DB" w:rsidP="004327DB">
            <w:pPr>
              <w:jc w:val="right"/>
              <w:rPr>
                <w:color w:val="000000"/>
                <w:sz w:val="22"/>
                <w:szCs w:val="22"/>
              </w:rPr>
            </w:pPr>
            <w:r>
              <w:rPr>
                <w:color w:val="000000"/>
                <w:sz w:val="22"/>
                <w:szCs w:val="22"/>
              </w:rPr>
              <w:t>199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67219D" w14:textId="77777777" w:rsidR="004327DB" w:rsidRDefault="004327DB" w:rsidP="004327DB">
            <w:pPr>
              <w:jc w:val="right"/>
              <w:rPr>
                <w:color w:val="000000"/>
                <w:sz w:val="22"/>
                <w:szCs w:val="22"/>
              </w:rPr>
            </w:pPr>
            <w:r>
              <w:rPr>
                <w:color w:val="000000"/>
                <w:sz w:val="22"/>
                <w:szCs w:val="22"/>
              </w:rPr>
              <w:t>0.25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C815EEB" w14:textId="77777777" w:rsidR="004327DB" w:rsidRDefault="004327DB" w:rsidP="004327DB">
            <w:pPr>
              <w:jc w:val="right"/>
              <w:rPr>
                <w:color w:val="000000"/>
                <w:sz w:val="22"/>
                <w:szCs w:val="22"/>
              </w:rPr>
            </w:pPr>
            <w:r>
              <w:rPr>
                <w:color w:val="000000"/>
                <w:sz w:val="22"/>
                <w:szCs w:val="22"/>
              </w:rPr>
              <w:t>0.315</w:t>
            </w:r>
          </w:p>
        </w:tc>
      </w:tr>
      <w:tr w:rsidR="004327DB" w14:paraId="45E8061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F6C39" w14:textId="77777777" w:rsidR="004327DB" w:rsidRDefault="004327DB" w:rsidP="004327DB">
            <w:pPr>
              <w:jc w:val="right"/>
              <w:rPr>
                <w:color w:val="000000"/>
                <w:sz w:val="22"/>
                <w:szCs w:val="22"/>
              </w:rPr>
            </w:pPr>
            <w:r>
              <w:rPr>
                <w:color w:val="000000"/>
                <w:sz w:val="22"/>
                <w:szCs w:val="22"/>
              </w:rPr>
              <w:t>199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3D773D0" w14:textId="77777777" w:rsidR="004327DB" w:rsidRDefault="004327DB" w:rsidP="004327DB">
            <w:pPr>
              <w:jc w:val="right"/>
              <w:rPr>
                <w:color w:val="000000"/>
                <w:sz w:val="22"/>
                <w:szCs w:val="22"/>
              </w:rPr>
            </w:pPr>
            <w:r>
              <w:rPr>
                <w:color w:val="000000"/>
                <w:sz w:val="22"/>
                <w:szCs w:val="22"/>
              </w:rPr>
              <w:t>0.29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82D9BD" w14:textId="77777777" w:rsidR="004327DB" w:rsidRDefault="004327DB" w:rsidP="004327DB">
            <w:pPr>
              <w:jc w:val="right"/>
              <w:rPr>
                <w:color w:val="000000"/>
                <w:sz w:val="22"/>
                <w:szCs w:val="22"/>
              </w:rPr>
            </w:pPr>
            <w:r>
              <w:rPr>
                <w:color w:val="000000"/>
                <w:sz w:val="22"/>
                <w:szCs w:val="22"/>
              </w:rPr>
              <w:t>0.369</w:t>
            </w:r>
          </w:p>
        </w:tc>
      </w:tr>
      <w:tr w:rsidR="004327DB" w14:paraId="0FB1197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3DB548" w14:textId="77777777" w:rsidR="004327DB" w:rsidRDefault="004327DB" w:rsidP="004327DB">
            <w:pPr>
              <w:jc w:val="right"/>
              <w:rPr>
                <w:color w:val="000000"/>
                <w:sz w:val="22"/>
                <w:szCs w:val="22"/>
              </w:rPr>
            </w:pPr>
            <w:r>
              <w:rPr>
                <w:color w:val="000000"/>
                <w:sz w:val="22"/>
                <w:szCs w:val="22"/>
              </w:rPr>
              <w:t>199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76075B4"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905F9E" w14:textId="77777777" w:rsidR="004327DB" w:rsidRDefault="004327DB" w:rsidP="004327DB">
            <w:pPr>
              <w:jc w:val="right"/>
              <w:rPr>
                <w:color w:val="000000"/>
                <w:sz w:val="22"/>
                <w:szCs w:val="22"/>
              </w:rPr>
            </w:pPr>
            <w:r>
              <w:rPr>
                <w:color w:val="000000"/>
                <w:sz w:val="22"/>
                <w:szCs w:val="22"/>
              </w:rPr>
              <w:t>0.370</w:t>
            </w:r>
          </w:p>
        </w:tc>
      </w:tr>
      <w:tr w:rsidR="004327DB" w14:paraId="113F9DD0"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A1DBB" w14:textId="77777777" w:rsidR="004327DB" w:rsidRDefault="004327DB" w:rsidP="004327DB">
            <w:pPr>
              <w:jc w:val="right"/>
              <w:rPr>
                <w:color w:val="000000"/>
                <w:sz w:val="22"/>
                <w:szCs w:val="22"/>
              </w:rPr>
            </w:pPr>
            <w:r>
              <w:rPr>
                <w:color w:val="000000"/>
                <w:sz w:val="22"/>
                <w:szCs w:val="22"/>
              </w:rPr>
              <w:t>199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2C35751" w14:textId="77777777" w:rsidR="004327DB" w:rsidRDefault="004327DB" w:rsidP="004327DB">
            <w:pPr>
              <w:jc w:val="right"/>
              <w:rPr>
                <w:color w:val="000000"/>
                <w:sz w:val="22"/>
                <w:szCs w:val="22"/>
              </w:rPr>
            </w:pPr>
            <w:r>
              <w:rPr>
                <w:color w:val="000000"/>
                <w:sz w:val="22"/>
                <w:szCs w:val="22"/>
              </w:rPr>
              <w:t>0.27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983BC" w14:textId="77777777" w:rsidR="004327DB" w:rsidRDefault="004327DB" w:rsidP="004327DB">
            <w:pPr>
              <w:jc w:val="right"/>
              <w:rPr>
                <w:color w:val="000000"/>
                <w:sz w:val="22"/>
                <w:szCs w:val="22"/>
              </w:rPr>
            </w:pPr>
            <w:r>
              <w:rPr>
                <w:color w:val="000000"/>
                <w:sz w:val="22"/>
                <w:szCs w:val="22"/>
              </w:rPr>
              <w:t>0.327</w:t>
            </w:r>
          </w:p>
        </w:tc>
      </w:tr>
      <w:tr w:rsidR="004327DB" w14:paraId="07043F9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5F839" w14:textId="77777777" w:rsidR="004327DB" w:rsidRDefault="004327DB" w:rsidP="004327DB">
            <w:pPr>
              <w:jc w:val="right"/>
              <w:rPr>
                <w:color w:val="000000"/>
                <w:sz w:val="22"/>
                <w:szCs w:val="22"/>
              </w:rPr>
            </w:pPr>
            <w:r>
              <w:rPr>
                <w:color w:val="000000"/>
                <w:sz w:val="22"/>
                <w:szCs w:val="22"/>
              </w:rPr>
              <w:t>199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4607D5F" w14:textId="77777777" w:rsidR="004327DB" w:rsidRDefault="004327DB" w:rsidP="004327DB">
            <w:pPr>
              <w:jc w:val="right"/>
              <w:rPr>
                <w:color w:val="000000"/>
                <w:sz w:val="22"/>
                <w:szCs w:val="22"/>
              </w:rPr>
            </w:pPr>
            <w:r>
              <w:rPr>
                <w:color w:val="000000"/>
                <w:sz w:val="22"/>
                <w:szCs w:val="22"/>
              </w:rPr>
              <w:t>0.32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B6771C" w14:textId="77777777" w:rsidR="004327DB" w:rsidRDefault="004327DB" w:rsidP="004327DB">
            <w:pPr>
              <w:jc w:val="right"/>
              <w:rPr>
                <w:color w:val="000000"/>
                <w:sz w:val="22"/>
                <w:szCs w:val="22"/>
              </w:rPr>
            </w:pPr>
            <w:r>
              <w:rPr>
                <w:color w:val="000000"/>
                <w:sz w:val="22"/>
                <w:szCs w:val="22"/>
              </w:rPr>
              <w:t>0.375</w:t>
            </w:r>
          </w:p>
        </w:tc>
      </w:tr>
      <w:tr w:rsidR="004327DB" w14:paraId="2D11339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087C91" w14:textId="77777777" w:rsidR="004327DB" w:rsidRDefault="004327DB" w:rsidP="004327DB">
            <w:pPr>
              <w:jc w:val="right"/>
              <w:rPr>
                <w:color w:val="000000"/>
                <w:sz w:val="22"/>
                <w:szCs w:val="22"/>
              </w:rPr>
            </w:pPr>
            <w:r>
              <w:rPr>
                <w:color w:val="000000"/>
                <w:sz w:val="22"/>
                <w:szCs w:val="22"/>
              </w:rPr>
              <w:t>199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59F920D" w14:textId="77777777" w:rsidR="004327DB" w:rsidRDefault="004327DB" w:rsidP="004327DB">
            <w:pPr>
              <w:jc w:val="right"/>
              <w:rPr>
                <w:color w:val="000000"/>
                <w:sz w:val="22"/>
                <w:szCs w:val="22"/>
              </w:rPr>
            </w:pPr>
            <w:r>
              <w:rPr>
                <w:color w:val="000000"/>
                <w:sz w:val="22"/>
                <w:szCs w:val="22"/>
              </w:rPr>
              <w:t>0.282</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5B2F296" w14:textId="77777777" w:rsidR="004327DB" w:rsidRDefault="004327DB" w:rsidP="004327DB">
            <w:pPr>
              <w:jc w:val="right"/>
              <w:rPr>
                <w:color w:val="000000"/>
                <w:sz w:val="22"/>
                <w:szCs w:val="22"/>
              </w:rPr>
            </w:pPr>
            <w:r>
              <w:rPr>
                <w:color w:val="000000"/>
                <w:sz w:val="22"/>
                <w:szCs w:val="22"/>
              </w:rPr>
              <w:t>0.329</w:t>
            </w:r>
          </w:p>
        </w:tc>
      </w:tr>
      <w:tr w:rsidR="004327DB" w14:paraId="14C417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F6070C" w14:textId="77777777" w:rsidR="004327DB" w:rsidRDefault="004327DB" w:rsidP="004327DB">
            <w:pPr>
              <w:jc w:val="right"/>
              <w:rPr>
                <w:color w:val="000000"/>
                <w:sz w:val="22"/>
                <w:szCs w:val="22"/>
              </w:rPr>
            </w:pPr>
            <w:r>
              <w:rPr>
                <w:color w:val="000000"/>
                <w:sz w:val="22"/>
                <w:szCs w:val="22"/>
              </w:rPr>
              <w:t>199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791840" w14:textId="77777777" w:rsidR="004327DB" w:rsidRDefault="004327DB" w:rsidP="004327DB">
            <w:pPr>
              <w:jc w:val="right"/>
              <w:rPr>
                <w:color w:val="000000"/>
                <w:sz w:val="22"/>
                <w:szCs w:val="22"/>
              </w:rPr>
            </w:pPr>
            <w:r>
              <w:rPr>
                <w:color w:val="000000"/>
                <w:sz w:val="22"/>
                <w:szCs w:val="22"/>
              </w:rPr>
              <w:t>0.28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A40E44" w14:textId="77777777" w:rsidR="004327DB" w:rsidRDefault="004327DB" w:rsidP="004327DB">
            <w:pPr>
              <w:jc w:val="right"/>
              <w:rPr>
                <w:color w:val="000000"/>
                <w:sz w:val="22"/>
                <w:szCs w:val="22"/>
              </w:rPr>
            </w:pPr>
            <w:r>
              <w:rPr>
                <w:color w:val="000000"/>
                <w:sz w:val="22"/>
                <w:szCs w:val="22"/>
              </w:rPr>
              <w:t>0.331</w:t>
            </w:r>
          </w:p>
        </w:tc>
      </w:tr>
      <w:tr w:rsidR="004327DB" w14:paraId="2D2352DE"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BFB613" w14:textId="77777777" w:rsidR="004327DB" w:rsidRDefault="004327DB" w:rsidP="004327DB">
            <w:pPr>
              <w:jc w:val="right"/>
              <w:rPr>
                <w:color w:val="000000"/>
                <w:sz w:val="22"/>
                <w:szCs w:val="22"/>
              </w:rPr>
            </w:pPr>
            <w:r>
              <w:rPr>
                <w:color w:val="000000"/>
                <w:sz w:val="22"/>
                <w:szCs w:val="22"/>
              </w:rPr>
              <w:t>199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2B8D875" w14:textId="77777777" w:rsidR="004327DB" w:rsidRDefault="004327DB" w:rsidP="004327DB">
            <w:pPr>
              <w:jc w:val="right"/>
              <w:rPr>
                <w:color w:val="000000"/>
                <w:sz w:val="22"/>
                <w:szCs w:val="22"/>
              </w:rPr>
            </w:pPr>
            <w:r>
              <w:rPr>
                <w:color w:val="000000"/>
                <w:sz w:val="22"/>
                <w:szCs w:val="22"/>
              </w:rPr>
              <w:t>0.32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3854ED60" w14:textId="77777777" w:rsidR="004327DB" w:rsidRDefault="004327DB" w:rsidP="004327DB">
            <w:pPr>
              <w:jc w:val="right"/>
              <w:rPr>
                <w:color w:val="000000"/>
                <w:sz w:val="22"/>
                <w:szCs w:val="22"/>
              </w:rPr>
            </w:pPr>
            <w:r>
              <w:rPr>
                <w:color w:val="000000"/>
                <w:sz w:val="22"/>
                <w:szCs w:val="22"/>
              </w:rPr>
              <w:t>0.352</w:t>
            </w:r>
          </w:p>
        </w:tc>
      </w:tr>
      <w:tr w:rsidR="004327DB" w14:paraId="7029F21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EE411" w14:textId="77777777" w:rsidR="004327DB" w:rsidRDefault="004327DB" w:rsidP="004327DB">
            <w:pPr>
              <w:jc w:val="right"/>
              <w:rPr>
                <w:color w:val="000000"/>
                <w:sz w:val="22"/>
                <w:szCs w:val="22"/>
              </w:rPr>
            </w:pPr>
            <w:r>
              <w:rPr>
                <w:color w:val="000000"/>
                <w:sz w:val="22"/>
                <w:szCs w:val="22"/>
              </w:rPr>
              <w:t>199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F03CB7" w14:textId="77777777" w:rsidR="004327DB" w:rsidRDefault="004327DB" w:rsidP="004327DB">
            <w:pPr>
              <w:jc w:val="right"/>
              <w:rPr>
                <w:color w:val="000000"/>
                <w:sz w:val="22"/>
                <w:szCs w:val="22"/>
              </w:rPr>
            </w:pPr>
            <w:r>
              <w:rPr>
                <w:color w:val="000000"/>
                <w:sz w:val="22"/>
                <w:szCs w:val="22"/>
              </w:rPr>
              <w:t>0.26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F55F879" w14:textId="77777777" w:rsidR="004327DB" w:rsidRDefault="004327DB" w:rsidP="004327DB">
            <w:pPr>
              <w:jc w:val="right"/>
              <w:rPr>
                <w:color w:val="000000"/>
                <w:sz w:val="22"/>
                <w:szCs w:val="22"/>
              </w:rPr>
            </w:pPr>
            <w:r>
              <w:rPr>
                <w:color w:val="000000"/>
                <w:sz w:val="22"/>
                <w:szCs w:val="22"/>
              </w:rPr>
              <w:t>0.299</w:t>
            </w:r>
          </w:p>
        </w:tc>
      </w:tr>
      <w:tr w:rsidR="004327DB" w14:paraId="796AF832"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8C4FB" w14:textId="77777777" w:rsidR="004327DB" w:rsidRDefault="004327DB" w:rsidP="004327DB">
            <w:pPr>
              <w:jc w:val="right"/>
              <w:rPr>
                <w:color w:val="000000"/>
                <w:sz w:val="22"/>
                <w:szCs w:val="22"/>
              </w:rPr>
            </w:pPr>
            <w:r>
              <w:rPr>
                <w:color w:val="000000"/>
                <w:sz w:val="22"/>
                <w:szCs w:val="22"/>
              </w:rPr>
              <w:t>200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0E9913F" w14:textId="77777777" w:rsidR="004327DB" w:rsidRDefault="004327DB" w:rsidP="004327DB">
            <w:pPr>
              <w:jc w:val="right"/>
              <w:rPr>
                <w:color w:val="000000"/>
                <w:sz w:val="22"/>
                <w:szCs w:val="22"/>
              </w:rPr>
            </w:pPr>
            <w:r>
              <w:rPr>
                <w:color w:val="000000"/>
                <w:sz w:val="22"/>
                <w:szCs w:val="22"/>
              </w:rPr>
              <w:t>0.33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7B760356" w14:textId="77777777" w:rsidR="004327DB" w:rsidRDefault="004327DB" w:rsidP="004327DB">
            <w:pPr>
              <w:jc w:val="right"/>
              <w:rPr>
                <w:color w:val="000000"/>
                <w:sz w:val="22"/>
                <w:szCs w:val="22"/>
              </w:rPr>
            </w:pPr>
            <w:r>
              <w:rPr>
                <w:color w:val="000000"/>
                <w:sz w:val="22"/>
                <w:szCs w:val="22"/>
              </w:rPr>
              <w:t>0.355</w:t>
            </w:r>
          </w:p>
        </w:tc>
      </w:tr>
      <w:tr w:rsidR="004327DB" w14:paraId="2D6820C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07D0B" w14:textId="77777777" w:rsidR="004327DB" w:rsidRDefault="004327DB" w:rsidP="004327DB">
            <w:pPr>
              <w:jc w:val="right"/>
              <w:rPr>
                <w:color w:val="000000"/>
                <w:sz w:val="22"/>
                <w:szCs w:val="22"/>
              </w:rPr>
            </w:pPr>
            <w:r>
              <w:rPr>
                <w:color w:val="000000"/>
                <w:sz w:val="22"/>
                <w:szCs w:val="22"/>
              </w:rPr>
              <w:t>200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E89D19B" w14:textId="77777777" w:rsidR="004327DB" w:rsidRDefault="004327DB" w:rsidP="004327DB">
            <w:pPr>
              <w:jc w:val="right"/>
              <w:rPr>
                <w:color w:val="000000"/>
                <w:sz w:val="22"/>
                <w:szCs w:val="22"/>
              </w:rPr>
            </w:pPr>
            <w:r>
              <w:rPr>
                <w:color w:val="000000"/>
                <w:sz w:val="22"/>
                <w:szCs w:val="22"/>
              </w:rPr>
              <w:t>0.35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3B1382" w14:textId="77777777" w:rsidR="004327DB" w:rsidRDefault="004327DB" w:rsidP="004327DB">
            <w:pPr>
              <w:jc w:val="right"/>
              <w:rPr>
                <w:color w:val="000000"/>
                <w:sz w:val="22"/>
                <w:szCs w:val="22"/>
              </w:rPr>
            </w:pPr>
            <w:r>
              <w:rPr>
                <w:color w:val="000000"/>
                <w:sz w:val="22"/>
                <w:szCs w:val="22"/>
              </w:rPr>
              <w:t>0.400</w:t>
            </w:r>
          </w:p>
        </w:tc>
      </w:tr>
      <w:tr w:rsidR="004327DB" w14:paraId="5885F54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ED8ED" w14:textId="77777777" w:rsidR="004327DB" w:rsidRDefault="004327DB" w:rsidP="004327DB">
            <w:pPr>
              <w:jc w:val="right"/>
              <w:rPr>
                <w:color w:val="000000"/>
                <w:sz w:val="22"/>
                <w:szCs w:val="22"/>
              </w:rPr>
            </w:pPr>
            <w:r>
              <w:rPr>
                <w:color w:val="000000"/>
                <w:sz w:val="22"/>
                <w:szCs w:val="22"/>
              </w:rPr>
              <w:t>200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A94B305" w14:textId="77777777" w:rsidR="004327DB" w:rsidRDefault="004327DB" w:rsidP="004327DB">
            <w:pPr>
              <w:jc w:val="right"/>
              <w:rPr>
                <w:color w:val="000000"/>
                <w:sz w:val="22"/>
                <w:szCs w:val="22"/>
              </w:rPr>
            </w:pPr>
            <w:r>
              <w:rPr>
                <w:color w:val="000000"/>
                <w:sz w:val="22"/>
                <w:szCs w:val="22"/>
              </w:rPr>
              <w:t>0.32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A4A620" w14:textId="77777777" w:rsidR="004327DB" w:rsidRDefault="004327DB" w:rsidP="004327DB">
            <w:pPr>
              <w:jc w:val="right"/>
              <w:rPr>
                <w:color w:val="000000"/>
                <w:sz w:val="22"/>
                <w:szCs w:val="22"/>
              </w:rPr>
            </w:pPr>
            <w:r>
              <w:rPr>
                <w:color w:val="000000"/>
                <w:sz w:val="22"/>
                <w:szCs w:val="22"/>
              </w:rPr>
              <w:t>0.358</w:t>
            </w:r>
          </w:p>
        </w:tc>
      </w:tr>
      <w:tr w:rsidR="004327DB" w14:paraId="3C1924B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EEACD" w14:textId="77777777" w:rsidR="004327DB" w:rsidRDefault="004327DB" w:rsidP="004327DB">
            <w:pPr>
              <w:jc w:val="right"/>
              <w:rPr>
                <w:color w:val="000000"/>
                <w:sz w:val="22"/>
                <w:szCs w:val="22"/>
              </w:rPr>
            </w:pPr>
            <w:r>
              <w:rPr>
                <w:color w:val="000000"/>
                <w:sz w:val="22"/>
                <w:szCs w:val="22"/>
              </w:rPr>
              <w:t>2003</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B227DB0" w14:textId="77777777" w:rsidR="004327DB" w:rsidRDefault="004327DB" w:rsidP="004327DB">
            <w:pPr>
              <w:jc w:val="right"/>
              <w:rPr>
                <w:color w:val="000000"/>
                <w:sz w:val="22"/>
                <w:szCs w:val="22"/>
              </w:rPr>
            </w:pPr>
            <w:r>
              <w:rPr>
                <w:color w:val="000000"/>
                <w:sz w:val="22"/>
                <w:szCs w:val="22"/>
              </w:rPr>
              <w:t>0.28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79CA" w14:textId="77777777" w:rsidR="004327DB" w:rsidRDefault="004327DB" w:rsidP="004327DB">
            <w:pPr>
              <w:jc w:val="right"/>
              <w:rPr>
                <w:color w:val="000000"/>
                <w:sz w:val="22"/>
                <w:szCs w:val="22"/>
              </w:rPr>
            </w:pPr>
            <w:r>
              <w:rPr>
                <w:color w:val="000000"/>
                <w:sz w:val="22"/>
                <w:szCs w:val="22"/>
              </w:rPr>
              <w:t>0.326</w:t>
            </w:r>
          </w:p>
        </w:tc>
      </w:tr>
      <w:tr w:rsidR="004327DB" w14:paraId="75C9D569"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203EE" w14:textId="77777777" w:rsidR="004327DB" w:rsidRDefault="004327DB" w:rsidP="004327DB">
            <w:pPr>
              <w:jc w:val="right"/>
              <w:rPr>
                <w:color w:val="000000"/>
                <w:sz w:val="22"/>
                <w:szCs w:val="22"/>
              </w:rPr>
            </w:pPr>
            <w:r>
              <w:rPr>
                <w:color w:val="000000"/>
                <w:sz w:val="22"/>
                <w:szCs w:val="22"/>
              </w:rPr>
              <w:t>2004</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17D8294" w14:textId="77777777" w:rsidR="004327DB" w:rsidRDefault="004327DB" w:rsidP="004327DB">
            <w:pPr>
              <w:jc w:val="right"/>
              <w:rPr>
                <w:color w:val="000000"/>
                <w:sz w:val="22"/>
                <w:szCs w:val="22"/>
              </w:rPr>
            </w:pPr>
            <w:r>
              <w:rPr>
                <w:color w:val="000000"/>
                <w:sz w:val="22"/>
                <w:szCs w:val="22"/>
              </w:rPr>
              <w:t>0.311</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071552" w14:textId="77777777" w:rsidR="004327DB" w:rsidRDefault="004327DB" w:rsidP="004327DB">
            <w:pPr>
              <w:jc w:val="right"/>
              <w:rPr>
                <w:color w:val="000000"/>
                <w:sz w:val="22"/>
                <w:szCs w:val="22"/>
              </w:rPr>
            </w:pPr>
            <w:r>
              <w:rPr>
                <w:color w:val="000000"/>
                <w:sz w:val="22"/>
                <w:szCs w:val="22"/>
              </w:rPr>
              <w:t>0.344</w:t>
            </w:r>
          </w:p>
        </w:tc>
      </w:tr>
      <w:tr w:rsidR="004327DB" w14:paraId="286968B6"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14A7" w14:textId="77777777" w:rsidR="004327DB" w:rsidRDefault="004327DB" w:rsidP="004327DB">
            <w:pPr>
              <w:jc w:val="right"/>
              <w:rPr>
                <w:color w:val="000000"/>
                <w:sz w:val="22"/>
                <w:szCs w:val="22"/>
              </w:rPr>
            </w:pPr>
            <w:r>
              <w:rPr>
                <w:color w:val="000000"/>
                <w:sz w:val="22"/>
                <w:szCs w:val="22"/>
              </w:rPr>
              <w:t>2005</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FDE4015" w14:textId="77777777" w:rsidR="004327DB" w:rsidRDefault="004327DB" w:rsidP="004327DB">
            <w:pPr>
              <w:jc w:val="right"/>
              <w:rPr>
                <w:color w:val="000000"/>
                <w:sz w:val="22"/>
                <w:szCs w:val="22"/>
              </w:rPr>
            </w:pPr>
            <w:r>
              <w:rPr>
                <w:color w:val="000000"/>
                <w:sz w:val="22"/>
                <w:szCs w:val="22"/>
              </w:rPr>
              <w:t>0.30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2C4D314F" w14:textId="77777777" w:rsidR="004327DB" w:rsidRDefault="004327DB" w:rsidP="004327DB">
            <w:pPr>
              <w:jc w:val="right"/>
              <w:rPr>
                <w:color w:val="000000"/>
                <w:sz w:val="22"/>
                <w:szCs w:val="22"/>
              </w:rPr>
            </w:pPr>
            <w:r>
              <w:rPr>
                <w:color w:val="000000"/>
                <w:sz w:val="22"/>
                <w:szCs w:val="22"/>
              </w:rPr>
              <w:t>0.336</w:t>
            </w:r>
          </w:p>
        </w:tc>
      </w:tr>
      <w:tr w:rsidR="004327DB" w14:paraId="438F51A7"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E2CCC1" w14:textId="77777777" w:rsidR="004327DB" w:rsidRDefault="004327DB" w:rsidP="004327DB">
            <w:pPr>
              <w:jc w:val="right"/>
              <w:rPr>
                <w:color w:val="000000"/>
                <w:sz w:val="22"/>
                <w:szCs w:val="22"/>
              </w:rPr>
            </w:pPr>
            <w:r>
              <w:rPr>
                <w:color w:val="000000"/>
                <w:sz w:val="22"/>
                <w:szCs w:val="22"/>
              </w:rPr>
              <w:t>2006</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DD602A0" w14:textId="77777777" w:rsidR="004327DB" w:rsidRDefault="004327DB" w:rsidP="004327DB">
            <w:pPr>
              <w:jc w:val="right"/>
              <w:rPr>
                <w:color w:val="000000"/>
                <w:sz w:val="22"/>
                <w:szCs w:val="22"/>
              </w:rPr>
            </w:pPr>
            <w:r>
              <w:rPr>
                <w:color w:val="000000"/>
                <w:sz w:val="22"/>
                <w:szCs w:val="22"/>
              </w:rPr>
              <w:t>0.33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662F6700" w14:textId="77777777" w:rsidR="004327DB" w:rsidRDefault="004327DB" w:rsidP="004327DB">
            <w:pPr>
              <w:jc w:val="right"/>
              <w:rPr>
                <w:color w:val="000000"/>
                <w:sz w:val="22"/>
                <w:szCs w:val="22"/>
              </w:rPr>
            </w:pPr>
            <w:r>
              <w:rPr>
                <w:color w:val="000000"/>
                <w:sz w:val="22"/>
                <w:szCs w:val="22"/>
              </w:rPr>
              <w:t>0.358</w:t>
            </w:r>
          </w:p>
        </w:tc>
      </w:tr>
      <w:tr w:rsidR="004327DB" w14:paraId="08CDDF54"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C47A9" w14:textId="77777777" w:rsidR="004327DB" w:rsidRDefault="004327DB" w:rsidP="004327DB">
            <w:pPr>
              <w:jc w:val="right"/>
              <w:rPr>
                <w:color w:val="000000"/>
                <w:sz w:val="22"/>
                <w:szCs w:val="22"/>
              </w:rPr>
            </w:pPr>
            <w:r>
              <w:rPr>
                <w:color w:val="000000"/>
                <w:sz w:val="22"/>
                <w:szCs w:val="22"/>
              </w:rPr>
              <w:t>2007</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F960FFC" w14:textId="77777777" w:rsidR="004327DB" w:rsidRDefault="004327DB" w:rsidP="004327DB">
            <w:pPr>
              <w:jc w:val="right"/>
              <w:rPr>
                <w:color w:val="000000"/>
                <w:sz w:val="22"/>
                <w:szCs w:val="22"/>
              </w:rPr>
            </w:pPr>
            <w:r>
              <w:rPr>
                <w:color w:val="000000"/>
                <w:sz w:val="22"/>
                <w:szCs w:val="22"/>
              </w:rPr>
              <w:t>0.30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AF01E7A" w14:textId="77777777" w:rsidR="004327DB" w:rsidRDefault="004327DB" w:rsidP="004327DB">
            <w:pPr>
              <w:jc w:val="right"/>
              <w:rPr>
                <w:color w:val="000000"/>
                <w:sz w:val="22"/>
                <w:szCs w:val="22"/>
              </w:rPr>
            </w:pPr>
            <w:r>
              <w:rPr>
                <w:color w:val="000000"/>
                <w:sz w:val="22"/>
                <w:szCs w:val="22"/>
              </w:rPr>
              <w:t>0.331</w:t>
            </w:r>
          </w:p>
        </w:tc>
      </w:tr>
      <w:tr w:rsidR="004327DB" w14:paraId="0B06F72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D450C" w14:textId="77777777" w:rsidR="004327DB" w:rsidRDefault="004327DB" w:rsidP="004327DB">
            <w:pPr>
              <w:jc w:val="right"/>
              <w:rPr>
                <w:color w:val="000000"/>
                <w:sz w:val="22"/>
                <w:szCs w:val="22"/>
              </w:rPr>
            </w:pPr>
            <w:r>
              <w:rPr>
                <w:color w:val="000000"/>
                <w:sz w:val="22"/>
                <w:szCs w:val="22"/>
              </w:rPr>
              <w:t>2008</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B4ECBA7" w14:textId="77777777" w:rsidR="004327DB" w:rsidRDefault="004327DB" w:rsidP="004327DB">
            <w:pPr>
              <w:jc w:val="right"/>
              <w:rPr>
                <w:color w:val="000000"/>
                <w:sz w:val="22"/>
                <w:szCs w:val="22"/>
              </w:rPr>
            </w:pPr>
            <w:r>
              <w:rPr>
                <w:color w:val="000000"/>
                <w:sz w:val="22"/>
                <w:szCs w:val="22"/>
              </w:rPr>
              <w:t>0.274</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E7ADE5" w14:textId="77777777" w:rsidR="004327DB" w:rsidRDefault="004327DB" w:rsidP="004327DB">
            <w:pPr>
              <w:jc w:val="right"/>
              <w:rPr>
                <w:color w:val="000000"/>
                <w:sz w:val="22"/>
                <w:szCs w:val="22"/>
              </w:rPr>
            </w:pPr>
            <w:r>
              <w:rPr>
                <w:color w:val="000000"/>
                <w:sz w:val="22"/>
                <w:szCs w:val="22"/>
              </w:rPr>
              <w:t>0.301</w:t>
            </w:r>
          </w:p>
        </w:tc>
      </w:tr>
      <w:tr w:rsidR="004327DB" w14:paraId="449D1DC3"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40ED3" w14:textId="77777777" w:rsidR="004327DB" w:rsidRDefault="004327DB" w:rsidP="004327DB">
            <w:pPr>
              <w:jc w:val="right"/>
              <w:rPr>
                <w:color w:val="000000"/>
                <w:sz w:val="22"/>
                <w:szCs w:val="22"/>
              </w:rPr>
            </w:pPr>
            <w:r>
              <w:rPr>
                <w:color w:val="000000"/>
                <w:sz w:val="22"/>
                <w:szCs w:val="22"/>
              </w:rPr>
              <w:lastRenderedPageBreak/>
              <w:t>2009</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EF979F6" w14:textId="77777777" w:rsidR="004327DB" w:rsidRDefault="004327DB" w:rsidP="004327DB">
            <w:pPr>
              <w:jc w:val="right"/>
              <w:rPr>
                <w:color w:val="000000"/>
                <w:sz w:val="22"/>
                <w:szCs w:val="22"/>
              </w:rPr>
            </w:pPr>
            <w:r>
              <w:rPr>
                <w:color w:val="000000"/>
                <w:sz w:val="22"/>
                <w:szCs w:val="22"/>
              </w:rPr>
              <w:t>0.277</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C8ACE2" w14:textId="77777777" w:rsidR="004327DB" w:rsidRDefault="004327DB" w:rsidP="004327DB">
            <w:pPr>
              <w:jc w:val="right"/>
              <w:rPr>
                <w:color w:val="000000"/>
                <w:sz w:val="22"/>
                <w:szCs w:val="22"/>
              </w:rPr>
            </w:pPr>
            <w:r>
              <w:rPr>
                <w:color w:val="000000"/>
                <w:sz w:val="22"/>
                <w:szCs w:val="22"/>
              </w:rPr>
              <w:t>0.303</w:t>
            </w:r>
          </w:p>
        </w:tc>
      </w:tr>
      <w:tr w:rsidR="004327DB" w14:paraId="4938A83B"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9C80" w14:textId="77777777" w:rsidR="004327DB" w:rsidRDefault="004327DB" w:rsidP="004327DB">
            <w:pPr>
              <w:jc w:val="right"/>
              <w:rPr>
                <w:color w:val="000000"/>
                <w:sz w:val="22"/>
                <w:szCs w:val="22"/>
              </w:rPr>
            </w:pPr>
            <w:r>
              <w:rPr>
                <w:color w:val="000000"/>
                <w:sz w:val="22"/>
                <w:szCs w:val="22"/>
              </w:rPr>
              <w:t>2010</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8FFD276" w14:textId="77777777" w:rsidR="004327DB" w:rsidRDefault="004327DB" w:rsidP="004327DB">
            <w:pPr>
              <w:jc w:val="right"/>
              <w:rPr>
                <w:color w:val="000000"/>
                <w:sz w:val="22"/>
                <w:szCs w:val="22"/>
              </w:rPr>
            </w:pPr>
            <w:r>
              <w:rPr>
                <w:color w:val="000000"/>
                <w:sz w:val="22"/>
                <w:szCs w:val="22"/>
              </w:rPr>
              <w:t>0.265</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39CB4A" w14:textId="77777777" w:rsidR="004327DB" w:rsidRDefault="004327DB" w:rsidP="004327DB">
            <w:pPr>
              <w:jc w:val="right"/>
              <w:rPr>
                <w:color w:val="000000"/>
                <w:sz w:val="22"/>
                <w:szCs w:val="22"/>
              </w:rPr>
            </w:pPr>
            <w:r>
              <w:rPr>
                <w:color w:val="000000"/>
                <w:sz w:val="22"/>
                <w:szCs w:val="22"/>
              </w:rPr>
              <w:t>0.302</w:t>
            </w:r>
          </w:p>
        </w:tc>
      </w:tr>
      <w:tr w:rsidR="004327DB" w14:paraId="4B1B12D5"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AD0" w14:textId="77777777" w:rsidR="004327DB" w:rsidRDefault="004327DB" w:rsidP="004327DB">
            <w:pPr>
              <w:jc w:val="right"/>
              <w:rPr>
                <w:color w:val="000000"/>
                <w:sz w:val="22"/>
                <w:szCs w:val="22"/>
              </w:rPr>
            </w:pPr>
            <w:r>
              <w:rPr>
                <w:color w:val="000000"/>
                <w:sz w:val="22"/>
                <w:szCs w:val="22"/>
              </w:rPr>
              <w:t>2011</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97BD10" w14:textId="77777777" w:rsidR="004327DB" w:rsidRDefault="004327DB" w:rsidP="004327DB">
            <w:pPr>
              <w:jc w:val="right"/>
              <w:rPr>
                <w:color w:val="000000"/>
                <w:sz w:val="22"/>
                <w:szCs w:val="22"/>
              </w:rPr>
            </w:pPr>
            <w:r>
              <w:rPr>
                <w:color w:val="000000"/>
                <w:sz w:val="22"/>
                <w:szCs w:val="22"/>
              </w:rPr>
              <w:t>0.269</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DDF0" w14:textId="77777777" w:rsidR="004327DB" w:rsidRDefault="004327DB" w:rsidP="004327DB">
            <w:pPr>
              <w:jc w:val="right"/>
              <w:rPr>
                <w:color w:val="000000"/>
                <w:sz w:val="22"/>
                <w:szCs w:val="22"/>
              </w:rPr>
            </w:pPr>
            <w:r>
              <w:rPr>
                <w:color w:val="000000"/>
                <w:sz w:val="22"/>
                <w:szCs w:val="22"/>
              </w:rPr>
              <w:t>0.302</w:t>
            </w:r>
          </w:p>
        </w:tc>
      </w:tr>
      <w:tr w:rsidR="004327DB" w14:paraId="48FC9BFD" w14:textId="77777777" w:rsidTr="008D175C">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E5CA1" w14:textId="77777777" w:rsidR="004327DB" w:rsidRDefault="004327DB" w:rsidP="004327DB">
            <w:pPr>
              <w:jc w:val="right"/>
              <w:rPr>
                <w:color w:val="000000"/>
                <w:sz w:val="22"/>
                <w:szCs w:val="22"/>
              </w:rPr>
            </w:pPr>
            <w:r>
              <w:rPr>
                <w:color w:val="000000"/>
                <w:sz w:val="22"/>
                <w:szCs w:val="22"/>
              </w:rPr>
              <w:t>2012</w:t>
            </w:r>
          </w:p>
        </w:tc>
        <w:tc>
          <w:tcPr>
            <w:tcW w:w="2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42471DF" w14:textId="77777777" w:rsidR="004327DB" w:rsidRDefault="004327DB" w:rsidP="004327DB">
            <w:pPr>
              <w:jc w:val="right"/>
              <w:rPr>
                <w:color w:val="000000"/>
                <w:sz w:val="22"/>
                <w:szCs w:val="22"/>
              </w:rPr>
            </w:pPr>
            <w:r>
              <w:rPr>
                <w:color w:val="000000"/>
                <w:sz w:val="22"/>
                <w:szCs w:val="22"/>
              </w:rPr>
              <w:t>0.253</w:t>
            </w:r>
          </w:p>
        </w:tc>
        <w:tc>
          <w:tcPr>
            <w:tcW w:w="24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312246" w14:textId="77777777" w:rsidR="004327DB" w:rsidRDefault="004327DB" w:rsidP="004327DB">
            <w:pPr>
              <w:jc w:val="right"/>
              <w:rPr>
                <w:color w:val="000000"/>
                <w:sz w:val="22"/>
                <w:szCs w:val="22"/>
              </w:rPr>
            </w:pPr>
            <w:r>
              <w:rPr>
                <w:color w:val="000000"/>
                <w:sz w:val="22"/>
                <w:szCs w:val="22"/>
              </w:rPr>
              <w:t>0.278</w:t>
            </w:r>
          </w:p>
        </w:tc>
      </w:tr>
      <w:tr w:rsidR="004327DB" w14:paraId="4AA4DE3C" w14:textId="77777777" w:rsidTr="008D175C">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F91A78" w14:textId="77777777" w:rsidR="004327DB" w:rsidRDefault="004327DB" w:rsidP="004327DB">
            <w:pPr>
              <w:jc w:val="right"/>
              <w:rPr>
                <w:color w:val="000000"/>
                <w:sz w:val="22"/>
                <w:szCs w:val="22"/>
              </w:rPr>
            </w:pPr>
            <w:r>
              <w:rPr>
                <w:color w:val="000000"/>
                <w:sz w:val="22"/>
                <w:szCs w:val="22"/>
              </w:rPr>
              <w:t>2013</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793419" w14:textId="77777777" w:rsidR="004327DB" w:rsidRDefault="004327DB" w:rsidP="004327DB">
            <w:pPr>
              <w:jc w:val="right"/>
              <w:rPr>
                <w:color w:val="000000"/>
                <w:sz w:val="22"/>
                <w:szCs w:val="22"/>
              </w:rPr>
            </w:pPr>
            <w:r>
              <w:rPr>
                <w:color w:val="000000"/>
                <w:sz w:val="22"/>
                <w:szCs w:val="22"/>
              </w:rPr>
              <w:t>0.262</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D0A05C" w14:textId="77777777" w:rsidR="004327DB" w:rsidRDefault="004327DB" w:rsidP="004327DB">
            <w:pPr>
              <w:jc w:val="right"/>
              <w:rPr>
                <w:color w:val="000000"/>
                <w:sz w:val="22"/>
                <w:szCs w:val="22"/>
              </w:rPr>
            </w:pPr>
            <w:r>
              <w:rPr>
                <w:color w:val="000000"/>
                <w:sz w:val="22"/>
                <w:szCs w:val="22"/>
              </w:rPr>
              <w:t>0.285</w:t>
            </w:r>
          </w:p>
        </w:tc>
      </w:tr>
    </w:tbl>
    <w:p w14:paraId="79326125" w14:textId="31EE8475" w:rsidR="004A5234" w:rsidRDefault="004327DB">
      <w:pPr>
        <w:spacing w:after="160" w:line="259" w:lineRule="auto"/>
        <w:rPr>
          <w:b/>
          <w:i/>
        </w:rPr>
      </w:pPr>
      <w:r>
        <w:rPr>
          <w:b/>
          <w:i/>
        </w:rPr>
        <w:t xml:space="preserve"> </w:t>
      </w:r>
      <w:r w:rsidR="004A5234">
        <w:rPr>
          <w:b/>
          <w:i/>
        </w:rPr>
        <w:br w:type="page"/>
      </w:r>
    </w:p>
    <w:p w14:paraId="7039E0C8" w14:textId="77777777" w:rsidR="005256BB" w:rsidRDefault="005256BB">
      <w:pPr>
        <w:spacing w:after="160" w:line="259" w:lineRule="auto"/>
        <w:rPr>
          <w:i/>
        </w:rPr>
      </w:pPr>
    </w:p>
    <w:p w14:paraId="7794E69B" w14:textId="592846D6" w:rsidR="001C29F2" w:rsidRDefault="001C29F2" w:rsidP="001C29F2">
      <w:pPr>
        <w:pStyle w:val="APAHeading1"/>
        <w:jc w:val="left"/>
        <w:rPr>
          <w:b w:val="0"/>
        </w:rPr>
      </w:pPr>
      <w:r>
        <w:rPr>
          <w:b w:val="0"/>
          <w:i/>
        </w:rPr>
        <w:t>Figure 1</w:t>
      </w:r>
    </w:p>
    <w:p w14:paraId="265FBA5A" w14:textId="4CB5A208" w:rsidR="001C29F2" w:rsidRDefault="007F49B3" w:rsidP="001C29F2">
      <w:pPr>
        <w:pStyle w:val="APAHeading1"/>
        <w:jc w:val="left"/>
        <w:rPr>
          <w:b w:val="0"/>
        </w:rPr>
      </w:pPr>
      <w:r>
        <w:rPr>
          <w:b w:val="0"/>
        </w:rPr>
        <w:t xml:space="preserve">Visual </w:t>
      </w:r>
      <w:r w:rsidR="00291158">
        <w:rPr>
          <w:b w:val="0"/>
        </w:rPr>
        <w:t>aid for</w:t>
      </w:r>
      <w:r>
        <w:rPr>
          <w:b w:val="0"/>
        </w:rPr>
        <w:t xml:space="preserve"> steps 1 through 6 for simulation procedure of Fisher tests.</w:t>
      </w:r>
    </w:p>
    <w:p w14:paraId="417CD3DB" w14:textId="0B0DAD41" w:rsidR="007F49B3" w:rsidRDefault="00452B53" w:rsidP="001C29F2">
      <w:pPr>
        <w:pStyle w:val="APAHeading1"/>
        <w:jc w:val="left"/>
        <w:rPr>
          <w:b w:val="0"/>
        </w:rPr>
      </w:pPr>
      <w:r>
        <w:rPr>
          <w:b w:val="0"/>
          <w:noProof/>
          <w:lang w:val="nl-NL" w:eastAsia="nl-NL"/>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i/>
        </w:rPr>
      </w:pPr>
      <w:r>
        <w:rPr>
          <w:b w:val="0"/>
          <w:i/>
        </w:rPr>
        <w:lastRenderedPageBreak/>
        <w:t>Figure 2</w:t>
      </w:r>
    </w:p>
    <w:p w14:paraId="11858A18" w14:textId="0F21093E" w:rsidR="00463431" w:rsidRDefault="00463431" w:rsidP="001C29F2">
      <w:pPr>
        <w:pStyle w:val="APAHeading1"/>
        <w:jc w:val="left"/>
        <w:rPr>
          <w:b w:val="0"/>
        </w:rPr>
      </w:pPr>
      <w:r>
        <w:rPr>
          <w:b w:val="0"/>
        </w:rPr>
        <w:t>Density plot of observed (</w:t>
      </w:r>
      <w:proofErr w:type="gramStart"/>
      <w:r>
        <w:rPr>
          <w:b w:val="0"/>
        </w:rPr>
        <w:t>non)</w:t>
      </w:r>
      <w:proofErr w:type="gramEnd"/>
      <w:r>
        <w:rPr>
          <w:b w:val="0"/>
        </w:rPr>
        <w:t>significant effect sizes.</w:t>
      </w:r>
    </w:p>
    <w:p w14:paraId="6117F392" w14:textId="2448EA13" w:rsidR="00D7113C" w:rsidRDefault="00463431">
      <w:pPr>
        <w:spacing w:after="160" w:line="259" w:lineRule="auto"/>
      </w:pPr>
      <w:r>
        <w:rPr>
          <w:noProof/>
          <w:lang w:val="nl-NL" w:eastAsia="nl-NL"/>
        </w:rPr>
        <w:drawing>
          <wp:inline distT="0" distB="0" distL="0" distR="0" wp14:anchorId="328AFF06" wp14:editId="231629A8">
            <wp:extent cx="5764530" cy="3729355"/>
            <wp:effectExtent l="0" t="0" r="7620" b="4445"/>
            <wp:docPr id="2" name="Picture 2" descr="C:\Users\Chris\Dropbox\CJM\Masterproject\Writing\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2.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4530" cy="3729355"/>
                    </a:xfrm>
                    <a:prstGeom prst="rect">
                      <a:avLst/>
                    </a:prstGeom>
                    <a:noFill/>
                    <a:ln>
                      <a:noFill/>
                    </a:ln>
                  </pic:spPr>
                </pic:pic>
              </a:graphicData>
            </a:graphic>
          </wp:inline>
        </w:drawing>
      </w:r>
    </w:p>
    <w:p w14:paraId="6EE81F8C" w14:textId="77777777" w:rsidR="00F04343" w:rsidRDefault="00F04343">
      <w:pPr>
        <w:spacing w:after="160" w:line="259" w:lineRule="auto"/>
      </w:pPr>
      <w:r>
        <w:br w:type="page"/>
      </w:r>
    </w:p>
    <w:p w14:paraId="17B476EA" w14:textId="77777777" w:rsidR="00452B53" w:rsidRDefault="00452B53" w:rsidP="001C29F2">
      <w:pPr>
        <w:rPr>
          <w:i/>
        </w:rPr>
        <w:sectPr w:rsidR="00452B53" w:rsidSect="00AE34A3">
          <w:pgSz w:w="11906" w:h="16838"/>
          <w:pgMar w:top="1412" w:right="1412" w:bottom="1412" w:left="1412" w:header="709" w:footer="709" w:gutter="0"/>
          <w:cols w:space="708"/>
          <w:titlePg/>
          <w:docGrid w:linePitch="360"/>
        </w:sectPr>
      </w:pPr>
    </w:p>
    <w:p w14:paraId="4A255FDD" w14:textId="77777777" w:rsidR="000B6D8A" w:rsidRDefault="00452B53" w:rsidP="001C29F2">
      <w:pPr>
        <w:rPr>
          <w:i/>
        </w:rPr>
      </w:pPr>
      <w:r>
        <w:rPr>
          <w:i/>
        </w:rPr>
        <w:lastRenderedPageBreak/>
        <w:t>Figure 3</w:t>
      </w:r>
    </w:p>
    <w:p w14:paraId="78C03480" w14:textId="492056B4" w:rsidR="000B6D8A" w:rsidRDefault="00CD26F5" w:rsidP="001C29F2">
      <w:r>
        <w:t>Observed vs expected null distribution for unadjusted- and all adjusted effect sizes.</w:t>
      </w:r>
      <w:r w:rsidR="00CA2A87">
        <w:t xml:space="preserve"> Plot title includes Kolmogorov-Smirnov test </w:t>
      </w:r>
      <w:proofErr w:type="spellStart"/>
      <w:r w:rsidR="00CA2A87">
        <w:t>results.</w:t>
      </w:r>
      <w:r w:rsidR="00337798" w:rsidRPr="00394152">
        <w:rPr>
          <w:noProof/>
          <w:lang w:eastAsia="nl-NL"/>
        </w:rPr>
        <w:t>w</w:t>
      </w:r>
      <w:proofErr w:type="spellEnd"/>
    </w:p>
    <w:p w14:paraId="75A8BC34" w14:textId="359AFBC0" w:rsidR="005E6A7C" w:rsidRDefault="00DB2944">
      <w:pPr>
        <w:spacing w:after="160" w:line="259" w:lineRule="auto"/>
        <w:rPr>
          <w:i/>
        </w:rPr>
        <w:sectPr w:rsidR="005E6A7C" w:rsidSect="00AE34A3">
          <w:pgSz w:w="16838" w:h="11906" w:orient="landscape"/>
          <w:pgMar w:top="1412" w:right="1412" w:bottom="1412" w:left="1412" w:header="709" w:footer="709" w:gutter="0"/>
          <w:cols w:space="708"/>
          <w:titlePg/>
          <w:docGrid w:linePitch="360"/>
        </w:sectPr>
      </w:pPr>
      <w:r>
        <w:rPr>
          <w:i/>
          <w:noProof/>
          <w:lang w:val="nl-NL" w:eastAsia="nl-NL"/>
        </w:rPr>
        <w:drawing>
          <wp:inline distT="0" distB="0" distL="0" distR="0" wp14:anchorId="45B883DC" wp14:editId="71F77E7B">
            <wp:extent cx="8896350" cy="4591050"/>
            <wp:effectExtent l="0" t="0" r="0" b="0"/>
            <wp:docPr id="7" name="Picture 7" descr="C:\Users\Chris\Dropbox\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ris\Dropbox\CJM\Masterproject\Writing\Figures\fig3.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Pr>
          <w:i/>
        </w:rPr>
        <w:br w:type="page"/>
      </w:r>
    </w:p>
    <w:p w14:paraId="56B17D39" w14:textId="40897DB7" w:rsidR="00490BA0" w:rsidRDefault="00490BA0">
      <w:pPr>
        <w:spacing w:after="160" w:line="259" w:lineRule="auto"/>
        <w:rPr>
          <w:i/>
        </w:rPr>
      </w:pPr>
      <w:r>
        <w:rPr>
          <w:i/>
        </w:rPr>
        <w:lastRenderedPageBreak/>
        <w:t>Figure 4</w:t>
      </w:r>
    </w:p>
    <w:p w14:paraId="694A144B" w14:textId="0CF60266" w:rsidR="00452B53" w:rsidRDefault="003F57E5" w:rsidP="0084564C">
      <w:pPr>
        <w:spacing w:after="160" w:line="259" w:lineRule="auto"/>
      </w:pPr>
      <w:r>
        <w:t>Observed (black line) and null (grey line) distributions specified per journal. Plot title includes Kolmogorov-Smirnov test results.</w:t>
      </w:r>
    </w:p>
    <w:p w14:paraId="1E1E56D6" w14:textId="090A8F94" w:rsidR="005E6A7C" w:rsidRDefault="005E6A7C" w:rsidP="0084564C">
      <w:pPr>
        <w:spacing w:after="160" w:line="259" w:lineRule="auto"/>
      </w:pPr>
      <w:r>
        <w:rPr>
          <w:noProof/>
          <w:lang w:val="nl-NL" w:eastAsia="nl-NL"/>
        </w:rPr>
        <w:drawing>
          <wp:inline distT="0" distB="0" distL="0" distR="0" wp14:anchorId="0F1D5DCB" wp14:editId="6EDDB6CF">
            <wp:extent cx="5070144" cy="8026297"/>
            <wp:effectExtent l="0" t="0" r="0" b="0"/>
            <wp:docPr id="3" name="Picture 3" descr="C:\Users\Chris\Dropbox\CJM\Masterproject\Writing\Figures\fig4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ris\Dropbox\CJM\Masterproject\Writing\Figures\fig4a.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4858" cy="8049590"/>
                    </a:xfrm>
                    <a:prstGeom prst="rect">
                      <a:avLst/>
                    </a:prstGeom>
                    <a:noFill/>
                    <a:ln>
                      <a:noFill/>
                    </a:ln>
                  </pic:spPr>
                </pic:pic>
              </a:graphicData>
            </a:graphic>
          </wp:inline>
        </w:drawing>
      </w:r>
    </w:p>
    <w:p w14:paraId="4ABB286C" w14:textId="6EE85944" w:rsidR="00291158" w:rsidRDefault="005E6A7C" w:rsidP="0084564C">
      <w:pPr>
        <w:spacing w:after="160" w:line="259" w:lineRule="auto"/>
      </w:pPr>
      <w:r>
        <w:rPr>
          <w:noProof/>
          <w:lang w:val="nl-NL" w:eastAsia="nl-NL"/>
        </w:rPr>
        <w:lastRenderedPageBreak/>
        <w:drawing>
          <wp:inline distT="0" distB="0" distL="0" distR="0" wp14:anchorId="35F88F8D" wp14:editId="38F89739">
            <wp:extent cx="5067300" cy="8026905"/>
            <wp:effectExtent l="0" t="0" r="0" b="0"/>
            <wp:docPr id="4" name="Picture 4" descr="C:\Users\Chris\Dropbox\CJM\Masterproject\Writing\Figures\fig4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Dropbox\CJM\Masterproject\Writing\Figures\fig4b.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8595" cy="8028956"/>
                    </a:xfrm>
                    <a:prstGeom prst="rect">
                      <a:avLst/>
                    </a:prstGeom>
                    <a:noFill/>
                    <a:ln>
                      <a:noFill/>
                    </a:ln>
                  </pic:spPr>
                </pic:pic>
              </a:graphicData>
            </a:graphic>
          </wp:inline>
        </w:drawing>
      </w:r>
    </w:p>
    <w:p w14:paraId="62B569BB" w14:textId="77777777" w:rsidR="00291158" w:rsidRDefault="00291158">
      <w:pPr>
        <w:spacing w:after="160" w:line="259" w:lineRule="auto"/>
      </w:pPr>
      <w:r>
        <w:br w:type="page"/>
      </w:r>
    </w:p>
    <w:p w14:paraId="3B02A107" w14:textId="4DF7FBAA" w:rsidR="00BB7CC2" w:rsidRDefault="00291158" w:rsidP="0084564C">
      <w:pPr>
        <w:spacing w:after="160" w:line="259" w:lineRule="auto"/>
        <w:rPr>
          <w:i/>
        </w:rPr>
      </w:pPr>
      <w:r>
        <w:rPr>
          <w:i/>
        </w:rPr>
        <w:lastRenderedPageBreak/>
        <w:t>Figure 5</w:t>
      </w:r>
    </w:p>
    <w:p w14:paraId="5F732BED" w14:textId="033BF5CA" w:rsidR="00237F9C" w:rsidRPr="00693BA4" w:rsidRDefault="00BB7CC2">
      <w:pPr>
        <w:spacing w:after="160" w:line="259" w:lineRule="auto"/>
        <w:rPr>
          <w:noProof/>
          <w:lang w:eastAsia="nl-NL"/>
        </w:rPr>
      </w:pPr>
      <w:r>
        <w:t xml:space="preserve">Ad hoc effect estimates-, </w:t>
      </w:r>
      <w:r w:rsidR="00237F9C">
        <w:t>25th (lower grey</w:t>
      </w:r>
      <w:r w:rsidR="00693BA4">
        <w:t>)</w:t>
      </w:r>
      <w:r w:rsidR="00237F9C">
        <w:t>/50th/75th (upper grey) percentile</w:t>
      </w:r>
      <w:r>
        <w:t xml:space="preserve"> </w:t>
      </w:r>
      <w:r>
        <w:rPr>
          <w:i/>
        </w:rPr>
        <w:t>N</w:t>
      </w:r>
      <w:r>
        <w:t xml:space="preserve">-, median- and mean </w:t>
      </w:r>
      <w:r>
        <w:rPr>
          <w:i/>
        </w:rPr>
        <w:t>k</w:t>
      </w:r>
      <w:r>
        <w:t xml:space="preserve"> per year.</w:t>
      </w:r>
    </w:p>
    <w:p w14:paraId="3D7E836C" w14:textId="14AF133A" w:rsidR="00BB7CC2" w:rsidRDefault="00920138">
      <w:pPr>
        <w:spacing w:after="160" w:line="259" w:lineRule="auto"/>
        <w:rPr>
          <w:i/>
        </w:rPr>
      </w:pPr>
      <w:r>
        <w:rPr>
          <w:noProof/>
          <w:lang w:val="nl-NL" w:eastAsia="nl-NL"/>
        </w:rPr>
        <w:drawing>
          <wp:inline distT="0" distB="0" distL="0" distR="0" wp14:anchorId="0A432278" wp14:editId="058EB587">
            <wp:extent cx="4641633" cy="8058150"/>
            <wp:effectExtent l="0" t="0" r="6985" b="0"/>
            <wp:docPr id="13" name="Picture 13"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hris\Dropbox\CJM\Masterproject\Writing\Figures\fig5.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0347" cy="8073278"/>
                    </a:xfrm>
                    <a:prstGeom prst="rect">
                      <a:avLst/>
                    </a:prstGeom>
                    <a:noFill/>
                    <a:ln>
                      <a:noFill/>
                    </a:ln>
                  </pic:spPr>
                </pic:pic>
              </a:graphicData>
            </a:graphic>
          </wp:inline>
        </w:drawing>
      </w:r>
      <w:r w:rsidR="00BB7CC2">
        <w:rPr>
          <w:i/>
        </w:rPr>
        <w:br w:type="page"/>
      </w:r>
    </w:p>
    <w:p w14:paraId="565675F4" w14:textId="2EC198CD" w:rsidR="005E6A7C" w:rsidRPr="00BB7CC2" w:rsidRDefault="00BB7CC2" w:rsidP="0084564C">
      <w:pPr>
        <w:spacing w:after="160" w:line="259" w:lineRule="auto"/>
        <w:rPr>
          <w:i/>
        </w:rPr>
      </w:pPr>
      <w:r>
        <w:rPr>
          <w:i/>
        </w:rPr>
        <w:lastRenderedPageBreak/>
        <w:t>Figure 6</w:t>
      </w:r>
    </w:p>
    <w:p w14:paraId="29DDDF56" w14:textId="5E979995" w:rsidR="00C074E3" w:rsidRDefault="00291158" w:rsidP="0084564C">
      <w:pPr>
        <w:spacing w:after="160" w:line="259" w:lineRule="auto"/>
      </w:pPr>
      <w:r>
        <w:t xml:space="preserve">Null-, curve-, and saturated model </w:t>
      </w:r>
      <w:r w:rsidR="008C512C">
        <w:t xml:space="preserve">for proportion significant Fisher method results </w:t>
      </w:r>
      <w:r>
        <w:t xml:space="preserve">in regression plots, accompanied by mean </w:t>
      </w:r>
      <w:r>
        <w:rPr>
          <w:i/>
        </w:rPr>
        <w:t xml:space="preserve">k </w:t>
      </w:r>
      <w:r>
        <w:t xml:space="preserve">and mean proportion significant </w:t>
      </w:r>
      <w:r w:rsidR="008C512C">
        <w:t xml:space="preserve">tests </w:t>
      </w:r>
      <w:r>
        <w:t>per journal.</w:t>
      </w:r>
      <w:r w:rsidR="00E54357">
        <w:t xml:space="preserve"> These models were fitted only for papers with less or equal to 20 results, covering 97% of all results.</w:t>
      </w:r>
      <w:r w:rsidR="00BB7CC2">
        <w:rPr>
          <w:noProof/>
          <w:lang w:val="nl-NL" w:eastAsia="nl-NL"/>
        </w:rPr>
        <w:drawing>
          <wp:inline distT="0" distB="0" distL="0" distR="0" wp14:anchorId="136DCE55" wp14:editId="732C966C">
            <wp:extent cx="5762625" cy="5257800"/>
            <wp:effectExtent l="0" t="0" r="9525" b="0"/>
            <wp:docPr id="8" name="Picture 8" descr="C:\Users\Chris\Dropbox\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Dropbox\CJM\Masterproject\Writing\Figures\fig5.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5257800"/>
                    </a:xfrm>
                    <a:prstGeom prst="rect">
                      <a:avLst/>
                    </a:prstGeom>
                    <a:noFill/>
                    <a:ln>
                      <a:noFill/>
                    </a:ln>
                  </pic:spPr>
                </pic:pic>
              </a:graphicData>
            </a:graphic>
          </wp:inline>
        </w:drawing>
      </w:r>
    </w:p>
    <w:p w14:paraId="78EBDCD1" w14:textId="77777777" w:rsidR="00C074E3" w:rsidRDefault="00C074E3">
      <w:pPr>
        <w:spacing w:after="160" w:line="259" w:lineRule="auto"/>
      </w:pPr>
      <w:r>
        <w:br w:type="page"/>
      </w:r>
    </w:p>
    <w:p w14:paraId="67AFCEA6" w14:textId="2C48EB5D" w:rsidR="00291158" w:rsidRDefault="00C074E3" w:rsidP="0084564C">
      <w:pPr>
        <w:spacing w:after="160" w:line="259" w:lineRule="auto"/>
      </w:pPr>
      <w:r>
        <w:rPr>
          <w:i/>
        </w:rPr>
        <w:lastRenderedPageBreak/>
        <w:t>Figure 7</w:t>
      </w:r>
    </w:p>
    <w:p w14:paraId="4C44F31E" w14:textId="77777777" w:rsidR="00C074E3" w:rsidRDefault="00C074E3" w:rsidP="0084564C">
      <w:pPr>
        <w:spacing w:after="160" w:line="259" w:lineRule="auto"/>
      </w:pPr>
      <w:r>
        <w:t>Observed (</w:t>
      </w:r>
      <w:proofErr w:type="gramStart"/>
      <w:r>
        <w:t>non)</w:t>
      </w:r>
      <w:proofErr w:type="gramEnd"/>
      <w:r>
        <w:t>significance rates for the full dataset.</w:t>
      </w:r>
    </w:p>
    <w:p w14:paraId="047A0F87" w14:textId="0C2F9686" w:rsidR="00C074E3" w:rsidRPr="00C074E3" w:rsidRDefault="00C074E3" w:rsidP="0084564C">
      <w:pPr>
        <w:spacing w:after="160" w:line="259" w:lineRule="auto"/>
      </w:pPr>
      <w:r>
        <w:rPr>
          <w:noProof/>
          <w:lang w:val="nl-NL" w:eastAsia="nl-NL"/>
        </w:rPr>
        <w:drawing>
          <wp:inline distT="0" distB="0" distL="0" distR="0" wp14:anchorId="6F349AC6" wp14:editId="3A1F2A16">
            <wp:extent cx="5762625" cy="4695825"/>
            <wp:effectExtent l="0" t="0" r="9525" b="9525"/>
            <wp:docPr id="6" name="Picture 6" descr="C:\Users\Chris\Dropbox\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Chris\Dropbox\CJM\Masterproject\Writing\Figures\fig7.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sectPr w:rsidR="00C074E3" w:rsidRPr="00C074E3"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2B1956" w:rsidRDefault="002B1956" w:rsidP="001C29F2">
      <w:pPr>
        <w:pStyle w:val="CommentText"/>
      </w:pPr>
      <w:r>
        <w:rPr>
          <w:rStyle w:val="CommentReference"/>
        </w:rPr>
        <w:annotationRef/>
      </w:r>
      <w:r>
        <w:t>General notes:</w:t>
      </w:r>
    </w:p>
    <w:p w14:paraId="41A983FB" w14:textId="77777777" w:rsidR="002B1956" w:rsidRDefault="002B1956" w:rsidP="001C29F2">
      <w:pPr>
        <w:pStyle w:val="CommentText"/>
      </w:pPr>
      <w:r>
        <w:t xml:space="preserve">-Footnotes will be made </w:t>
      </w:r>
      <w:proofErr w:type="spellStart"/>
      <w:r>
        <w:t>APA</w:t>
      </w:r>
      <w:proofErr w:type="spellEnd"/>
      <w:r>
        <w:t xml:space="preserve"> at the end</w:t>
      </w:r>
    </w:p>
    <w:p w14:paraId="1F391BC6" w14:textId="77777777" w:rsidR="002B1956" w:rsidRDefault="002B1956" w:rsidP="001C29F2">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6CEB3200" w14:textId="77777777" w:rsidR="002B1956" w:rsidRDefault="002B1956" w:rsidP="001C29F2">
      <w:pPr>
        <w:pStyle w:val="CommentText"/>
      </w:pPr>
      <w:r>
        <w:t>-I already write in we form to prelude this.</w:t>
      </w:r>
    </w:p>
  </w:comment>
  <w:comment w:id="2" w:author="Chris Hartgerink" w:date="2014-06-07T12:04:00Z" w:initials="CH">
    <w:p w14:paraId="0EFA5BF0" w14:textId="7D7075AB" w:rsidR="002B1956" w:rsidRPr="00FE4537" w:rsidRDefault="002B1956">
      <w:pPr>
        <w:pStyle w:val="CommentText"/>
        <w:rPr>
          <w:lang w:val="nl-NL"/>
        </w:rPr>
      </w:pPr>
      <w:r>
        <w:rPr>
          <w:rStyle w:val="CommentReference"/>
        </w:rPr>
        <w:annotationRef/>
      </w:r>
      <w:r w:rsidRPr="00FE4537">
        <w:rPr>
          <w:lang w:val="nl-NL"/>
        </w:rPr>
        <w:t>Op terugkomen, ook iets over waarom dit kan zonder iets te weten over pub bias</w:t>
      </w:r>
    </w:p>
    <w:p w14:paraId="5BCA5D77" w14:textId="171D15F1" w:rsidR="002B1956" w:rsidRPr="00FE4537" w:rsidRDefault="002B1956" w:rsidP="00FE4537">
      <w:pPr>
        <w:pStyle w:val="CommentText"/>
        <w:numPr>
          <w:ilvl w:val="0"/>
          <w:numId w:val="10"/>
        </w:numPr>
        <w:rPr>
          <w:lang w:val="nl-NL"/>
        </w:rPr>
      </w:pPr>
      <w:r>
        <w:rPr>
          <w:lang w:val="nl-NL"/>
        </w:rPr>
        <w:t xml:space="preserve"> Aantal FN in proportie gegeven N, niks over verhouding Negative-Positive findings </w:t>
      </w:r>
    </w:p>
  </w:comment>
  <w:comment w:id="3" w:author="M.A.L.M. van Assen" w:date="2014-06-04T11:16:00Z" w:initials="MvA">
    <w:p w14:paraId="006EA1DB" w14:textId="72F93C86" w:rsidR="002B1956" w:rsidRPr="007F5479" w:rsidRDefault="002B1956">
      <w:pPr>
        <w:pStyle w:val="CommentText"/>
        <w:rPr>
          <w:lang w:val="nl-NL"/>
        </w:rPr>
      </w:pPr>
      <w:r>
        <w:rPr>
          <w:rStyle w:val="CommentReference"/>
        </w:rPr>
        <w:annotationRef/>
      </w:r>
      <w:r w:rsidRPr="007F5479">
        <w:rPr>
          <w:lang w:val="nl-NL"/>
        </w:rPr>
        <w:t>Chris, ik denk dat we in deze sectie een figuur het beste kunnen toevoegen – we hebben het er nog over.</w:t>
      </w:r>
    </w:p>
  </w:comment>
  <w:comment w:id="4" w:author="Chris Hartgerink" w:date="2014-06-08T17:53:00Z" w:initials="CH">
    <w:p w14:paraId="07417620" w14:textId="5ED9D30B" w:rsidR="002B1956" w:rsidRPr="00D440D5" w:rsidRDefault="002B1956">
      <w:pPr>
        <w:pStyle w:val="CommentText"/>
      </w:pPr>
      <w:r>
        <w:rPr>
          <w:rStyle w:val="CommentReference"/>
        </w:rPr>
        <w:annotationRef/>
      </w:r>
      <w:r w:rsidRPr="005444D4">
        <w:rPr>
          <w:lang w:val="nl-NL"/>
        </w:rPr>
        <w:t xml:space="preserve">Een plaatje uniform en dan met H1? </w:t>
      </w:r>
      <w:r w:rsidRPr="00D440D5">
        <w:t xml:space="preserve">Ja </w:t>
      </w:r>
      <w:proofErr w:type="spellStart"/>
      <w:r w:rsidRPr="00D440D5">
        <w:t>kan.</w:t>
      </w:r>
      <w:proofErr w:type="spellEnd"/>
    </w:p>
  </w:comment>
  <w:comment w:id="5" w:author="Chris Hartgerink" w:date="2014-06-08T17:50:00Z" w:initials="CH">
    <w:p w14:paraId="2ACCDE2E" w14:textId="77777777" w:rsidR="002B1956" w:rsidRDefault="002B1956" w:rsidP="005444D4">
      <w:r>
        <w:rPr>
          <w:rStyle w:val="CommentReference"/>
        </w:rPr>
        <w:annotationRef/>
      </w:r>
      <w:r>
        <w:t>Re</w:t>
      </w:r>
      <w:r w:rsidRPr="008A5A69">
        <w:t>lated</w:t>
      </w:r>
      <w:r>
        <w:t xml:space="preserve"> tests, which have been previously applied to test publication bias, are typically used with an alpha level of 10% </w:t>
      </w:r>
      <w:r>
        <w:fldChar w:fldCharType="begin" w:fldLock="1"/>
      </w:r>
      <w: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59CC8BB6" w14:textId="1718BB0F" w:rsidR="002B1956" w:rsidRDefault="002B1956">
      <w:pPr>
        <w:pStyle w:val="CommentText"/>
      </w:pPr>
    </w:p>
    <w:p w14:paraId="21350BBD" w14:textId="77777777" w:rsidR="002B1956" w:rsidRDefault="002B1956">
      <w:pPr>
        <w:pStyle w:val="CommentText"/>
      </w:pPr>
    </w:p>
    <w:p w14:paraId="0B101819" w14:textId="037920AC" w:rsidR="002B1956" w:rsidRDefault="002B1956">
      <w:pPr>
        <w:pStyle w:val="CommentText"/>
      </w:pPr>
      <w:r>
        <w:t>, and was assumed to be 5% across all test results.</w:t>
      </w:r>
    </w:p>
  </w:comment>
  <w:comment w:id="6" w:author="Chris Hartgerink" w:date="2014-06-10T11:15:00Z" w:initials="CH">
    <w:p w14:paraId="58944411" w14:textId="77777777" w:rsidR="002B1956" w:rsidRPr="00887DD5" w:rsidRDefault="002B1956" w:rsidP="00726170">
      <w:pPr>
        <w:pStyle w:val="CommentText"/>
        <w:rPr>
          <w:lang w:val="nl-NL"/>
        </w:rPr>
      </w:pPr>
      <w:r>
        <w:rPr>
          <w:rStyle w:val="CommentReference"/>
        </w:rPr>
        <w:annotationRef/>
      </w:r>
      <w:r w:rsidRPr="00887DD5">
        <w:rPr>
          <w:lang w:val="nl-NL"/>
        </w:rPr>
        <w:t>Deze tussen methode en einde theoretical framework?</w:t>
      </w:r>
    </w:p>
  </w:comment>
  <w:comment w:id="7" w:author="Chris Hartgerink" w:date="2014-06-07T12:52:00Z" w:initials="CH">
    <w:p w14:paraId="4B0432F7" w14:textId="77777777" w:rsidR="002B1956" w:rsidRPr="00E10ED4" w:rsidRDefault="002B1956" w:rsidP="00726170">
      <w:pPr>
        <w:pStyle w:val="CommentText"/>
        <w:rPr>
          <w:lang w:val="nl-NL"/>
        </w:rPr>
      </w:pPr>
      <w:r>
        <w:rPr>
          <w:rStyle w:val="CommentReference"/>
        </w:rPr>
        <w:annotationRef/>
      </w:r>
      <w:r w:rsidRPr="00E10ED4">
        <w:rPr>
          <w:lang w:val="nl-NL"/>
        </w:rPr>
        <w:t>Indicating that…. Kan toegevoegd worden later</w:t>
      </w:r>
    </w:p>
  </w:comment>
  <w:comment w:id="8" w:author="Chris Hartgerink" w:date="2014-06-24T10:22:00Z" w:initials="CH">
    <w:p w14:paraId="10D0F203" w14:textId="67C0F6C9" w:rsidR="002B1956" w:rsidRDefault="002B1956">
      <w:pPr>
        <w:pStyle w:val="CommentText"/>
      </w:pPr>
      <w:r>
        <w:rPr>
          <w:rStyle w:val="CommentReference"/>
        </w:rPr>
        <w:annotationRef/>
      </w:r>
      <w:r>
        <w:t>Sixth, use cases were selected from the Journal of Personality and Social Psychology, to inspect for possible false negative findings in the recent published literature and provide an illustration of the fruitfulness of the Fisher method.</w:t>
      </w:r>
    </w:p>
  </w:comment>
  <w:comment w:id="9" w:author="Marcel van Assen" w:date="2014-05-11T10:27:00Z" w:initials="MvA">
    <w:p w14:paraId="50909A1B" w14:textId="77777777" w:rsidR="00454322" w:rsidRPr="009A4774" w:rsidRDefault="00454322" w:rsidP="00454322">
      <w:pPr>
        <w:pStyle w:val="CommentText"/>
        <w:rPr>
          <w:lang w:val="nl-NL"/>
        </w:rPr>
      </w:pPr>
      <w:r>
        <w:rPr>
          <w:rStyle w:val="CommentReference"/>
        </w:rPr>
        <w:annotationRef/>
      </w:r>
      <w:r w:rsidRPr="009A4774">
        <w:rPr>
          <w:lang w:val="nl-NL"/>
        </w:rPr>
        <w:t>Dit detail hoef je niet te vermelden.</w:t>
      </w:r>
    </w:p>
  </w:comment>
  <w:comment w:id="10" w:author="Chris Hartgerink" w:date="2014-06-08T20:28:00Z" w:initials="CH">
    <w:p w14:paraId="5674D58C" w14:textId="77777777" w:rsidR="00454322" w:rsidRPr="006B1431" w:rsidRDefault="00454322" w:rsidP="00454322">
      <w:pPr>
        <w:pStyle w:val="CommentText"/>
        <w:rPr>
          <w:lang w:val="nl-NL"/>
        </w:rPr>
      </w:pPr>
      <w:r>
        <w:rPr>
          <w:rStyle w:val="CommentReference"/>
        </w:rPr>
        <w:annotationRef/>
      </w:r>
      <w:r w:rsidRPr="006B1431">
        <w:rPr>
          <w:lang w:val="nl-NL"/>
        </w:rPr>
        <w:t>Waardevol voor men</w:t>
      </w:r>
      <w:r>
        <w:rPr>
          <w:lang w:val="nl-NL"/>
        </w:rPr>
        <w:t>sen die niet bekend ermee zijn, en voorkomt verwarring in resultaten als we dit weergeven.</w:t>
      </w:r>
    </w:p>
  </w:comment>
  <w:comment w:id="11" w:author="Chris Hartgerink" w:date="2014-06-22T14:36:00Z" w:initials="CH">
    <w:p w14:paraId="4EF2D280" w14:textId="485F6199" w:rsidR="002B1956" w:rsidRDefault="002B1956">
      <w:pPr>
        <w:pStyle w:val="CommentText"/>
      </w:pPr>
      <w:r>
        <w:rPr>
          <w:rStyle w:val="CommentReference"/>
        </w:rPr>
        <w:annotationRef/>
      </w:r>
      <w:r>
        <w:t>Add later</w:t>
      </w:r>
    </w:p>
    <w:p w14:paraId="297D562A" w14:textId="77777777" w:rsidR="002B1956" w:rsidRDefault="002B1956">
      <w:pPr>
        <w:pStyle w:val="CommentText"/>
      </w:pPr>
    </w:p>
    <w:p w14:paraId="64098AB0" w14:textId="77777777" w:rsidR="002B1956" w:rsidRDefault="002B1956" w:rsidP="00D02CDC">
      <w:pPr>
        <w:ind w:firstLine="567"/>
        <w:rPr>
          <w:rFonts w:eastAsia="Times New Roman"/>
          <w:b/>
          <w:bCs/>
        </w:rPr>
      </w:pPr>
      <w:r w:rsidRPr="05CB7540">
        <w:rPr>
          <w:rFonts w:eastAsia="Times New Roman"/>
          <w:b/>
          <w:bCs/>
        </w:rPr>
        <w:t>Use case</w:t>
      </w:r>
    </w:p>
    <w:p w14:paraId="5D1A6F08" w14:textId="77777777" w:rsidR="002B1956" w:rsidRPr="00C1354F" w:rsidRDefault="002B1956" w:rsidP="00D02CDC">
      <w:pPr>
        <w:ind w:firstLine="567"/>
        <w:rPr>
          <w:rFonts w:eastAsiaTheme="minorEastAsia"/>
        </w:rPr>
      </w:pPr>
      <w:r>
        <w:rPr>
          <w:rFonts w:eastAsiaTheme="minorEastAsia"/>
        </w:rPr>
        <w:t>To inspect for cases of possible false negatives with the Fisher method in a more controlled manner, we inspected publications in the Journal of Personality and Social Psychology (</w:t>
      </w:r>
      <w:proofErr w:type="spellStart"/>
      <w:r>
        <w:rPr>
          <w:rFonts w:eastAsiaTheme="minorEastAsia"/>
        </w:rPr>
        <w:t>JPSP</w:t>
      </w:r>
      <w:proofErr w:type="spellEnd"/>
      <w:r>
        <w:rPr>
          <w:rFonts w:eastAsiaTheme="minorEastAsia"/>
        </w:rPr>
        <w:t xml:space="preserve">). Publications in </w:t>
      </w:r>
      <w:proofErr w:type="spellStart"/>
      <w:r>
        <w:rPr>
          <w:rFonts w:eastAsiaTheme="minorEastAsia"/>
        </w:rPr>
        <w:t>JPSP</w:t>
      </w:r>
      <w:proofErr w:type="spellEnd"/>
      <w:r>
        <w:rPr>
          <w:rFonts w:eastAsiaTheme="minorEastAsia"/>
        </w:rPr>
        <w:t xml:space="preserve"> frequently report multiple studies, resulting in higher power to detect false negatives with the Fisher method. We selected all papers from the beginning of 2014 through the latest paper published online May 12, 2014 (</w:t>
      </w:r>
      <w:r>
        <w:rPr>
          <w:rFonts w:eastAsiaTheme="minorEastAsia"/>
          <w:i/>
        </w:rPr>
        <w:t xml:space="preserve">N </w:t>
      </w:r>
      <w:r>
        <w:rPr>
          <w:rFonts w:eastAsiaTheme="minorEastAsia"/>
        </w:rPr>
        <w:t>= 40). Initially, the amount of studies per paper was coded. Based on this information, we decided to randomly select four papers with a minimum of three studies (</w:t>
      </w:r>
      <w:r>
        <w:rPr>
          <w:rFonts w:eastAsiaTheme="minorEastAsia"/>
          <w:i/>
        </w:rPr>
        <w:t xml:space="preserve">N </w:t>
      </w:r>
      <w:r>
        <w:rPr>
          <w:rFonts w:eastAsiaTheme="minorEastAsia"/>
        </w:rPr>
        <w:t>= 20). T</w:t>
      </w:r>
    </w:p>
    <w:p w14:paraId="0E300A58" w14:textId="77777777" w:rsidR="002B1956" w:rsidRDefault="002B1956">
      <w:pPr>
        <w:pStyle w:val="CommentText"/>
      </w:pPr>
    </w:p>
  </w:comment>
  <w:comment w:id="12" w:author="Chris Hartgerink" w:date="2014-05-08T19:57:00Z" w:initials="CH">
    <w:p w14:paraId="1891D71A" w14:textId="77777777" w:rsidR="002B1956" w:rsidRPr="00495173" w:rsidRDefault="002B1956">
      <w:pPr>
        <w:pStyle w:val="CommentText"/>
      </w:pPr>
      <w:r>
        <w:rPr>
          <w:rStyle w:val="CommentReference"/>
        </w:rPr>
        <w:annotationRef/>
      </w:r>
      <w:r w:rsidRPr="00495173">
        <w:t>Possible discussion points:</w:t>
      </w:r>
    </w:p>
    <w:p w14:paraId="2DF5B678" w14:textId="77777777" w:rsidR="002B1956" w:rsidRDefault="002B1956" w:rsidP="000011C8">
      <w:pPr>
        <w:pStyle w:val="CommentText"/>
        <w:numPr>
          <w:ilvl w:val="0"/>
          <w:numId w:val="8"/>
        </w:numPr>
      </w:pPr>
      <w:r>
        <w:t>This method applied in genomics</w:t>
      </w:r>
    </w:p>
    <w:p w14:paraId="7C30C61A" w14:textId="26B876EC" w:rsidR="002B1956" w:rsidRDefault="002B1956" w:rsidP="003E6F67">
      <w:pPr>
        <w:pStyle w:val="CommentText"/>
        <w:numPr>
          <w:ilvl w:val="0"/>
          <w:numId w:val="8"/>
        </w:numPr>
      </w:pPr>
      <w:r>
        <w:t>Truncated before (</w:t>
      </w:r>
      <w:proofErr w:type="spellStart"/>
      <w:r>
        <w:t>Zaykin</w:t>
      </w:r>
      <w:proofErr w:type="spellEnd"/>
      <w:r>
        <w:t>), but not applied to test false positive rates</w:t>
      </w:r>
    </w:p>
    <w:p w14:paraId="762CC0EA" w14:textId="77777777" w:rsidR="002B1956" w:rsidRDefault="002B1956" w:rsidP="000011C8">
      <w:pPr>
        <w:pStyle w:val="CommentText"/>
        <w:numPr>
          <w:ilvl w:val="0"/>
          <w:numId w:val="8"/>
        </w:numPr>
      </w:pPr>
      <w:r>
        <w:t>Alternatives to P-values have been investigated before (Killeen 2005).</w:t>
      </w:r>
    </w:p>
    <w:p w14:paraId="2DF1B962" w14:textId="77777777" w:rsidR="002B1956" w:rsidRDefault="002B1956" w:rsidP="000011C8">
      <w:pPr>
        <w:pStyle w:val="CommentText"/>
        <w:numPr>
          <w:ilvl w:val="0"/>
          <w:numId w:val="8"/>
        </w:numPr>
      </w:pPr>
      <w:r>
        <w:t xml:space="preserve">Indicates some value in the p-value, and returns to the original intentions of Fisher and the philosophy of </w:t>
      </w:r>
      <w:proofErr w:type="spellStart"/>
      <w:r>
        <w:t>frequentist</w:t>
      </w:r>
      <w:proofErr w:type="spellEnd"/>
      <w:r>
        <w:t xml:space="preserve"> statistics: results are only of value if interpreted over more than 1 sample.</w:t>
      </w:r>
    </w:p>
    <w:p w14:paraId="19FC04EA" w14:textId="03E3513E" w:rsidR="002B1956" w:rsidRDefault="002B1956" w:rsidP="003E6F67">
      <w:pPr>
        <w:pStyle w:val="CommentText"/>
        <w:numPr>
          <w:ilvl w:val="0"/>
          <w:numId w:val="8"/>
        </w:numPr>
      </w:pPr>
      <w:r>
        <w:t>Further research on how people interpret statistical results (statistical heaven?)</w:t>
      </w:r>
    </w:p>
  </w:comment>
  <w:comment w:id="13" w:author="Chris Hartgerink" w:date="2014-06-29T12:50:00Z" w:initials="CH">
    <w:p w14:paraId="30936DD8" w14:textId="41B1A330" w:rsidR="005A1BEB" w:rsidRDefault="005A1BEB">
      <w:pPr>
        <w:pStyle w:val="CommentText"/>
      </w:pPr>
      <w:r>
        <w:rPr>
          <w:rStyle w:val="CommentReference"/>
        </w:rPr>
        <w:annotationRef/>
      </w:r>
      <w:r>
        <w:t>Add these at the very end from the footnotes. Otherwise I will need to check the numbering over and ov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5BCA5D77" w15:done="0"/>
  <w15:commentEx w15:paraId="006EA1DB" w15:done="0"/>
  <w15:commentEx w15:paraId="07417620" w15:paraIdParent="006EA1DB" w15:done="0"/>
  <w15:commentEx w15:paraId="0B101819" w15:done="0"/>
  <w15:commentEx w15:paraId="58944411" w15:done="0"/>
  <w15:commentEx w15:paraId="4B0432F7" w15:done="0"/>
  <w15:commentEx w15:paraId="10D0F203" w15:done="0"/>
  <w15:commentEx w15:paraId="50909A1B" w15:done="0"/>
  <w15:commentEx w15:paraId="5674D58C" w15:paraIdParent="50909A1B" w15:done="0"/>
  <w15:commentEx w15:paraId="0E300A58" w15:done="0"/>
  <w15:commentEx w15:paraId="19FC04EA" w15:done="0"/>
  <w15:commentEx w15:paraId="30936D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24AE1" w14:textId="77777777" w:rsidR="008C4DA8" w:rsidRDefault="008C4DA8" w:rsidP="00B36576">
      <w:r>
        <w:separator/>
      </w:r>
    </w:p>
  </w:endnote>
  <w:endnote w:type="continuationSeparator" w:id="0">
    <w:p w14:paraId="499895A4" w14:textId="77777777" w:rsidR="008C4DA8" w:rsidRDefault="008C4DA8" w:rsidP="00B36576">
      <w:r>
        <w:continuationSeparator/>
      </w:r>
    </w:p>
  </w:endnote>
  <w:endnote w:type="continuationNotice" w:id="1">
    <w:p w14:paraId="20D3C37C" w14:textId="77777777" w:rsidR="008C4DA8" w:rsidRDefault="008C4DA8"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37E82E" w14:textId="77777777" w:rsidR="008C4DA8" w:rsidRDefault="008C4DA8" w:rsidP="00B36576">
      <w:r>
        <w:separator/>
      </w:r>
    </w:p>
  </w:footnote>
  <w:footnote w:type="continuationSeparator" w:id="0">
    <w:p w14:paraId="6E4CB753" w14:textId="77777777" w:rsidR="008C4DA8" w:rsidRDefault="008C4DA8" w:rsidP="00B36576">
      <w:r>
        <w:continuationSeparator/>
      </w:r>
    </w:p>
  </w:footnote>
  <w:footnote w:type="continuationNotice" w:id="1">
    <w:p w14:paraId="7DE7AF7A" w14:textId="77777777" w:rsidR="008C4DA8" w:rsidRDefault="008C4DA8" w:rsidP="00B36576"/>
  </w:footnote>
  <w:footnote w:id="2">
    <w:p w14:paraId="3B51172F" w14:textId="45E6873D" w:rsidR="002B1956" w:rsidRPr="00B91FF4" w:rsidRDefault="002B1956">
      <w:pPr>
        <w:pStyle w:val="FootnoteText"/>
      </w:pPr>
      <w:r>
        <w:rPr>
          <w:rStyle w:val="FootnoteReference"/>
        </w:rPr>
        <w:footnoteRef/>
      </w:r>
      <w:r>
        <w:t xml:space="preserve"> This im</w:t>
      </w:r>
      <w:r w:rsidR="0063488E">
        <w:t xml:space="preserve">plicitly assumes no </w:t>
      </w:r>
      <w:proofErr w:type="spellStart"/>
      <w:r w:rsidR="0063488E">
        <w:t>QRPs</w:t>
      </w:r>
      <w:proofErr w:type="spellEnd"/>
      <w:r w:rsidR="0063488E">
        <w:t>, hence</w:t>
      </w:r>
      <w:r>
        <w:t xml:space="preserve"> a conservative estimate, because </w:t>
      </w:r>
      <w:proofErr w:type="spellStart"/>
      <w:r>
        <w:t>QRPs</w:t>
      </w:r>
      <w:proofErr w:type="spellEnd"/>
      <w:r>
        <w:t xml:space="preserve"> increase the number of false positives.</w:t>
      </w:r>
    </w:p>
  </w:footnote>
  <w:footnote w:id="3">
    <w:p w14:paraId="17719965" w14:textId="5903F086" w:rsidR="002B1956" w:rsidRPr="00726170" w:rsidRDefault="002B1956">
      <w:pPr>
        <w:pStyle w:val="FootnoteText"/>
      </w:pPr>
      <w:r>
        <w:rPr>
          <w:rStyle w:val="FootnoteReference"/>
        </w:rPr>
        <w:footnoteRef/>
      </w:r>
      <w:r>
        <w:t xml:space="preserve"> </w:t>
      </w:r>
      <w:r w:rsidRPr="00726170">
        <w:rPr>
          <w:position w:val="-12"/>
        </w:rPr>
        <w:object w:dxaOrig="1219" w:dyaOrig="400" w14:anchorId="072F31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57.75pt;height:21.75pt" o:ole="">
            <v:imagedata r:id="rId1" o:title=""/>
          </v:shape>
          <o:OLEObject Type="Embed" ProgID="Equation.3" ShapeID="_x0000_i1032" DrawAspect="Content" ObjectID="_1465552962" r:id="rId2"/>
        </w:object>
      </w:r>
    </w:p>
  </w:footnote>
  <w:footnote w:id="4">
    <w:p w14:paraId="48BB7FD6" w14:textId="7C1DDCFE" w:rsidR="002B1956" w:rsidRPr="007B114F" w:rsidRDefault="002B1956">
      <w:pPr>
        <w:pStyle w:val="FootnoteText"/>
      </w:pPr>
      <w:r>
        <w:rPr>
          <w:rStyle w:val="FootnoteReference"/>
        </w:rPr>
        <w:footnoteRef/>
      </w:r>
      <w:r>
        <w:t xml:space="preserve"> More </w:t>
      </w:r>
      <w:proofErr w:type="gramStart"/>
      <w:r>
        <w:t>groups</w:t>
      </w:r>
      <w:proofErr w:type="gramEnd"/>
      <w:r>
        <w:t xml:space="preserve"> decreases power indirectly, </w:t>
      </w:r>
      <w:r w:rsidR="00454322">
        <w:t xml:space="preserve">but only </w:t>
      </w:r>
      <w:r>
        <w:t>because of decreased sample size per group, keeping all else constant.</w:t>
      </w:r>
    </w:p>
  </w:footnote>
  <w:footnote w:id="5">
    <w:p w14:paraId="19F67187" w14:textId="6C6D18A0" w:rsidR="002B1956" w:rsidRPr="007A5987" w:rsidRDefault="002B1956">
      <w:pPr>
        <w:pStyle w:val="FootnoteText"/>
      </w:pPr>
      <w:r>
        <w:rPr>
          <w:rStyle w:val="FootnoteReference"/>
        </w:rPr>
        <w:footnoteRef/>
      </w:r>
      <w:r>
        <w:t xml:space="preserve"> </w:t>
      </w:r>
      <w:r w:rsidRPr="007A5987">
        <w:t>These are not included in the summary table but available onlin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2B1956" w:rsidRPr="00F0642F" w:rsidRDefault="002B1956" w:rsidP="00B36576">
    <w:pPr>
      <w:pStyle w:val="Header"/>
    </w:pPr>
    <w:r>
      <w:t>TOO GOOD TO BE FALSE</w:t>
    </w:r>
    <w:r>
      <w:tab/>
    </w:r>
    <w:r>
      <w:tab/>
    </w:r>
    <w:r>
      <w:fldChar w:fldCharType="begin"/>
    </w:r>
    <w:r>
      <w:instrText xml:space="preserve"> PAGE  \* Arabic  \* MERGEFORMAT </w:instrText>
    </w:r>
    <w:r>
      <w:fldChar w:fldCharType="separate"/>
    </w:r>
    <w:r w:rsidR="00B51144">
      <w:rPr>
        <w:noProof/>
      </w:rPr>
      <w:t>2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1A647F7A" w:rsidR="002B1956" w:rsidRPr="00D00734" w:rsidRDefault="002B1956" w:rsidP="00381A91">
        <w:pPr>
          <w:pStyle w:val="Header"/>
        </w:pPr>
        <w:r>
          <w:t>TOO GOOD TO BE FALSE</w:t>
        </w:r>
        <w:r>
          <w:tab/>
        </w:r>
        <w:r>
          <w:tab/>
        </w:r>
        <w:r>
          <w:fldChar w:fldCharType="begin"/>
        </w:r>
        <w:r w:rsidRPr="00381A91">
          <w:instrText xml:space="preserve"> PAGE   \* MERGEFORMAT </w:instrText>
        </w:r>
        <w:r>
          <w:fldChar w:fldCharType="separate"/>
        </w:r>
        <w:r w:rsidR="00B51144">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7">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9"/>
  </w:num>
  <w:num w:numId="2">
    <w:abstractNumId w:val="2"/>
  </w:num>
  <w:num w:numId="3">
    <w:abstractNumId w:val="7"/>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0"/>
  </w:num>
  <w:num w:numId="8">
    <w:abstractNumId w:val="3"/>
  </w:num>
  <w:num w:numId="9">
    <w:abstractNumId w:val="5"/>
  </w:num>
  <w:num w:numId="10">
    <w:abstractNumId w:val="8"/>
  </w:num>
  <w:num w:numId="11">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A"/>
    <w:rsid w:val="00023E98"/>
    <w:rsid w:val="00027320"/>
    <w:rsid w:val="000274FF"/>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6BE7"/>
    <w:rsid w:val="000777D0"/>
    <w:rsid w:val="00077892"/>
    <w:rsid w:val="00085F1E"/>
    <w:rsid w:val="00087315"/>
    <w:rsid w:val="00090AD9"/>
    <w:rsid w:val="00091580"/>
    <w:rsid w:val="00091C64"/>
    <w:rsid w:val="00092F63"/>
    <w:rsid w:val="000943AE"/>
    <w:rsid w:val="00096D94"/>
    <w:rsid w:val="000A322E"/>
    <w:rsid w:val="000A392E"/>
    <w:rsid w:val="000A40A1"/>
    <w:rsid w:val="000A446D"/>
    <w:rsid w:val="000A52D8"/>
    <w:rsid w:val="000B0D6B"/>
    <w:rsid w:val="000B19DD"/>
    <w:rsid w:val="000B23C8"/>
    <w:rsid w:val="000B339E"/>
    <w:rsid w:val="000B3478"/>
    <w:rsid w:val="000B617E"/>
    <w:rsid w:val="000B6D8A"/>
    <w:rsid w:val="000B7713"/>
    <w:rsid w:val="000B78C4"/>
    <w:rsid w:val="000B7E5B"/>
    <w:rsid w:val="000C3870"/>
    <w:rsid w:val="000C3C53"/>
    <w:rsid w:val="000C6B20"/>
    <w:rsid w:val="000C7168"/>
    <w:rsid w:val="000D0F0E"/>
    <w:rsid w:val="000D45FE"/>
    <w:rsid w:val="000D567C"/>
    <w:rsid w:val="000E035D"/>
    <w:rsid w:val="000E2487"/>
    <w:rsid w:val="000E2A1E"/>
    <w:rsid w:val="000E3E15"/>
    <w:rsid w:val="000E4058"/>
    <w:rsid w:val="000E5CA5"/>
    <w:rsid w:val="000E745B"/>
    <w:rsid w:val="000F25DE"/>
    <w:rsid w:val="000F346C"/>
    <w:rsid w:val="000F425D"/>
    <w:rsid w:val="00100681"/>
    <w:rsid w:val="00100B00"/>
    <w:rsid w:val="001012EA"/>
    <w:rsid w:val="00114AE2"/>
    <w:rsid w:val="00114C3A"/>
    <w:rsid w:val="0011653B"/>
    <w:rsid w:val="00122BFC"/>
    <w:rsid w:val="0012326E"/>
    <w:rsid w:val="00124F18"/>
    <w:rsid w:val="00124F24"/>
    <w:rsid w:val="00126E53"/>
    <w:rsid w:val="001322BA"/>
    <w:rsid w:val="0013406A"/>
    <w:rsid w:val="00137E9F"/>
    <w:rsid w:val="001418E4"/>
    <w:rsid w:val="0014446A"/>
    <w:rsid w:val="00144958"/>
    <w:rsid w:val="00147AAA"/>
    <w:rsid w:val="001567C1"/>
    <w:rsid w:val="001602E6"/>
    <w:rsid w:val="00160D0A"/>
    <w:rsid w:val="00161878"/>
    <w:rsid w:val="00163F71"/>
    <w:rsid w:val="001655AF"/>
    <w:rsid w:val="00167784"/>
    <w:rsid w:val="001714A3"/>
    <w:rsid w:val="0018274D"/>
    <w:rsid w:val="00182F52"/>
    <w:rsid w:val="00183377"/>
    <w:rsid w:val="00183CD5"/>
    <w:rsid w:val="001854C5"/>
    <w:rsid w:val="00185DC9"/>
    <w:rsid w:val="0019058B"/>
    <w:rsid w:val="00190DD8"/>
    <w:rsid w:val="00191792"/>
    <w:rsid w:val="00191A8D"/>
    <w:rsid w:val="0019382B"/>
    <w:rsid w:val="001955B4"/>
    <w:rsid w:val="0019630F"/>
    <w:rsid w:val="001965D3"/>
    <w:rsid w:val="00197974"/>
    <w:rsid w:val="001A04E8"/>
    <w:rsid w:val="001B28D4"/>
    <w:rsid w:val="001B3861"/>
    <w:rsid w:val="001C024D"/>
    <w:rsid w:val="001C29F2"/>
    <w:rsid w:val="001C4F48"/>
    <w:rsid w:val="001C5F67"/>
    <w:rsid w:val="001C671C"/>
    <w:rsid w:val="001D0AE5"/>
    <w:rsid w:val="001D2C1A"/>
    <w:rsid w:val="001D346E"/>
    <w:rsid w:val="001D4032"/>
    <w:rsid w:val="001D4817"/>
    <w:rsid w:val="001D5560"/>
    <w:rsid w:val="001E191B"/>
    <w:rsid w:val="001E2097"/>
    <w:rsid w:val="001E586A"/>
    <w:rsid w:val="001E65B9"/>
    <w:rsid w:val="001F0DA9"/>
    <w:rsid w:val="001F1630"/>
    <w:rsid w:val="001F2B2E"/>
    <w:rsid w:val="001F4182"/>
    <w:rsid w:val="001F440F"/>
    <w:rsid w:val="001F48BE"/>
    <w:rsid w:val="001F789E"/>
    <w:rsid w:val="00201603"/>
    <w:rsid w:val="00202BD1"/>
    <w:rsid w:val="00206570"/>
    <w:rsid w:val="002073FB"/>
    <w:rsid w:val="00207669"/>
    <w:rsid w:val="002119D5"/>
    <w:rsid w:val="00211E0B"/>
    <w:rsid w:val="00212B83"/>
    <w:rsid w:val="00213024"/>
    <w:rsid w:val="002149F1"/>
    <w:rsid w:val="00215399"/>
    <w:rsid w:val="00217BC6"/>
    <w:rsid w:val="002212C7"/>
    <w:rsid w:val="00222973"/>
    <w:rsid w:val="00223070"/>
    <w:rsid w:val="002236EB"/>
    <w:rsid w:val="00224221"/>
    <w:rsid w:val="00224394"/>
    <w:rsid w:val="00224D6B"/>
    <w:rsid w:val="0022538A"/>
    <w:rsid w:val="00225750"/>
    <w:rsid w:val="00227F91"/>
    <w:rsid w:val="0023032C"/>
    <w:rsid w:val="002314BF"/>
    <w:rsid w:val="00232392"/>
    <w:rsid w:val="00236040"/>
    <w:rsid w:val="00237F9C"/>
    <w:rsid w:val="00240572"/>
    <w:rsid w:val="00240682"/>
    <w:rsid w:val="00240911"/>
    <w:rsid w:val="002416CC"/>
    <w:rsid w:val="00241FCD"/>
    <w:rsid w:val="00242A80"/>
    <w:rsid w:val="00243114"/>
    <w:rsid w:val="0024317C"/>
    <w:rsid w:val="002465D5"/>
    <w:rsid w:val="00247011"/>
    <w:rsid w:val="00247676"/>
    <w:rsid w:val="0024770B"/>
    <w:rsid w:val="00247770"/>
    <w:rsid w:val="002566F7"/>
    <w:rsid w:val="0026657A"/>
    <w:rsid w:val="0026739E"/>
    <w:rsid w:val="0027018D"/>
    <w:rsid w:val="00275E1D"/>
    <w:rsid w:val="00276591"/>
    <w:rsid w:val="00281551"/>
    <w:rsid w:val="00291158"/>
    <w:rsid w:val="0029465E"/>
    <w:rsid w:val="00294702"/>
    <w:rsid w:val="0029473B"/>
    <w:rsid w:val="002964CC"/>
    <w:rsid w:val="002A1FC4"/>
    <w:rsid w:val="002A222F"/>
    <w:rsid w:val="002A2271"/>
    <w:rsid w:val="002A2B46"/>
    <w:rsid w:val="002A7FB9"/>
    <w:rsid w:val="002B023D"/>
    <w:rsid w:val="002B1956"/>
    <w:rsid w:val="002B21A4"/>
    <w:rsid w:val="002B2400"/>
    <w:rsid w:val="002B3765"/>
    <w:rsid w:val="002B5650"/>
    <w:rsid w:val="002C133F"/>
    <w:rsid w:val="002C1995"/>
    <w:rsid w:val="002C30DE"/>
    <w:rsid w:val="002C5F1F"/>
    <w:rsid w:val="002C66D4"/>
    <w:rsid w:val="002D6C48"/>
    <w:rsid w:val="002D75DE"/>
    <w:rsid w:val="002E0134"/>
    <w:rsid w:val="002E3BCE"/>
    <w:rsid w:val="002E736B"/>
    <w:rsid w:val="002F1FCA"/>
    <w:rsid w:val="002F2637"/>
    <w:rsid w:val="002F34AB"/>
    <w:rsid w:val="002F3521"/>
    <w:rsid w:val="002F45C3"/>
    <w:rsid w:val="002F6511"/>
    <w:rsid w:val="00306070"/>
    <w:rsid w:val="00315542"/>
    <w:rsid w:val="003239CB"/>
    <w:rsid w:val="00330272"/>
    <w:rsid w:val="00330E31"/>
    <w:rsid w:val="00331BD2"/>
    <w:rsid w:val="00337798"/>
    <w:rsid w:val="003407F3"/>
    <w:rsid w:val="003462DD"/>
    <w:rsid w:val="003549BA"/>
    <w:rsid w:val="003610A5"/>
    <w:rsid w:val="00361456"/>
    <w:rsid w:val="003623B0"/>
    <w:rsid w:val="003658FB"/>
    <w:rsid w:val="00367E01"/>
    <w:rsid w:val="003724CD"/>
    <w:rsid w:val="00380D16"/>
    <w:rsid w:val="00381A91"/>
    <w:rsid w:val="00382E41"/>
    <w:rsid w:val="003832B1"/>
    <w:rsid w:val="00383B2B"/>
    <w:rsid w:val="0038523F"/>
    <w:rsid w:val="00392151"/>
    <w:rsid w:val="00392312"/>
    <w:rsid w:val="00392971"/>
    <w:rsid w:val="00393098"/>
    <w:rsid w:val="003932E0"/>
    <w:rsid w:val="003934E0"/>
    <w:rsid w:val="00394152"/>
    <w:rsid w:val="00395F8B"/>
    <w:rsid w:val="00397292"/>
    <w:rsid w:val="003A3647"/>
    <w:rsid w:val="003A3F16"/>
    <w:rsid w:val="003A5E7C"/>
    <w:rsid w:val="003A61E3"/>
    <w:rsid w:val="003A6A1D"/>
    <w:rsid w:val="003A72BF"/>
    <w:rsid w:val="003B0000"/>
    <w:rsid w:val="003B0ABB"/>
    <w:rsid w:val="003B0B76"/>
    <w:rsid w:val="003B2A0E"/>
    <w:rsid w:val="003B7915"/>
    <w:rsid w:val="003C40B9"/>
    <w:rsid w:val="003D06B1"/>
    <w:rsid w:val="003D68C5"/>
    <w:rsid w:val="003E0C8D"/>
    <w:rsid w:val="003E12EE"/>
    <w:rsid w:val="003E4FC8"/>
    <w:rsid w:val="003E5522"/>
    <w:rsid w:val="003E6F67"/>
    <w:rsid w:val="003F0652"/>
    <w:rsid w:val="003F12F5"/>
    <w:rsid w:val="003F31C4"/>
    <w:rsid w:val="003F41DA"/>
    <w:rsid w:val="003F4454"/>
    <w:rsid w:val="003F4672"/>
    <w:rsid w:val="003F57E5"/>
    <w:rsid w:val="00400B9E"/>
    <w:rsid w:val="004037FB"/>
    <w:rsid w:val="00410521"/>
    <w:rsid w:val="00414BD1"/>
    <w:rsid w:val="00415C7D"/>
    <w:rsid w:val="00415E16"/>
    <w:rsid w:val="00416049"/>
    <w:rsid w:val="00422AB8"/>
    <w:rsid w:val="004242C7"/>
    <w:rsid w:val="004248DC"/>
    <w:rsid w:val="004254B1"/>
    <w:rsid w:val="00427DDF"/>
    <w:rsid w:val="00431F68"/>
    <w:rsid w:val="004327DB"/>
    <w:rsid w:val="0043364E"/>
    <w:rsid w:val="004338D3"/>
    <w:rsid w:val="00433A6C"/>
    <w:rsid w:val="0043455D"/>
    <w:rsid w:val="00435B7F"/>
    <w:rsid w:val="004367CE"/>
    <w:rsid w:val="00437480"/>
    <w:rsid w:val="004423EC"/>
    <w:rsid w:val="00445EC4"/>
    <w:rsid w:val="00452B53"/>
    <w:rsid w:val="00454322"/>
    <w:rsid w:val="00455A48"/>
    <w:rsid w:val="004602E5"/>
    <w:rsid w:val="00460E23"/>
    <w:rsid w:val="00463431"/>
    <w:rsid w:val="00463D1F"/>
    <w:rsid w:val="00463E57"/>
    <w:rsid w:val="00463EE5"/>
    <w:rsid w:val="00464754"/>
    <w:rsid w:val="00471342"/>
    <w:rsid w:val="00473A41"/>
    <w:rsid w:val="0047517A"/>
    <w:rsid w:val="00475450"/>
    <w:rsid w:val="00475ED0"/>
    <w:rsid w:val="004768B8"/>
    <w:rsid w:val="00483CE1"/>
    <w:rsid w:val="004900A9"/>
    <w:rsid w:val="00490BA0"/>
    <w:rsid w:val="004927D1"/>
    <w:rsid w:val="004927DE"/>
    <w:rsid w:val="00493077"/>
    <w:rsid w:val="00495173"/>
    <w:rsid w:val="004A0162"/>
    <w:rsid w:val="004A2AA5"/>
    <w:rsid w:val="004A4F7A"/>
    <w:rsid w:val="004A5234"/>
    <w:rsid w:val="004B4AB2"/>
    <w:rsid w:val="004B53FA"/>
    <w:rsid w:val="004B59C1"/>
    <w:rsid w:val="004B5F89"/>
    <w:rsid w:val="004B646B"/>
    <w:rsid w:val="004C094A"/>
    <w:rsid w:val="004C1F9C"/>
    <w:rsid w:val="004C752A"/>
    <w:rsid w:val="004C7AA1"/>
    <w:rsid w:val="004D3DB9"/>
    <w:rsid w:val="004D7E0A"/>
    <w:rsid w:val="004E0CB3"/>
    <w:rsid w:val="004E0FDA"/>
    <w:rsid w:val="004E4133"/>
    <w:rsid w:val="004E4453"/>
    <w:rsid w:val="004E48AB"/>
    <w:rsid w:val="004E4A0E"/>
    <w:rsid w:val="004E4C69"/>
    <w:rsid w:val="004E6F6E"/>
    <w:rsid w:val="004F17F0"/>
    <w:rsid w:val="004F2D9F"/>
    <w:rsid w:val="004F2E51"/>
    <w:rsid w:val="004F4EF9"/>
    <w:rsid w:val="004F619F"/>
    <w:rsid w:val="00500170"/>
    <w:rsid w:val="0050369D"/>
    <w:rsid w:val="00504454"/>
    <w:rsid w:val="00506482"/>
    <w:rsid w:val="00511C06"/>
    <w:rsid w:val="0051319D"/>
    <w:rsid w:val="005138D8"/>
    <w:rsid w:val="00515D9F"/>
    <w:rsid w:val="005166BD"/>
    <w:rsid w:val="00516A52"/>
    <w:rsid w:val="00517C68"/>
    <w:rsid w:val="005203CE"/>
    <w:rsid w:val="0052083E"/>
    <w:rsid w:val="0052483B"/>
    <w:rsid w:val="00525689"/>
    <w:rsid w:val="005256BB"/>
    <w:rsid w:val="00526BDC"/>
    <w:rsid w:val="00527402"/>
    <w:rsid w:val="00531DEC"/>
    <w:rsid w:val="00532287"/>
    <w:rsid w:val="00532CA1"/>
    <w:rsid w:val="00540D56"/>
    <w:rsid w:val="00541470"/>
    <w:rsid w:val="005434E4"/>
    <w:rsid w:val="0054392D"/>
    <w:rsid w:val="005444BD"/>
    <w:rsid w:val="005444D4"/>
    <w:rsid w:val="005446DB"/>
    <w:rsid w:val="0054564F"/>
    <w:rsid w:val="00545670"/>
    <w:rsid w:val="0054629A"/>
    <w:rsid w:val="00556363"/>
    <w:rsid w:val="00557361"/>
    <w:rsid w:val="005620EB"/>
    <w:rsid w:val="00562E3B"/>
    <w:rsid w:val="005636DC"/>
    <w:rsid w:val="0056505D"/>
    <w:rsid w:val="00566F72"/>
    <w:rsid w:val="00570BB7"/>
    <w:rsid w:val="00573371"/>
    <w:rsid w:val="0057388D"/>
    <w:rsid w:val="00581E17"/>
    <w:rsid w:val="00582450"/>
    <w:rsid w:val="005839DA"/>
    <w:rsid w:val="00585E97"/>
    <w:rsid w:val="005874BC"/>
    <w:rsid w:val="00587F54"/>
    <w:rsid w:val="005936F4"/>
    <w:rsid w:val="00594680"/>
    <w:rsid w:val="005950DD"/>
    <w:rsid w:val="005953FB"/>
    <w:rsid w:val="0059583D"/>
    <w:rsid w:val="005A0B8F"/>
    <w:rsid w:val="005A108F"/>
    <w:rsid w:val="005A1BEB"/>
    <w:rsid w:val="005A1BFA"/>
    <w:rsid w:val="005A3B07"/>
    <w:rsid w:val="005A48B1"/>
    <w:rsid w:val="005A5995"/>
    <w:rsid w:val="005A5E8C"/>
    <w:rsid w:val="005A6725"/>
    <w:rsid w:val="005B03E8"/>
    <w:rsid w:val="005B0D3B"/>
    <w:rsid w:val="005B55E2"/>
    <w:rsid w:val="005B6424"/>
    <w:rsid w:val="005B642A"/>
    <w:rsid w:val="005B7793"/>
    <w:rsid w:val="005B7F8A"/>
    <w:rsid w:val="005C0366"/>
    <w:rsid w:val="005C1B76"/>
    <w:rsid w:val="005C259D"/>
    <w:rsid w:val="005C2617"/>
    <w:rsid w:val="005C3280"/>
    <w:rsid w:val="005C3510"/>
    <w:rsid w:val="005C5FE2"/>
    <w:rsid w:val="005D1268"/>
    <w:rsid w:val="005D19B7"/>
    <w:rsid w:val="005D663F"/>
    <w:rsid w:val="005D7C67"/>
    <w:rsid w:val="005E17B6"/>
    <w:rsid w:val="005E238E"/>
    <w:rsid w:val="005E3A10"/>
    <w:rsid w:val="005E6613"/>
    <w:rsid w:val="005E6A7C"/>
    <w:rsid w:val="005F042D"/>
    <w:rsid w:val="005F0490"/>
    <w:rsid w:val="005F050F"/>
    <w:rsid w:val="005F1AE8"/>
    <w:rsid w:val="005F34A9"/>
    <w:rsid w:val="005F4BAB"/>
    <w:rsid w:val="00602A83"/>
    <w:rsid w:val="0060350F"/>
    <w:rsid w:val="00611AD3"/>
    <w:rsid w:val="006143F8"/>
    <w:rsid w:val="00617861"/>
    <w:rsid w:val="00617B42"/>
    <w:rsid w:val="00621017"/>
    <w:rsid w:val="00621A85"/>
    <w:rsid w:val="00627B10"/>
    <w:rsid w:val="0063488E"/>
    <w:rsid w:val="00642CEC"/>
    <w:rsid w:val="006430ED"/>
    <w:rsid w:val="0064448B"/>
    <w:rsid w:val="00644C48"/>
    <w:rsid w:val="0065014D"/>
    <w:rsid w:val="00650AC6"/>
    <w:rsid w:val="00650D4A"/>
    <w:rsid w:val="0065167E"/>
    <w:rsid w:val="00651A02"/>
    <w:rsid w:val="00652ED4"/>
    <w:rsid w:val="00653807"/>
    <w:rsid w:val="00657EF3"/>
    <w:rsid w:val="006633D1"/>
    <w:rsid w:val="00663C7C"/>
    <w:rsid w:val="0066474E"/>
    <w:rsid w:val="00665EE8"/>
    <w:rsid w:val="0066636B"/>
    <w:rsid w:val="0066642F"/>
    <w:rsid w:val="00670BC2"/>
    <w:rsid w:val="00674393"/>
    <w:rsid w:val="00674B96"/>
    <w:rsid w:val="00675422"/>
    <w:rsid w:val="00676598"/>
    <w:rsid w:val="0067721F"/>
    <w:rsid w:val="00682227"/>
    <w:rsid w:val="00684C01"/>
    <w:rsid w:val="00686F37"/>
    <w:rsid w:val="00687147"/>
    <w:rsid w:val="006878DF"/>
    <w:rsid w:val="006918E3"/>
    <w:rsid w:val="0069269F"/>
    <w:rsid w:val="00693BA4"/>
    <w:rsid w:val="00694DED"/>
    <w:rsid w:val="006965ED"/>
    <w:rsid w:val="00697E1B"/>
    <w:rsid w:val="006A2DA5"/>
    <w:rsid w:val="006A34AA"/>
    <w:rsid w:val="006B0067"/>
    <w:rsid w:val="006B1431"/>
    <w:rsid w:val="006B1469"/>
    <w:rsid w:val="006B2AFE"/>
    <w:rsid w:val="006B3E02"/>
    <w:rsid w:val="006B6788"/>
    <w:rsid w:val="006C2BC7"/>
    <w:rsid w:val="006C2C95"/>
    <w:rsid w:val="006C3913"/>
    <w:rsid w:val="006C581C"/>
    <w:rsid w:val="006C6EC8"/>
    <w:rsid w:val="006D1BA1"/>
    <w:rsid w:val="006D6FBC"/>
    <w:rsid w:val="006D7E25"/>
    <w:rsid w:val="006D7EF3"/>
    <w:rsid w:val="006E0B9E"/>
    <w:rsid w:val="006E2C0F"/>
    <w:rsid w:val="006E39B0"/>
    <w:rsid w:val="006E43A2"/>
    <w:rsid w:val="006E748B"/>
    <w:rsid w:val="006E7D5E"/>
    <w:rsid w:val="006F0A2E"/>
    <w:rsid w:val="006F0E63"/>
    <w:rsid w:val="006F2E23"/>
    <w:rsid w:val="006F6310"/>
    <w:rsid w:val="006F67D4"/>
    <w:rsid w:val="00701968"/>
    <w:rsid w:val="00703EF7"/>
    <w:rsid w:val="00707972"/>
    <w:rsid w:val="007156AF"/>
    <w:rsid w:val="0072056C"/>
    <w:rsid w:val="0072458C"/>
    <w:rsid w:val="00725FE9"/>
    <w:rsid w:val="00726170"/>
    <w:rsid w:val="00726C49"/>
    <w:rsid w:val="00727104"/>
    <w:rsid w:val="007274F2"/>
    <w:rsid w:val="00727891"/>
    <w:rsid w:val="00730A42"/>
    <w:rsid w:val="00730D6E"/>
    <w:rsid w:val="00733D9A"/>
    <w:rsid w:val="00737921"/>
    <w:rsid w:val="00745D90"/>
    <w:rsid w:val="0075215A"/>
    <w:rsid w:val="00752663"/>
    <w:rsid w:val="00752D29"/>
    <w:rsid w:val="00753588"/>
    <w:rsid w:val="007567FA"/>
    <w:rsid w:val="0075696B"/>
    <w:rsid w:val="0076092C"/>
    <w:rsid w:val="007718C8"/>
    <w:rsid w:val="00771AFC"/>
    <w:rsid w:val="00772C88"/>
    <w:rsid w:val="007758C1"/>
    <w:rsid w:val="00776768"/>
    <w:rsid w:val="00777149"/>
    <w:rsid w:val="00777E70"/>
    <w:rsid w:val="0078723D"/>
    <w:rsid w:val="0079157F"/>
    <w:rsid w:val="00792D06"/>
    <w:rsid w:val="007966FF"/>
    <w:rsid w:val="007A0936"/>
    <w:rsid w:val="007A16A7"/>
    <w:rsid w:val="007A2503"/>
    <w:rsid w:val="007A5987"/>
    <w:rsid w:val="007A5E21"/>
    <w:rsid w:val="007A6097"/>
    <w:rsid w:val="007B093D"/>
    <w:rsid w:val="007B114F"/>
    <w:rsid w:val="007B14BD"/>
    <w:rsid w:val="007B32E9"/>
    <w:rsid w:val="007B40EB"/>
    <w:rsid w:val="007B41A9"/>
    <w:rsid w:val="007B60C8"/>
    <w:rsid w:val="007C0D7A"/>
    <w:rsid w:val="007C0E4B"/>
    <w:rsid w:val="007C7464"/>
    <w:rsid w:val="007C7C1A"/>
    <w:rsid w:val="007D11A7"/>
    <w:rsid w:val="007D28B9"/>
    <w:rsid w:val="007D3BF7"/>
    <w:rsid w:val="007D3CA1"/>
    <w:rsid w:val="007D4DA8"/>
    <w:rsid w:val="007D5C97"/>
    <w:rsid w:val="007D77B0"/>
    <w:rsid w:val="007E2B91"/>
    <w:rsid w:val="007E2FC4"/>
    <w:rsid w:val="007E434F"/>
    <w:rsid w:val="007E507D"/>
    <w:rsid w:val="007E54AC"/>
    <w:rsid w:val="007F49B3"/>
    <w:rsid w:val="007F5479"/>
    <w:rsid w:val="007F6714"/>
    <w:rsid w:val="008014CA"/>
    <w:rsid w:val="008026FB"/>
    <w:rsid w:val="00804E5B"/>
    <w:rsid w:val="008068CA"/>
    <w:rsid w:val="00807648"/>
    <w:rsid w:val="008117F5"/>
    <w:rsid w:val="00811959"/>
    <w:rsid w:val="00813414"/>
    <w:rsid w:val="008161D2"/>
    <w:rsid w:val="00817693"/>
    <w:rsid w:val="00825093"/>
    <w:rsid w:val="00830EA5"/>
    <w:rsid w:val="008355BE"/>
    <w:rsid w:val="0083584D"/>
    <w:rsid w:val="00837392"/>
    <w:rsid w:val="008375F9"/>
    <w:rsid w:val="0084448B"/>
    <w:rsid w:val="00844EFF"/>
    <w:rsid w:val="008455D4"/>
    <w:rsid w:val="0084564C"/>
    <w:rsid w:val="00854B17"/>
    <w:rsid w:val="00857241"/>
    <w:rsid w:val="008607BA"/>
    <w:rsid w:val="008621D6"/>
    <w:rsid w:val="00862302"/>
    <w:rsid w:val="00862F7B"/>
    <w:rsid w:val="0086399F"/>
    <w:rsid w:val="00864E10"/>
    <w:rsid w:val="00867550"/>
    <w:rsid w:val="00867B7D"/>
    <w:rsid w:val="00870677"/>
    <w:rsid w:val="00870BFA"/>
    <w:rsid w:val="00870ED4"/>
    <w:rsid w:val="00871643"/>
    <w:rsid w:val="00876164"/>
    <w:rsid w:val="008807DD"/>
    <w:rsid w:val="00882F68"/>
    <w:rsid w:val="0088356C"/>
    <w:rsid w:val="008841E6"/>
    <w:rsid w:val="008855C2"/>
    <w:rsid w:val="008859AA"/>
    <w:rsid w:val="00885C40"/>
    <w:rsid w:val="00886BC6"/>
    <w:rsid w:val="00887A9E"/>
    <w:rsid w:val="00887DD5"/>
    <w:rsid w:val="00891E0E"/>
    <w:rsid w:val="008924CA"/>
    <w:rsid w:val="00895338"/>
    <w:rsid w:val="008A1897"/>
    <w:rsid w:val="008A23AB"/>
    <w:rsid w:val="008A2F9B"/>
    <w:rsid w:val="008A3632"/>
    <w:rsid w:val="008A3A85"/>
    <w:rsid w:val="008A3F8F"/>
    <w:rsid w:val="008A7920"/>
    <w:rsid w:val="008B0A9A"/>
    <w:rsid w:val="008B69EF"/>
    <w:rsid w:val="008B7416"/>
    <w:rsid w:val="008C104D"/>
    <w:rsid w:val="008C1236"/>
    <w:rsid w:val="008C2EA5"/>
    <w:rsid w:val="008C3926"/>
    <w:rsid w:val="008C3D42"/>
    <w:rsid w:val="008C4DA8"/>
    <w:rsid w:val="008C512C"/>
    <w:rsid w:val="008C593E"/>
    <w:rsid w:val="008D175C"/>
    <w:rsid w:val="008D27E5"/>
    <w:rsid w:val="008D3556"/>
    <w:rsid w:val="008D35C8"/>
    <w:rsid w:val="008D3E5F"/>
    <w:rsid w:val="008D3F65"/>
    <w:rsid w:val="008D6EBA"/>
    <w:rsid w:val="008D6EEA"/>
    <w:rsid w:val="008E511F"/>
    <w:rsid w:val="008F12CD"/>
    <w:rsid w:val="008F1A57"/>
    <w:rsid w:val="008F345C"/>
    <w:rsid w:val="008F52C7"/>
    <w:rsid w:val="008F5CD7"/>
    <w:rsid w:val="009053D5"/>
    <w:rsid w:val="00910D6C"/>
    <w:rsid w:val="00913250"/>
    <w:rsid w:val="0091448A"/>
    <w:rsid w:val="00914924"/>
    <w:rsid w:val="00915716"/>
    <w:rsid w:val="00916608"/>
    <w:rsid w:val="00916AF2"/>
    <w:rsid w:val="00916DB5"/>
    <w:rsid w:val="009173A3"/>
    <w:rsid w:val="009177F0"/>
    <w:rsid w:val="00917C2F"/>
    <w:rsid w:val="00920138"/>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6073E"/>
    <w:rsid w:val="00960C6E"/>
    <w:rsid w:val="009621E1"/>
    <w:rsid w:val="0096675C"/>
    <w:rsid w:val="00967D10"/>
    <w:rsid w:val="00970BB9"/>
    <w:rsid w:val="00972785"/>
    <w:rsid w:val="00972D58"/>
    <w:rsid w:val="00981A44"/>
    <w:rsid w:val="0098414F"/>
    <w:rsid w:val="0098599B"/>
    <w:rsid w:val="00990811"/>
    <w:rsid w:val="00990AF5"/>
    <w:rsid w:val="009964DB"/>
    <w:rsid w:val="009A4774"/>
    <w:rsid w:val="009A4D6E"/>
    <w:rsid w:val="009A7612"/>
    <w:rsid w:val="009A7CE4"/>
    <w:rsid w:val="009B0E4C"/>
    <w:rsid w:val="009B50B0"/>
    <w:rsid w:val="009B7FBE"/>
    <w:rsid w:val="009C13A4"/>
    <w:rsid w:val="009C42E0"/>
    <w:rsid w:val="009C5182"/>
    <w:rsid w:val="009C66C6"/>
    <w:rsid w:val="009D2229"/>
    <w:rsid w:val="009D2B94"/>
    <w:rsid w:val="009D4915"/>
    <w:rsid w:val="009D6A56"/>
    <w:rsid w:val="009D6D93"/>
    <w:rsid w:val="009D6F09"/>
    <w:rsid w:val="009E0301"/>
    <w:rsid w:val="009E05F1"/>
    <w:rsid w:val="009E3514"/>
    <w:rsid w:val="009E36A4"/>
    <w:rsid w:val="009E56F7"/>
    <w:rsid w:val="009E7C2E"/>
    <w:rsid w:val="009E7E2E"/>
    <w:rsid w:val="009F2946"/>
    <w:rsid w:val="009F2F95"/>
    <w:rsid w:val="009F3A2F"/>
    <w:rsid w:val="009F4102"/>
    <w:rsid w:val="009F699A"/>
    <w:rsid w:val="009F6FD9"/>
    <w:rsid w:val="00A00339"/>
    <w:rsid w:val="00A019B2"/>
    <w:rsid w:val="00A02FC8"/>
    <w:rsid w:val="00A03CE2"/>
    <w:rsid w:val="00A049E2"/>
    <w:rsid w:val="00A058B2"/>
    <w:rsid w:val="00A07056"/>
    <w:rsid w:val="00A070AA"/>
    <w:rsid w:val="00A0766F"/>
    <w:rsid w:val="00A122BC"/>
    <w:rsid w:val="00A122C4"/>
    <w:rsid w:val="00A1799A"/>
    <w:rsid w:val="00A26FBD"/>
    <w:rsid w:val="00A36CDB"/>
    <w:rsid w:val="00A5170F"/>
    <w:rsid w:val="00A52645"/>
    <w:rsid w:val="00A539FE"/>
    <w:rsid w:val="00A53C16"/>
    <w:rsid w:val="00A53E4F"/>
    <w:rsid w:val="00A55F9D"/>
    <w:rsid w:val="00A57078"/>
    <w:rsid w:val="00A57332"/>
    <w:rsid w:val="00A62884"/>
    <w:rsid w:val="00A64C8C"/>
    <w:rsid w:val="00A6503C"/>
    <w:rsid w:val="00A663EE"/>
    <w:rsid w:val="00A6648C"/>
    <w:rsid w:val="00A67199"/>
    <w:rsid w:val="00A704ED"/>
    <w:rsid w:val="00A74AA7"/>
    <w:rsid w:val="00A84264"/>
    <w:rsid w:val="00A8638C"/>
    <w:rsid w:val="00A86EC0"/>
    <w:rsid w:val="00A87BC6"/>
    <w:rsid w:val="00A902DF"/>
    <w:rsid w:val="00A933F1"/>
    <w:rsid w:val="00A940A3"/>
    <w:rsid w:val="00AA0142"/>
    <w:rsid w:val="00AA4817"/>
    <w:rsid w:val="00AA4D25"/>
    <w:rsid w:val="00AA6DCE"/>
    <w:rsid w:val="00AB16A0"/>
    <w:rsid w:val="00AB2F98"/>
    <w:rsid w:val="00AC1AEA"/>
    <w:rsid w:val="00AC2ABB"/>
    <w:rsid w:val="00AC32DD"/>
    <w:rsid w:val="00AC5FB0"/>
    <w:rsid w:val="00AD2081"/>
    <w:rsid w:val="00AD217D"/>
    <w:rsid w:val="00AD2992"/>
    <w:rsid w:val="00AD3079"/>
    <w:rsid w:val="00AD41F3"/>
    <w:rsid w:val="00AD651E"/>
    <w:rsid w:val="00AE34A3"/>
    <w:rsid w:val="00AE3764"/>
    <w:rsid w:val="00AE41BD"/>
    <w:rsid w:val="00AE557F"/>
    <w:rsid w:val="00AF08C9"/>
    <w:rsid w:val="00AF1690"/>
    <w:rsid w:val="00AF4829"/>
    <w:rsid w:val="00AF48D7"/>
    <w:rsid w:val="00AF695B"/>
    <w:rsid w:val="00AF7BD5"/>
    <w:rsid w:val="00AF7F16"/>
    <w:rsid w:val="00B0520A"/>
    <w:rsid w:val="00B13567"/>
    <w:rsid w:val="00B13900"/>
    <w:rsid w:val="00B13E1E"/>
    <w:rsid w:val="00B13F2D"/>
    <w:rsid w:val="00B1498F"/>
    <w:rsid w:val="00B1501E"/>
    <w:rsid w:val="00B16255"/>
    <w:rsid w:val="00B16A8A"/>
    <w:rsid w:val="00B1754B"/>
    <w:rsid w:val="00B21BE5"/>
    <w:rsid w:val="00B267B2"/>
    <w:rsid w:val="00B30C90"/>
    <w:rsid w:val="00B357C1"/>
    <w:rsid w:val="00B36576"/>
    <w:rsid w:val="00B42CCC"/>
    <w:rsid w:val="00B45189"/>
    <w:rsid w:val="00B46F99"/>
    <w:rsid w:val="00B50B7C"/>
    <w:rsid w:val="00B51144"/>
    <w:rsid w:val="00B520CB"/>
    <w:rsid w:val="00B526D3"/>
    <w:rsid w:val="00B529E2"/>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0B74"/>
    <w:rsid w:val="00B91FF4"/>
    <w:rsid w:val="00B929A4"/>
    <w:rsid w:val="00B936F9"/>
    <w:rsid w:val="00B94DC8"/>
    <w:rsid w:val="00B96B5E"/>
    <w:rsid w:val="00B96F7A"/>
    <w:rsid w:val="00B971E0"/>
    <w:rsid w:val="00BA1C43"/>
    <w:rsid w:val="00BA1F1C"/>
    <w:rsid w:val="00BA24A5"/>
    <w:rsid w:val="00BA6983"/>
    <w:rsid w:val="00BA6A5C"/>
    <w:rsid w:val="00BB026F"/>
    <w:rsid w:val="00BB40B1"/>
    <w:rsid w:val="00BB6440"/>
    <w:rsid w:val="00BB7CC2"/>
    <w:rsid w:val="00BC1135"/>
    <w:rsid w:val="00BC5167"/>
    <w:rsid w:val="00BC6F8F"/>
    <w:rsid w:val="00BD117A"/>
    <w:rsid w:val="00BD204B"/>
    <w:rsid w:val="00BD425A"/>
    <w:rsid w:val="00BD45C9"/>
    <w:rsid w:val="00BD6738"/>
    <w:rsid w:val="00BD7B09"/>
    <w:rsid w:val="00BE38EC"/>
    <w:rsid w:val="00BE54D7"/>
    <w:rsid w:val="00BE66EF"/>
    <w:rsid w:val="00C00D63"/>
    <w:rsid w:val="00C05679"/>
    <w:rsid w:val="00C06BAF"/>
    <w:rsid w:val="00C074E3"/>
    <w:rsid w:val="00C1354F"/>
    <w:rsid w:val="00C17A72"/>
    <w:rsid w:val="00C23CD3"/>
    <w:rsid w:val="00C26C32"/>
    <w:rsid w:val="00C31DD8"/>
    <w:rsid w:val="00C32FC1"/>
    <w:rsid w:val="00C331A3"/>
    <w:rsid w:val="00C34313"/>
    <w:rsid w:val="00C36875"/>
    <w:rsid w:val="00C411E9"/>
    <w:rsid w:val="00C415EF"/>
    <w:rsid w:val="00C4453F"/>
    <w:rsid w:val="00C4525C"/>
    <w:rsid w:val="00C45DAD"/>
    <w:rsid w:val="00C46F81"/>
    <w:rsid w:val="00C50752"/>
    <w:rsid w:val="00C53305"/>
    <w:rsid w:val="00C55072"/>
    <w:rsid w:val="00C55C57"/>
    <w:rsid w:val="00C602C0"/>
    <w:rsid w:val="00C6064D"/>
    <w:rsid w:val="00C619E8"/>
    <w:rsid w:val="00C626C1"/>
    <w:rsid w:val="00C62C31"/>
    <w:rsid w:val="00C63A12"/>
    <w:rsid w:val="00C653AA"/>
    <w:rsid w:val="00C71334"/>
    <w:rsid w:val="00C71367"/>
    <w:rsid w:val="00C75761"/>
    <w:rsid w:val="00C83FEE"/>
    <w:rsid w:val="00C84C80"/>
    <w:rsid w:val="00C84F15"/>
    <w:rsid w:val="00C913A0"/>
    <w:rsid w:val="00C9513A"/>
    <w:rsid w:val="00C952D5"/>
    <w:rsid w:val="00C96C81"/>
    <w:rsid w:val="00CA2A87"/>
    <w:rsid w:val="00CA36A7"/>
    <w:rsid w:val="00CA7F64"/>
    <w:rsid w:val="00CB4021"/>
    <w:rsid w:val="00CB405F"/>
    <w:rsid w:val="00CC1966"/>
    <w:rsid w:val="00CC39B8"/>
    <w:rsid w:val="00CC6BA6"/>
    <w:rsid w:val="00CD26F5"/>
    <w:rsid w:val="00CD3DD2"/>
    <w:rsid w:val="00CD44CA"/>
    <w:rsid w:val="00CD4A7D"/>
    <w:rsid w:val="00CD5AB7"/>
    <w:rsid w:val="00CE02E7"/>
    <w:rsid w:val="00CE1D2D"/>
    <w:rsid w:val="00CE55A2"/>
    <w:rsid w:val="00CF246E"/>
    <w:rsid w:val="00CF3040"/>
    <w:rsid w:val="00CF7071"/>
    <w:rsid w:val="00CF7244"/>
    <w:rsid w:val="00D00734"/>
    <w:rsid w:val="00D02CDC"/>
    <w:rsid w:val="00D07842"/>
    <w:rsid w:val="00D1671E"/>
    <w:rsid w:val="00D16785"/>
    <w:rsid w:val="00D168FC"/>
    <w:rsid w:val="00D17546"/>
    <w:rsid w:val="00D17EE6"/>
    <w:rsid w:val="00D20E95"/>
    <w:rsid w:val="00D2168C"/>
    <w:rsid w:val="00D2302B"/>
    <w:rsid w:val="00D31C3C"/>
    <w:rsid w:val="00D3311E"/>
    <w:rsid w:val="00D36885"/>
    <w:rsid w:val="00D4089B"/>
    <w:rsid w:val="00D440D5"/>
    <w:rsid w:val="00D56DFD"/>
    <w:rsid w:val="00D57759"/>
    <w:rsid w:val="00D625D7"/>
    <w:rsid w:val="00D6605B"/>
    <w:rsid w:val="00D66EC1"/>
    <w:rsid w:val="00D673AB"/>
    <w:rsid w:val="00D67985"/>
    <w:rsid w:val="00D701D3"/>
    <w:rsid w:val="00D7113C"/>
    <w:rsid w:val="00D72994"/>
    <w:rsid w:val="00D80C59"/>
    <w:rsid w:val="00D82190"/>
    <w:rsid w:val="00D82250"/>
    <w:rsid w:val="00D82260"/>
    <w:rsid w:val="00D84BF9"/>
    <w:rsid w:val="00D85D25"/>
    <w:rsid w:val="00D92563"/>
    <w:rsid w:val="00DA1FA4"/>
    <w:rsid w:val="00DB261F"/>
    <w:rsid w:val="00DB2944"/>
    <w:rsid w:val="00DB3065"/>
    <w:rsid w:val="00DC05F5"/>
    <w:rsid w:val="00DC2D23"/>
    <w:rsid w:val="00DC4D7F"/>
    <w:rsid w:val="00DC4E75"/>
    <w:rsid w:val="00DD00A8"/>
    <w:rsid w:val="00DD167C"/>
    <w:rsid w:val="00DD4A27"/>
    <w:rsid w:val="00DD4A40"/>
    <w:rsid w:val="00DD6B97"/>
    <w:rsid w:val="00DF0CDC"/>
    <w:rsid w:val="00DF2DD7"/>
    <w:rsid w:val="00DF2E95"/>
    <w:rsid w:val="00DF4B42"/>
    <w:rsid w:val="00DF5ABD"/>
    <w:rsid w:val="00E0394F"/>
    <w:rsid w:val="00E04CF3"/>
    <w:rsid w:val="00E0525C"/>
    <w:rsid w:val="00E06869"/>
    <w:rsid w:val="00E06F2F"/>
    <w:rsid w:val="00E07E4F"/>
    <w:rsid w:val="00E10ED4"/>
    <w:rsid w:val="00E14A3A"/>
    <w:rsid w:val="00E16CF2"/>
    <w:rsid w:val="00E24235"/>
    <w:rsid w:val="00E2473A"/>
    <w:rsid w:val="00E26D1D"/>
    <w:rsid w:val="00E2712E"/>
    <w:rsid w:val="00E27E53"/>
    <w:rsid w:val="00E332CE"/>
    <w:rsid w:val="00E34368"/>
    <w:rsid w:val="00E373E1"/>
    <w:rsid w:val="00E428ED"/>
    <w:rsid w:val="00E43E1A"/>
    <w:rsid w:val="00E44AAA"/>
    <w:rsid w:val="00E44DF9"/>
    <w:rsid w:val="00E45649"/>
    <w:rsid w:val="00E50C0E"/>
    <w:rsid w:val="00E512CA"/>
    <w:rsid w:val="00E52261"/>
    <w:rsid w:val="00E54357"/>
    <w:rsid w:val="00E555A7"/>
    <w:rsid w:val="00E71E6D"/>
    <w:rsid w:val="00E71F24"/>
    <w:rsid w:val="00E75223"/>
    <w:rsid w:val="00E75938"/>
    <w:rsid w:val="00E80880"/>
    <w:rsid w:val="00E8243D"/>
    <w:rsid w:val="00E82693"/>
    <w:rsid w:val="00E8271E"/>
    <w:rsid w:val="00E82EAC"/>
    <w:rsid w:val="00E84BAE"/>
    <w:rsid w:val="00E85BF3"/>
    <w:rsid w:val="00E860D4"/>
    <w:rsid w:val="00E865A4"/>
    <w:rsid w:val="00E86648"/>
    <w:rsid w:val="00E87647"/>
    <w:rsid w:val="00E91756"/>
    <w:rsid w:val="00E943BA"/>
    <w:rsid w:val="00EA5539"/>
    <w:rsid w:val="00EA7C94"/>
    <w:rsid w:val="00EB0DA4"/>
    <w:rsid w:val="00EB37A0"/>
    <w:rsid w:val="00EB3EEF"/>
    <w:rsid w:val="00EB6EA8"/>
    <w:rsid w:val="00EC2065"/>
    <w:rsid w:val="00EC2097"/>
    <w:rsid w:val="00EC6201"/>
    <w:rsid w:val="00EC755E"/>
    <w:rsid w:val="00ED0FE4"/>
    <w:rsid w:val="00ED288C"/>
    <w:rsid w:val="00ED306C"/>
    <w:rsid w:val="00ED3FD5"/>
    <w:rsid w:val="00ED4152"/>
    <w:rsid w:val="00ED52BF"/>
    <w:rsid w:val="00ED693F"/>
    <w:rsid w:val="00ED6C5B"/>
    <w:rsid w:val="00ED741A"/>
    <w:rsid w:val="00ED7BD2"/>
    <w:rsid w:val="00EE0673"/>
    <w:rsid w:val="00EE1505"/>
    <w:rsid w:val="00EE277F"/>
    <w:rsid w:val="00EE3C61"/>
    <w:rsid w:val="00EE725C"/>
    <w:rsid w:val="00EF1E71"/>
    <w:rsid w:val="00EF34E3"/>
    <w:rsid w:val="00EF40E2"/>
    <w:rsid w:val="00EF4359"/>
    <w:rsid w:val="00EF47F6"/>
    <w:rsid w:val="00EF48CD"/>
    <w:rsid w:val="00F0042F"/>
    <w:rsid w:val="00F005C3"/>
    <w:rsid w:val="00F014B0"/>
    <w:rsid w:val="00F0161D"/>
    <w:rsid w:val="00F04343"/>
    <w:rsid w:val="00F06206"/>
    <w:rsid w:val="00F06812"/>
    <w:rsid w:val="00F105B6"/>
    <w:rsid w:val="00F11D6C"/>
    <w:rsid w:val="00F17ED4"/>
    <w:rsid w:val="00F20C1D"/>
    <w:rsid w:val="00F26A1B"/>
    <w:rsid w:val="00F27596"/>
    <w:rsid w:val="00F27D2C"/>
    <w:rsid w:val="00F301F7"/>
    <w:rsid w:val="00F30975"/>
    <w:rsid w:val="00F3627F"/>
    <w:rsid w:val="00F42F47"/>
    <w:rsid w:val="00F44254"/>
    <w:rsid w:val="00F44CFE"/>
    <w:rsid w:val="00F5292F"/>
    <w:rsid w:val="00F53193"/>
    <w:rsid w:val="00F62BEE"/>
    <w:rsid w:val="00F6711F"/>
    <w:rsid w:val="00F6727C"/>
    <w:rsid w:val="00F74A3D"/>
    <w:rsid w:val="00F7528E"/>
    <w:rsid w:val="00F76D6D"/>
    <w:rsid w:val="00F81649"/>
    <w:rsid w:val="00F85A51"/>
    <w:rsid w:val="00F87183"/>
    <w:rsid w:val="00F90E31"/>
    <w:rsid w:val="00F91BEC"/>
    <w:rsid w:val="00F9285D"/>
    <w:rsid w:val="00F9313C"/>
    <w:rsid w:val="00F95475"/>
    <w:rsid w:val="00F962C5"/>
    <w:rsid w:val="00F965B6"/>
    <w:rsid w:val="00FA03C1"/>
    <w:rsid w:val="00FA139E"/>
    <w:rsid w:val="00FA46CD"/>
    <w:rsid w:val="00FA5446"/>
    <w:rsid w:val="00FA64BE"/>
    <w:rsid w:val="00FB3485"/>
    <w:rsid w:val="00FB3F90"/>
    <w:rsid w:val="00FB62F1"/>
    <w:rsid w:val="00FB734C"/>
    <w:rsid w:val="00FC0318"/>
    <w:rsid w:val="00FC3862"/>
    <w:rsid w:val="00FC395E"/>
    <w:rsid w:val="00FC5590"/>
    <w:rsid w:val="00FC61B5"/>
    <w:rsid w:val="00FD1445"/>
    <w:rsid w:val="00FD21D0"/>
    <w:rsid w:val="00FD3A81"/>
    <w:rsid w:val="00FD62C5"/>
    <w:rsid w:val="00FE17E6"/>
    <w:rsid w:val="00FE20A3"/>
    <w:rsid w:val="00FE30E9"/>
    <w:rsid w:val="00FE4537"/>
    <w:rsid w:val="00FE6F04"/>
    <w:rsid w:val="00FF0811"/>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2F3369FC-B282-42DA-AE7A-FA73877AA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6.tif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image" Target="media/image15.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4.tif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yperlink" Target="https://osf.io/qpfnw/" TargetMode="External"/><Relationship Id="rId19" Type="http://schemas.openxmlformats.org/officeDocument/2006/relationships/image" Target="media/image6.wmf"/><Relationship Id="rId31" Type="http://schemas.openxmlformats.org/officeDocument/2006/relationships/image" Target="media/image1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header" Target="header2.xml"/><Relationship Id="rId30" Type="http://schemas.openxmlformats.org/officeDocument/2006/relationships/image" Target="media/image12.tiff"/><Relationship Id="rId35" Type="http://schemas.openxmlformats.org/officeDocument/2006/relationships/image" Target="media/image17.tiff"/></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23798-37ED-430D-8D02-88604EED7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5</TotalTime>
  <Pages>45</Pages>
  <Words>23057</Words>
  <Characters>126819</Characters>
  <Application>Microsoft Office Word</Application>
  <DocSecurity>0</DocSecurity>
  <Lines>1056</Lines>
  <Paragraphs>29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49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122</cp:revision>
  <cp:lastPrinted>2014-06-19T14:12:00Z</cp:lastPrinted>
  <dcterms:created xsi:type="dcterms:W3CDTF">2014-06-04T09:56:00Z</dcterms:created>
  <dcterms:modified xsi:type="dcterms:W3CDTF">2014-06-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